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18DE179"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file:///E:\\Work\\school\\ThesisProject\\Commented-out-Code-Analysis\\thesis.docx" \l "_Toc37726007" </w:instrText>
      </w:r>
      <w:r>
        <w:fldChar w:fldCharType="separate"/>
      </w:r>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del w:id="0" w:author="Michael Decker" w:date="2020-04-18T20:43:00Z">
        <w:r w:rsidR="00E21F15" w:rsidRPr="00DB4149" w:rsidDel="0099391E">
          <w:rPr>
            <w:rStyle w:val="Hyperlink"/>
            <w:noProof/>
          </w:rPr>
          <w:delText>English Prose</w:delText>
        </w:r>
      </w:del>
      <w:ins w:id="1" w:author="Michael Decker" w:date="2020-04-18T20:43:00Z">
        <w:r w:rsidR="0099391E">
          <w:rPr>
            <w:rStyle w:val="Hyperlink"/>
            <w:noProof/>
          </w:rPr>
          <w:t>English prose</w:t>
        </w:r>
      </w:ins>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r>
        <w:rPr>
          <w:noProof/>
        </w:rPr>
        <w:fldChar w:fldCharType="end"/>
      </w:r>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3B0FA29E"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7" </w:instrText>
      </w:r>
      <w:r>
        <w:fldChar w:fldCharType="separate"/>
      </w:r>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del w:id="2" w:author="Michael Decker" w:date="2020-04-18T20:43:00Z">
        <w:r w:rsidR="00E21F15" w:rsidRPr="002C61DF" w:rsidDel="0099391E">
          <w:rPr>
            <w:rStyle w:val="Hyperlink"/>
            <w:noProof/>
          </w:rPr>
          <w:delText>English Prose</w:delText>
        </w:r>
      </w:del>
      <w:ins w:id="3" w:author="Michael Decker" w:date="2020-04-18T20:43:00Z">
        <w:r w:rsidR="0099391E">
          <w:rPr>
            <w:rStyle w:val="Hyperlink"/>
            <w:noProof/>
          </w:rPr>
          <w:t>English prose</w:t>
        </w:r>
      </w:ins>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r>
        <w:rPr>
          <w:noProof/>
        </w:rPr>
        <w:fldChar w:fldCharType="end"/>
      </w:r>
    </w:p>
    <w:p w14:paraId="37902986" w14:textId="77777777" w:rsidR="00BB36EA" w:rsidRDefault="00415609">
      <w:pPr>
        <w:pStyle w:val="TableofFigures"/>
        <w:tabs>
          <w:tab w:val="right" w:leader="dot" w:pos="9350"/>
        </w:tabs>
        <w:rPr>
          <w:noProof/>
        </w:rPr>
        <w:sectPr w:rsidR="00BB36EA" w:rsidSect="004F72B3">
          <w:headerReference w:type="even" r:id="rId8"/>
          <w:headerReference w:type="default" r:id="rId9"/>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4" w:name="_Toc37725979"/>
      <w:bookmarkStart w:id="5" w:name="_Ref38050822"/>
      <w:bookmarkStart w:id="6" w:name="_Ref38130685"/>
      <w:bookmarkStart w:id="7" w:name="_Ref38130686"/>
      <w:r w:rsidR="004E5433">
        <w:t>Introduction</w:t>
      </w:r>
      <w:bookmarkEnd w:id="4"/>
      <w:bookmarkEnd w:id="5"/>
      <w:bookmarkEnd w:id="6"/>
      <w:bookmarkEnd w:id="7"/>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8"/>
      <w:r w:rsidR="00A46C90">
        <w:rPr>
          <w:rFonts w:cs="Times New Roman"/>
          <w:szCs w:val="24"/>
        </w:rPr>
        <w:t>[]</w:t>
      </w:r>
      <w:commentRangeEnd w:id="8"/>
      <w:r w:rsidR="00A46C90">
        <w:rPr>
          <w:rStyle w:val="CommentReference"/>
        </w:rPr>
        <w:commentReference w:id="8"/>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9"/>
      <w:r w:rsidR="00D147BB">
        <w:rPr>
          <w:rFonts w:cs="Times New Roman"/>
          <w:szCs w:val="24"/>
        </w:rPr>
        <w:t>[]</w:t>
      </w:r>
      <w:commentRangeEnd w:id="9"/>
      <w:r w:rsidR="00D147BB">
        <w:rPr>
          <w:rStyle w:val="CommentReference"/>
        </w:rPr>
        <w:commentReference w:id="9"/>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10"/>
      <w:r w:rsidR="00571957">
        <w:rPr>
          <w:rFonts w:cs="Times New Roman"/>
          <w:szCs w:val="24"/>
        </w:rPr>
        <w:t>[].</w:t>
      </w:r>
      <w:commentRangeEnd w:id="10"/>
      <w:r w:rsidR="00D710AD">
        <w:rPr>
          <w:rStyle w:val="CommentReference"/>
        </w:rPr>
        <w:commentReference w:id="10"/>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4FA9F08C"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del w:id="11" w:author="Michael Decker" w:date="2020-04-18T16:55:00Z">
        <w:r w:rsidR="00483E00" w:rsidDel="00C57429">
          <w:rPr>
            <w:rFonts w:cs="Times New Roman"/>
            <w:szCs w:val="24"/>
          </w:rPr>
          <w:delText xml:space="preserve"> </w:delText>
        </w:r>
      </w:del>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C69374"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12"/>
      <w:r w:rsidRPr="000E69C1">
        <w:rPr>
          <w:rStyle w:val="Code"/>
        </w:rPr>
        <w:t>word2vec</w:t>
      </w:r>
      <w:r>
        <w:rPr>
          <w:rFonts w:cs="Times New Roman"/>
          <w:szCs w:val="24"/>
        </w:rPr>
        <w:t xml:space="preserve"> is an </w:t>
      </w:r>
      <w:commentRangeEnd w:id="12"/>
      <w:r w:rsidR="000744E4">
        <w:rPr>
          <w:rStyle w:val="CommentReference"/>
        </w:rPr>
        <w:commentReference w:id="12"/>
      </w:r>
      <w:r>
        <w:rPr>
          <w:rFonts w:cs="Times New Roman"/>
          <w:szCs w:val="24"/>
        </w:rPr>
        <w:t xml:space="preserve">approach which relies on creating vector data based on the terms found in comments.  In this case, </w:t>
      </w:r>
      <w:ins w:id="13" w:author="Michael Decker" w:date="2020-04-18T16:42:00Z">
        <w:r w:rsidR="004F72B3">
          <w:rPr>
            <w:rFonts w:cs="Times New Roman"/>
            <w:szCs w:val="24"/>
          </w:rPr>
          <w:t>having commented-out code included in the process</w:t>
        </w:r>
      </w:ins>
      <w:del w:id="14" w:author="Michael Decker" w:date="2020-04-18T16:43:00Z">
        <w:r w:rsidDel="004F72B3">
          <w:rPr>
            <w:rFonts w:cs="Times New Roman"/>
            <w:szCs w:val="24"/>
          </w:rPr>
          <w:delText>it</w:delText>
        </w:r>
      </w:del>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r w:rsidR="00516A40">
        <w:rPr>
          <w:rFonts w:cs="Times New Roman"/>
          <w:szCs w:val="24"/>
        </w:rPr>
        <w:t xml:space="preserve">difficutly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463529">
        <w:rPr>
          <w:rFonts w:cs="Times New Roman"/>
          <w:szCs w:val="24"/>
        </w:rPr>
        <w:t>h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61DE6210"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del w:id="15" w:author="Michael Decker" w:date="2020-04-18T20:43:00Z">
        <w:r w:rsidR="001B061A" w:rsidDel="0099391E">
          <w:rPr>
            <w:rFonts w:cs="Times New Roman"/>
            <w:szCs w:val="24"/>
          </w:rPr>
          <w:delText xml:space="preserve">English </w:delText>
        </w:r>
        <w:r w:rsidR="00A0655D" w:rsidDel="0099391E">
          <w:rPr>
            <w:rFonts w:cs="Times New Roman"/>
            <w:szCs w:val="24"/>
          </w:rPr>
          <w:delText>P</w:delText>
        </w:r>
        <w:r w:rsidR="001B061A" w:rsidDel="0099391E">
          <w:rPr>
            <w:rFonts w:cs="Times New Roman"/>
            <w:szCs w:val="24"/>
          </w:rPr>
          <w:delText>rose</w:delText>
        </w:r>
      </w:del>
      <w:ins w:id="16" w:author="Michael Decker" w:date="2020-04-18T20:43:00Z">
        <w:r w:rsidR="0099391E">
          <w:rPr>
            <w:rFonts w:cs="Times New Roman"/>
            <w:szCs w:val="24"/>
          </w:rPr>
          <w:t>English prose</w:t>
        </w:r>
      </w:ins>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17" w:name="_Toc37725980"/>
      <w:r w:rsidR="00B00EC7">
        <w:t>Related Work</w:t>
      </w:r>
      <w:bookmarkEnd w:id="17"/>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18" w:name="_Ref35456368"/>
      <w:bookmarkStart w:id="19" w:name="_Toc37725981"/>
      <w:r>
        <w:t>Taxonomy</w:t>
      </w:r>
      <w:bookmarkEnd w:id="18"/>
      <w:bookmarkEnd w:id="19"/>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20" w:name="_Ref34208077"/>
      <w:bookmarkStart w:id="21" w:name="_Toc37725982"/>
      <w:r>
        <w:t>Detecting Code in Unstructured Text</w:t>
      </w:r>
      <w:bookmarkEnd w:id="20"/>
      <w:bookmarkEnd w:id="21"/>
    </w:p>
    <w:p w14:paraId="7F9AA12B" w14:textId="64999DE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22" w:name="_Ref35456517"/>
      <w:bookmarkStart w:id="23" w:name="_Toc37725984"/>
      <w:r>
        <w:t>Comment Quality</w:t>
      </w:r>
      <w:bookmarkEnd w:id="22"/>
      <w:bookmarkEnd w:id="23"/>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24" w:name="_Toc37725986"/>
      <w:bookmarkStart w:id="25" w:name="_Ref38051571"/>
      <w:r w:rsidR="00432E70">
        <w:t>Background</w:t>
      </w:r>
      <w:bookmarkEnd w:id="24"/>
      <w:bookmarkEnd w:id="25"/>
    </w:p>
    <w:p w14:paraId="40C3A5E3" w14:textId="6D92FA3B" w:rsidR="004360A8" w:rsidRDefault="004360A8" w:rsidP="004F72B3">
      <w:bookmarkStart w:id="26"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27" w:name="_Ref38103799"/>
      <w:r>
        <w:t>Decision Trees</w:t>
      </w:r>
      <w:bookmarkEnd w:id="26"/>
      <w:bookmarkEnd w:id="27"/>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4FE372FE" w:rsidR="008045AB" w:rsidRDefault="008045AB" w:rsidP="008045AB">
      <w:pPr>
        <w:pStyle w:val="TableCaption"/>
      </w:pPr>
      <w:r>
        <w:lastRenderedPageBreak/>
        <w:t xml:space="preserve"> </w:t>
      </w:r>
      <w:bookmarkStart w:id="28" w:name="_Ref37725399"/>
      <w:bookmarkStart w:id="29"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28"/>
      <w:r>
        <w:rPr>
          <w:noProof/>
        </w:rPr>
        <w:t xml:space="preserve">.  </w:t>
      </w:r>
      <w:r w:rsidRPr="00D142C1">
        <w:t xml:space="preserve">The table shows the frequencies of each symbol in a </w:t>
      </w:r>
      <w:del w:id="30" w:author="Michael Decker" w:date="2020-04-18T17:00:00Z">
        <w:r w:rsidRPr="00D142C1" w:rsidDel="00CC6280">
          <w:delText xml:space="preserve">sample </w:delText>
        </w:r>
      </w:del>
      <w:ins w:id="31" w:author="Michael Decker" w:date="2020-04-18T17:00:00Z">
        <w:r w:rsidR="00CC6280">
          <w:t>random comment line</w:t>
        </w:r>
        <w:r w:rsidR="00CC6280" w:rsidRPr="00D142C1">
          <w:t xml:space="preserve"> </w:t>
        </w:r>
      </w:ins>
      <w:r w:rsidRPr="00D142C1">
        <w:t>line</w:t>
      </w:r>
      <w:r>
        <w:t xml:space="preserve">.  </w:t>
      </w:r>
      <w:r w:rsidR="00CC1A6B">
        <w:t>The majority of characters are blank (0)</w:t>
      </w:r>
      <w:r w:rsidRPr="00D142C1">
        <w:t>.</w:t>
      </w:r>
      <w:bookmarkEnd w:id="2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32" w:name="_Ref37725412"/>
      <w:bookmarkStart w:id="33"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32"/>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33"/>
    </w:p>
    <w:p w14:paraId="65822B42" w14:textId="77777777" w:rsidR="00FA7684" w:rsidRDefault="00FA7684" w:rsidP="004F72B3">
      <w:bookmarkStart w:id="34" w:name="_Toc37725988"/>
      <w:bookmarkStart w:id="35" w:name="_Ref38103802"/>
    </w:p>
    <w:p w14:paraId="36E18BA8" w14:textId="02E9FC56" w:rsidR="008045AB" w:rsidRDefault="00453016" w:rsidP="004F72B3">
      <w:pPr>
        <w:pStyle w:val="Heading2"/>
        <w:numPr>
          <w:ilvl w:val="0"/>
          <w:numId w:val="0"/>
        </w:numPr>
      </w:pPr>
      <w:r>
        <w:t>srcML</w:t>
      </w:r>
      <w:bookmarkEnd w:id="34"/>
      <w:bookmarkEnd w:id="35"/>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3D79B1">
        <w:rPr>
          <w:rFonts w:cs="Times New Roman"/>
          <w:szCs w:val="24"/>
        </w:rPr>
        <w:t>statemetn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36" w:name="_Ref37725439"/>
      <w:bookmarkStart w:id="37"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36"/>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37"/>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8" w:name="_Ref37725448"/>
      <w:bookmarkStart w:id="39"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8"/>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39"/>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40" w:name="_Ref37725475"/>
      <w:bookmarkStart w:id="41"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40"/>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41"/>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42" w:name="_Ref37689411"/>
      <w:bookmarkStart w:id="43" w:name="_Ref37691098"/>
      <w:bookmarkStart w:id="44" w:name="_Ref37691376"/>
      <w:bookmarkStart w:id="45" w:name="_Ref37723498"/>
      <w:bookmarkStart w:id="46" w:name="_Ref37723547"/>
      <w:bookmarkStart w:id="47" w:name="_Toc37725989"/>
      <w:r w:rsidR="00F91EAC" w:rsidRPr="002D3BDD">
        <w:t>Taxonomy of Comments</w:t>
      </w:r>
      <w:bookmarkEnd w:id="42"/>
      <w:bookmarkEnd w:id="43"/>
      <w:bookmarkEnd w:id="44"/>
      <w:bookmarkEnd w:id="45"/>
      <w:bookmarkEnd w:id="46"/>
      <w:bookmarkEnd w:id="47"/>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2B64DCE0"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del w:id="48" w:author="Michael Decker" w:date="2020-04-18T20:43:00Z">
        <w:r w:rsidDel="0099391E">
          <w:delText>English Prose</w:delText>
        </w:r>
      </w:del>
      <w:ins w:id="49" w:author="Michael Decker" w:date="2020-04-18T20:43:00Z">
        <w:r w:rsidR="0099391E">
          <w:t>English prose</w:t>
        </w:r>
      </w:ins>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50" w:name="_Ref35367705"/>
      <w:bookmarkStart w:id="51"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50"/>
      <w:r w:rsidR="00CF64B0">
        <w:t xml:space="preserve">.  </w:t>
      </w:r>
      <w:r w:rsidR="004373FA">
        <w:t>Provides a detailed description of each of the six types of comments, line, block, #IF 0, IF(0), Doxygen, Javadoc</w:t>
      </w:r>
      <w:r w:rsidR="00A54E7C" w:rsidRPr="0007121B">
        <w:t>.</w:t>
      </w:r>
      <w:bookmarkEnd w:id="51"/>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orrectly.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52" w:name="_Ref35393024"/>
      <w:bookmarkStart w:id="53"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5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5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54" w:name="_Ref35393704"/>
      <w:bookmarkStart w:id="55"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54"/>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5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56" w:name="_Ref35393818"/>
      <w:bookmarkStart w:id="57"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56"/>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5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58" w:name="_Ref35472861"/>
      <w:bookmarkStart w:id="59"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58"/>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59"/>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60" w:name="_Ref37690467"/>
      <w:bookmarkStart w:id="61" w:name="_Ref37691160"/>
      <w:bookmarkStart w:id="62" w:name="_Toc37725990"/>
      <w:r w:rsidR="004E5433" w:rsidRPr="00347B64">
        <w:t xml:space="preserve">Data </w:t>
      </w:r>
      <w:r w:rsidR="004E5433" w:rsidRPr="00B216D8">
        <w:t>Collection</w:t>
      </w:r>
      <w:bookmarkEnd w:id="60"/>
      <w:bookmarkEnd w:id="61"/>
      <w:bookmarkEnd w:id="62"/>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63" w:name="_Ref34248657"/>
      <w:bookmarkStart w:id="64" w:name="_Toc37725991"/>
      <w:r>
        <w:t>Corpus Selection</w:t>
      </w:r>
      <w:bookmarkEnd w:id="63"/>
      <w:bookmarkEnd w:id="64"/>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65" w:name="_Ref34248720"/>
      <w:bookmarkStart w:id="66" w:name="_Toc37725992"/>
      <w:r>
        <w:t>Comment Extraction</w:t>
      </w:r>
      <w:bookmarkEnd w:id="65"/>
      <w:bookmarkEnd w:id="66"/>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577A47C7"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The reason for this is because it is very possible to have a mutli-line comment which contain</w:t>
      </w:r>
      <w:r w:rsidR="003F48C8">
        <w:rPr>
          <w:rFonts w:cs="Times New Roman"/>
          <w:szCs w:val="24"/>
        </w:rPr>
        <w:t>s</w:t>
      </w:r>
      <w:r w:rsidR="001207B0">
        <w:rPr>
          <w:rFonts w:cs="Times New Roman"/>
          <w:szCs w:val="24"/>
        </w:rPr>
        <w:t xml:space="preserve"> lines of both </w:t>
      </w:r>
      <w:del w:id="67" w:author="Michael Decker" w:date="2020-04-18T20:43:00Z">
        <w:r w:rsidR="001207B0" w:rsidDel="0099391E">
          <w:rPr>
            <w:rFonts w:cs="Times New Roman"/>
            <w:szCs w:val="24"/>
          </w:rPr>
          <w:delText>English Prose</w:delText>
        </w:r>
      </w:del>
      <w:ins w:id="68" w:author="Michael Decker" w:date="2020-04-18T20:43:00Z">
        <w:r w:rsidR="0099391E">
          <w:rPr>
            <w:rFonts w:cs="Times New Roman"/>
            <w:szCs w:val="24"/>
          </w:rPr>
          <w:t>English prose</w:t>
        </w:r>
      </w:ins>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69"/>
      <w:r w:rsidR="00430476">
        <w:rPr>
          <w:rFonts w:cs="Times New Roman"/>
          <w:szCs w:val="24"/>
        </w:rPr>
        <w:t>X</w:t>
      </w:r>
      <w:commentRangeEnd w:id="69"/>
      <w:r w:rsidR="00367D3C">
        <w:rPr>
          <w:rStyle w:val="CommentReference"/>
        </w:rPr>
        <w:commentReference w:id="69"/>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70" w:name="_Ref34248768"/>
      <w:bookmarkStart w:id="71" w:name="_Toc37725993"/>
      <w:r>
        <w:t>Manual Classification</w:t>
      </w:r>
      <w:bookmarkEnd w:id="70"/>
      <w:bookmarkEnd w:id="71"/>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72" w:name="_Ref36729448"/>
      <w:bookmarkStart w:id="73"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72"/>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73"/>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74" w:name="_Ref34252126"/>
      <w:bookmarkStart w:id="75" w:name="_Ref34252119"/>
      <w:bookmarkStart w:id="76"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77" w:name="_Ref34252123"/>
      <w:bookmarkEnd w:id="74"/>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75"/>
      <w:bookmarkEnd w:id="76"/>
      <w:bookmarkEnd w:id="7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78" w:name="_Ref38114948"/>
      <w:r>
        <w:lastRenderedPageBreak/>
        <w:t>Analysis of the Gold Set</w:t>
      </w:r>
      <w:bookmarkEnd w:id="78"/>
    </w:p>
    <w:p w14:paraId="4B9DC8B4" w14:textId="22ACC00F"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pproximately 30% of the comment types </w:t>
      </w:r>
      <w:del w:id="79" w:author="Michael Decker" w:date="2020-04-18T18:03:00Z">
        <w:r w:rsidR="00872B3F" w:rsidDel="00335051">
          <w:delText xml:space="preserve">with </w:delText>
        </w:r>
      </w:del>
      <w:ins w:id="80" w:author="Michael Decker" w:date="2020-04-18T18:03:00Z">
        <w:r w:rsidR="00335051">
          <w:t>and</w:t>
        </w:r>
        <w:r w:rsidR="00335051">
          <w:t xml:space="preserve"> </w:t>
        </w:r>
      </w:ins>
      <w:r w:rsidR="00872B3F">
        <w:t>Block comments mak</w:t>
      </w:r>
      <w:ins w:id="81" w:author="Michael Decker" w:date="2020-04-18T18:03:00Z">
        <w:r w:rsidR="000B0579">
          <w:t>e</w:t>
        </w:r>
      </w:ins>
      <w:del w:id="82" w:author="Michael Decker" w:date="2020-04-18T18:03:00Z">
        <w:r w:rsidR="00872B3F" w:rsidDel="000B0579">
          <w:delText>ing</w:delText>
        </w:r>
      </w:del>
      <w:r w:rsidR="00872B3F">
        <w:t xml:space="preserve"> </w:t>
      </w:r>
      <w:r w:rsidR="009F1154">
        <w:t xml:space="preserve">up </w:t>
      </w:r>
      <w:r w:rsidR="00872B3F">
        <w:t>the remainder.  This shows the data set contains a good variety of comment types.  Interestingly amongst block style comments</w:t>
      </w:r>
      <w:ins w:id="83" w:author="Michael Decker" w:date="2020-04-18T18:03:00Z">
        <w:r w:rsidR="009D6A3B">
          <w:t>,</w:t>
        </w:r>
      </w:ins>
      <w:r w:rsidR="00872B3F">
        <w:t xml:space="preserve"> Doxygen/Javadoc style comments seem to dominate. This is likely because Doxygen/Javadoc comments offer much more utility than just a standard block comment</w:t>
      </w:r>
      <w:del w:id="84" w:author="Michael Decker" w:date="2020-04-18T18:04:00Z">
        <w:r w:rsidR="00872B3F" w:rsidDel="009D6A3B">
          <w:delText xml:space="preserve"> has to offer</w:delText>
        </w:r>
      </w:del>
      <w:r w:rsidR="00872B3F">
        <w:t>.  Looking more at individual language, a</w:t>
      </w:r>
      <w:r w:rsidR="00BA40F8">
        <w:t>nother interesting detail that we found in</w:t>
      </w:r>
    </w:p>
    <w:p w14:paraId="6E320851" w14:textId="381DA1DA" w:rsidR="00A215CA" w:rsidRPr="00962E78" w:rsidRDefault="00A215CA" w:rsidP="00A215CA">
      <w:pPr>
        <w:pStyle w:val="TableCaption"/>
      </w:pPr>
      <w:bookmarkStart w:id="85" w:name="_Ref36051781"/>
      <w:bookmarkStart w:id="86"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87" w:name="_Hlk36051824"/>
      <w:bookmarkEnd w:id="85"/>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ins w:id="88" w:author="Michael Decker" w:date="2020-04-18T18:22:00Z">
        <w:r w:rsidR="002E0CB6">
          <w:t xml:space="preserve"> </w:t>
        </w:r>
      </w:ins>
      <w:del w:id="89" w:author="Michael Decker" w:date="2020-04-18T18:22:00Z">
        <w:r w:rsidRPr="00962E78" w:rsidDel="002E0CB6">
          <w:delText>,</w:delText>
        </w:r>
      </w:del>
      <w:r w:rsidRPr="00962E78">
        <w:t xml:space="preserve"> </w:t>
      </w:r>
      <w:del w:id="90" w:author="Michael Decker" w:date="2020-04-18T18:22:00Z">
        <w:r w:rsidRPr="00962E78" w:rsidDel="000F323C">
          <w:delText xml:space="preserve">due to issues </w:delText>
        </w:r>
      </w:del>
      <w:r w:rsidRPr="00962E78">
        <w:t xml:space="preserve">with </w:t>
      </w:r>
      <w:del w:id="91" w:author="Michael Decker" w:date="2020-04-18T18:22:00Z">
        <w:r w:rsidRPr="00962E78" w:rsidDel="00797E36">
          <w:delText xml:space="preserve">detection </w:delText>
        </w:r>
      </w:del>
      <w:r w:rsidRPr="00962E78">
        <w:t>C and C++ hav</w:t>
      </w:r>
      <w:ins w:id="92" w:author="Michael Decker" w:date="2020-04-18T18:22:00Z">
        <w:r w:rsidR="006A1C14">
          <w:t>ing</w:t>
        </w:r>
      </w:ins>
      <w:del w:id="93" w:author="Michael Decker" w:date="2020-04-18T18:22:00Z">
        <w:r w:rsidRPr="00962E78" w:rsidDel="006A1C14">
          <w:delText>e</w:delText>
        </w:r>
      </w:del>
      <w:r w:rsidRPr="00962E78">
        <w:t xml:space="preserve"> been combined</w:t>
      </w:r>
      <w:del w:id="94" w:author="Michael Decker" w:date="2020-04-18T18:20:00Z">
        <w:r w:rsidRPr="00962E78" w:rsidDel="00FA6A59">
          <w:delText xml:space="preserve"> as .h files detected by srcML are labeled as C++ files</w:delText>
        </w:r>
      </w:del>
      <w:r>
        <w:t xml:space="preserve">.  </w:t>
      </w:r>
      <w:r w:rsidRPr="00962E78">
        <w:t>The number of sample lines is the total number of lines of comments for th</w:t>
      </w:r>
      <w:ins w:id="95" w:author="Michael Decker" w:date="2020-04-18T18:20:00Z">
        <w:r w:rsidR="00FA6A59">
          <w:t>at</w:t>
        </w:r>
      </w:ins>
      <w:del w:id="96" w:author="Michael Decker" w:date="2020-04-18T18:20:00Z">
        <w:r w:rsidRPr="00962E78" w:rsidDel="00FA6A59">
          <w:delText>e</w:delText>
        </w:r>
      </w:del>
      <w:r w:rsidRPr="00962E78">
        <w:t xml:space="preserve"> particular language,</w:t>
      </w:r>
      <w:ins w:id="97" w:author="Michael Decker" w:date="2020-04-18T18:21:00Z">
        <w:r w:rsidR="00E06284">
          <w:t xml:space="preserve">. </w:t>
        </w:r>
      </w:ins>
      <w:del w:id="98" w:author="Michael Decker" w:date="2020-04-18T18:21:00Z">
        <w:r w:rsidRPr="00962E78" w:rsidDel="00E06284">
          <w:delText xml:space="preserve"> </w:delText>
        </w:r>
      </w:del>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87"/>
      <w:r>
        <w:t>.</w:t>
      </w:r>
      <w:bookmarkEnd w:id="86"/>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45F2DB40" w:rsidR="0046337F" w:rsidRDefault="00BA40F8" w:rsidP="009D6A3B">
      <w:pPr>
        <w:ind w:firstLine="0"/>
        <w:pPrChange w:id="99" w:author="Michael Decker" w:date="2020-04-18T18:04:00Z">
          <w:pPr/>
        </w:pPrChange>
      </w:pPr>
      <w:del w:id="100" w:author="Michael Decker" w:date="2020-04-18T18:04:00Z">
        <w:r w:rsidDel="009D6A3B">
          <w:lastRenderedPageBreak/>
          <w:delText xml:space="preserve"> </w:delText>
        </w:r>
      </w:del>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t xml:space="preserve"> is that Java and C# use regular block comments very rarely, preferring to use Doxygen and Javadoc for block commenting.  </w:t>
      </w:r>
      <w:r w:rsidR="00114577">
        <w:t>Equally interesting</w:t>
      </w:r>
      <w:r w:rsidR="009B76D6">
        <w:t xml:space="preserve">, based off of the data we gathered, </w:t>
      </w:r>
      <w:del w:id="101" w:author="Michael Decker" w:date="2020-04-18T18:04:00Z">
        <w:r w:rsidR="00114577" w:rsidDel="0055097B">
          <w:delText xml:space="preserve"> </w:delText>
        </w:r>
      </w:del>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ins w:id="102" w:author="Michael Decker" w:date="2020-04-18T18:05:00Z">
        <w:r w:rsidR="0055097B">
          <w:t>a</w:t>
        </w:r>
      </w:ins>
      <w:del w:id="103" w:author="Michael Decker" w:date="2020-04-18T18:05:00Z">
        <w:r w:rsidR="00114577" w:rsidDel="0055097B">
          <w:delText>e</w:delText>
        </w:r>
      </w:del>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del w:id="104" w:author="Michael Decker" w:date="2020-04-18T18:06:00Z">
        <w:r w:rsidR="00646A59" w:rsidDel="00872B22">
          <w:delText xml:space="preserve"> </w:delText>
        </w:r>
        <w:r w:rsidR="003A409B" w:rsidDel="00872B22">
          <w:delText xml:space="preserve">is </w:delText>
        </w:r>
        <w:r w:rsidR="00646A59" w:rsidDel="00872B22">
          <w:delText>also one reason</w:delText>
        </w:r>
      </w:del>
      <w:ins w:id="105" w:author="Michael Decker" w:date="2020-04-18T18:06:00Z">
        <w:r w:rsidR="00872B22">
          <w:t xml:space="preserve"> most likely contributed to</w:t>
        </w:r>
      </w:ins>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12ADC3" w14:textId="70F7652C" w:rsidR="001816ED" w:rsidRPr="00E1440C" w:rsidRDefault="001816ED" w:rsidP="001816ED">
      <w:pPr>
        <w:pStyle w:val="FigureCaption"/>
      </w:pPr>
      <w:bookmarkStart w:id="106" w:name="_Ref37410144"/>
      <w:bookmarkStart w:id="107"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106"/>
      <w:r w:rsidRPr="00E1440C">
        <w:t xml:space="preserve">.  This figure provides a breakdown of the comments in the gold set by type.  Line comments make up almost exactly 50% of the comment </w:t>
      </w:r>
      <w:r w:rsidR="00177FEB">
        <w:t>lines</w:t>
      </w:r>
      <w:r w:rsidRPr="00E1440C">
        <w:t xml:space="preserve">.  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107"/>
    </w:p>
    <w:p w14:paraId="432582F1" w14:textId="77777777" w:rsidR="00E10B38" w:rsidRDefault="00B73FBE" w:rsidP="004F72B3">
      <w:pPr>
        <w:rPr>
          <w:ins w:id="108" w:author="Michael Decker" w:date="2020-04-18T18:12:00Z"/>
        </w:r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ins w:id="109" w:author="Michael Decker" w:date="2020-04-18T18:12:00Z">
        <w:r w:rsidR="008076D9">
          <w:t>at</w:t>
        </w:r>
      </w:ins>
      <w:del w:id="110" w:author="Michael Decker" w:date="2020-04-18T18:12:00Z">
        <w:r w:rsidRPr="00962E78" w:rsidDel="008076D9">
          <w:delText>e</w:delText>
        </w:r>
      </w:del>
      <w:r w:rsidRPr="00962E78">
        <w:t xml:space="preserve"> particular language</w:t>
      </w:r>
      <w:ins w:id="111" w:author="Michael Decker" w:date="2020-04-18T18:11:00Z">
        <w:r w:rsidR="008076D9">
          <w:t>.</w:t>
        </w:r>
      </w:ins>
      <w:del w:id="112" w:author="Michael Decker" w:date="2020-04-18T18:11:00Z">
        <w:r w:rsidRPr="00962E78" w:rsidDel="008076D9">
          <w:delText>,</w:delText>
        </w:r>
      </w:del>
      <w:r w:rsidRPr="00962E78">
        <w:t xml:space="preserve"> </w:t>
      </w:r>
      <w:ins w:id="113" w:author="Michael Decker" w:date="2020-04-18T18:12:00Z">
        <w:r w:rsidR="008076D9">
          <w:t xml:space="preserve"> T</w:t>
        </w:r>
      </w:ins>
      <w:del w:id="114" w:author="Michael Decker" w:date="2020-04-18T18:12:00Z">
        <w:r w:rsidRPr="00962E78" w:rsidDel="008076D9">
          <w:delText>t</w:delText>
        </w:r>
      </w:del>
      <w:r w:rsidRPr="00962E78">
        <w:t>hese are largely C/C++</w:t>
      </w:r>
      <w:r>
        <w:t xml:space="preserve">.  </w:t>
      </w:r>
      <w:r w:rsidRPr="00962E78">
        <w:t>The lines of commented-out</w:t>
      </w:r>
    </w:p>
    <w:p w14:paraId="59AE95BD" w14:textId="60AE7C5A" w:rsidR="00E10B38" w:rsidRDefault="00E10B38" w:rsidP="00E10B38">
      <w:pPr>
        <w:pStyle w:val="TableCaption"/>
        <w:rPr>
          <w:moveTo w:id="115" w:author="Michael Decker" w:date="2020-04-18T18:13:00Z"/>
        </w:rPr>
      </w:pPr>
      <w:bookmarkStart w:id="116" w:name="_Ref37252254"/>
      <w:moveToRangeStart w:id="117" w:author="Michael Decker" w:date="2020-04-18T18:13:00Z" w:name="move38126027"/>
      <w:moveTo w:id="118" w:author="Michael Decker" w:date="2020-04-18T18:13:00Z">
        <w:r>
          <w:lastRenderedPageBreak/>
          <w:t xml:space="preserve">TABLE </w:t>
        </w:r>
        <w:r>
          <w:fldChar w:fldCharType="begin"/>
        </w:r>
        <w:r>
          <w:instrText xml:space="preserve"> SEQ Table \* ARABIC </w:instrText>
        </w:r>
        <w:r>
          <w:fldChar w:fldCharType="separate"/>
        </w:r>
        <w:r>
          <w:rPr>
            <w:noProof/>
          </w:rPr>
          <w:t>13</w:t>
        </w:r>
        <w:r>
          <w:rPr>
            <w:noProof/>
          </w:rPr>
          <w:fldChar w:fldCharType="end"/>
        </w:r>
        <w:bookmarkEnd w:id="116"/>
        <w:r>
          <w:t>.  Give information on lines of commented-out code broken down by</w:t>
        </w:r>
        <w:r w:rsidRPr="00962E78">
          <w:t xml:space="preserve"> language</w:t>
        </w:r>
        <w:r>
          <w:t xml:space="preserve">.  </w:t>
        </w:r>
        <w:r w:rsidRPr="00962E78">
          <w:t>The first column contains the language</w:t>
        </w:r>
      </w:moveTo>
      <w:ins w:id="119" w:author="Michael Decker" w:date="2020-04-18T18:21:00Z">
        <w:r w:rsidR="0050632F">
          <w:t xml:space="preserve"> </w:t>
        </w:r>
      </w:ins>
      <w:moveTo w:id="120" w:author="Michael Decker" w:date="2020-04-18T18:13:00Z">
        <w:del w:id="121" w:author="Michael Decker" w:date="2020-04-18T18:21:00Z">
          <w:r w:rsidRPr="00962E78" w:rsidDel="0050632F">
            <w:delText>, due to issues with detection C</w:delText>
          </w:r>
        </w:del>
      </w:moveTo>
      <w:ins w:id="122" w:author="Michael Decker" w:date="2020-04-18T18:21:00Z">
        <w:r w:rsidR="0050632F">
          <w:t>with</w:t>
        </w:r>
      </w:ins>
      <w:moveTo w:id="123" w:author="Michael Decker" w:date="2020-04-18T18:13:00Z">
        <w:r w:rsidRPr="00962E78">
          <w:t xml:space="preserve"> </w:t>
        </w:r>
      </w:moveTo>
      <w:ins w:id="124" w:author="Michael Decker" w:date="2020-04-18T18:22:00Z">
        <w:r w:rsidR="00EE51C1">
          <w:t xml:space="preserve">C </w:t>
        </w:r>
      </w:ins>
      <w:moveTo w:id="125" w:author="Michael Decker" w:date="2020-04-18T18:13:00Z">
        <w:r w:rsidRPr="00962E78">
          <w:t>and C++ hav</w:t>
        </w:r>
      </w:moveTo>
      <w:ins w:id="126" w:author="Michael Decker" w:date="2020-04-18T18:22:00Z">
        <w:r w:rsidR="008111E4">
          <w:t>ing</w:t>
        </w:r>
      </w:ins>
      <w:moveTo w:id="127" w:author="Michael Decker" w:date="2020-04-18T18:13:00Z">
        <w:del w:id="128" w:author="Michael Decker" w:date="2020-04-18T18:22:00Z">
          <w:r w:rsidRPr="00962E78" w:rsidDel="008111E4">
            <w:delText>e</w:delText>
          </w:r>
        </w:del>
        <w:r w:rsidRPr="00962E78">
          <w:t xml:space="preserve"> been combined</w:t>
        </w:r>
        <w:del w:id="129" w:author="Michael Decker" w:date="2020-04-18T18:22:00Z">
          <w:r w:rsidRPr="00962E78" w:rsidDel="008111E4">
            <w:delText xml:space="preserve"> as</w:delText>
          </w:r>
        </w:del>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moveTo>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moveTo w:id="130" w:author="Michael Decker" w:date="2020-04-18T18:13:00Z"/>
                <w:rFonts w:cs="Times New Roman"/>
                <w:szCs w:val="24"/>
              </w:rPr>
            </w:pPr>
            <w:moveTo w:id="131" w:author="Michael Decker" w:date="2020-04-18T18:13:00Z">
              <w:r>
                <w:rPr>
                  <w:rFonts w:cs="Times New Roman"/>
                  <w:b/>
                  <w:bCs/>
                  <w:szCs w:val="24"/>
                </w:rPr>
                <w:t>Language</w:t>
              </w:r>
            </w:moveTo>
          </w:p>
        </w:tc>
        <w:tc>
          <w:tcPr>
            <w:tcW w:w="2590" w:type="dxa"/>
          </w:tcPr>
          <w:p w14:paraId="0EB998CA" w14:textId="77777777" w:rsidR="00E10B38" w:rsidRDefault="00E10B38" w:rsidP="008501DC">
            <w:pPr>
              <w:ind w:firstLine="0"/>
              <w:rPr>
                <w:moveTo w:id="132" w:author="Michael Decker" w:date="2020-04-18T18:13:00Z"/>
                <w:rFonts w:cs="Times New Roman"/>
                <w:szCs w:val="24"/>
              </w:rPr>
            </w:pPr>
            <w:moveTo w:id="133" w:author="Michael Decker" w:date="2020-04-18T18:13:00Z">
              <w:r>
                <w:rPr>
                  <w:rFonts w:cs="Times New Roman"/>
                  <w:b/>
                  <w:bCs/>
                  <w:szCs w:val="24"/>
                </w:rPr>
                <w:t>Number of Sample Lines</w:t>
              </w:r>
            </w:moveTo>
          </w:p>
        </w:tc>
        <w:tc>
          <w:tcPr>
            <w:tcW w:w="2590" w:type="dxa"/>
          </w:tcPr>
          <w:p w14:paraId="0127240D" w14:textId="77777777" w:rsidR="00E10B38" w:rsidRDefault="00E10B38" w:rsidP="008501DC">
            <w:pPr>
              <w:ind w:firstLine="0"/>
              <w:rPr>
                <w:moveTo w:id="134" w:author="Michael Decker" w:date="2020-04-18T18:13:00Z"/>
                <w:rFonts w:cs="Times New Roman"/>
                <w:szCs w:val="24"/>
              </w:rPr>
            </w:pPr>
            <w:moveTo w:id="135" w:author="Michael Decker" w:date="2020-04-18T18:13:00Z">
              <w:r>
                <w:rPr>
                  <w:rFonts w:cs="Times New Roman"/>
                  <w:b/>
                  <w:bCs/>
                  <w:szCs w:val="24"/>
                </w:rPr>
                <w:t>Lines of Commented-out Code</w:t>
              </w:r>
            </w:moveTo>
          </w:p>
        </w:tc>
        <w:tc>
          <w:tcPr>
            <w:tcW w:w="2590" w:type="dxa"/>
          </w:tcPr>
          <w:p w14:paraId="559EAFB5" w14:textId="77777777" w:rsidR="00E10B38" w:rsidRDefault="00E10B38" w:rsidP="008501DC">
            <w:pPr>
              <w:ind w:firstLine="0"/>
              <w:rPr>
                <w:moveTo w:id="136" w:author="Michael Decker" w:date="2020-04-18T18:13:00Z"/>
                <w:rFonts w:cs="Times New Roman"/>
                <w:szCs w:val="24"/>
              </w:rPr>
            </w:pPr>
            <w:moveTo w:id="137" w:author="Michael Decker" w:date="2020-04-18T18:13:00Z">
              <w:r>
                <w:rPr>
                  <w:rFonts w:cs="Times New Roman"/>
                  <w:b/>
                  <w:bCs/>
                  <w:szCs w:val="24"/>
                </w:rPr>
                <w:t>Lines Containing Code references</w:t>
              </w:r>
            </w:moveTo>
          </w:p>
        </w:tc>
        <w:tc>
          <w:tcPr>
            <w:tcW w:w="2590" w:type="dxa"/>
          </w:tcPr>
          <w:p w14:paraId="43C79A4E" w14:textId="77777777" w:rsidR="00E10B38" w:rsidRDefault="00E10B38" w:rsidP="008501DC">
            <w:pPr>
              <w:ind w:firstLine="0"/>
              <w:rPr>
                <w:moveTo w:id="138" w:author="Michael Decker" w:date="2020-04-18T18:13:00Z"/>
                <w:rFonts w:cs="Times New Roman"/>
                <w:szCs w:val="24"/>
              </w:rPr>
            </w:pPr>
            <w:moveTo w:id="139" w:author="Michael Decker" w:date="2020-04-18T18:13:00Z">
              <w:r>
                <w:rPr>
                  <w:rFonts w:cs="Times New Roman"/>
                  <w:b/>
                  <w:bCs/>
                  <w:szCs w:val="24"/>
                </w:rPr>
                <w:t>Lines Containing Standard Terms</w:t>
              </w:r>
            </w:moveTo>
          </w:p>
        </w:tc>
      </w:tr>
      <w:tr w:rsidR="00E10B38" w14:paraId="594D126F" w14:textId="77777777" w:rsidTr="008501DC">
        <w:tc>
          <w:tcPr>
            <w:tcW w:w="2590" w:type="dxa"/>
          </w:tcPr>
          <w:p w14:paraId="13C3A66D" w14:textId="77777777" w:rsidR="00E10B38" w:rsidRDefault="00E10B38" w:rsidP="008501DC">
            <w:pPr>
              <w:ind w:firstLine="0"/>
              <w:rPr>
                <w:moveTo w:id="140" w:author="Michael Decker" w:date="2020-04-18T18:13:00Z"/>
                <w:rFonts w:cs="Times New Roman"/>
                <w:szCs w:val="24"/>
              </w:rPr>
            </w:pPr>
            <w:moveTo w:id="141" w:author="Michael Decker" w:date="2020-04-18T18:13:00Z">
              <w:r>
                <w:rPr>
                  <w:rFonts w:cs="Times New Roman"/>
                  <w:szCs w:val="24"/>
                </w:rPr>
                <w:t>C#</w:t>
              </w:r>
            </w:moveTo>
          </w:p>
        </w:tc>
        <w:tc>
          <w:tcPr>
            <w:tcW w:w="2590" w:type="dxa"/>
          </w:tcPr>
          <w:p w14:paraId="53D458F2" w14:textId="77777777" w:rsidR="00E10B38" w:rsidRDefault="00E10B38" w:rsidP="008501DC">
            <w:pPr>
              <w:ind w:firstLine="0"/>
              <w:rPr>
                <w:moveTo w:id="142" w:author="Michael Decker" w:date="2020-04-18T18:13:00Z"/>
                <w:rFonts w:cs="Times New Roman"/>
                <w:szCs w:val="24"/>
              </w:rPr>
            </w:pPr>
            <w:moveTo w:id="143" w:author="Michael Decker" w:date="2020-04-18T18:13:00Z">
              <w:r>
                <w:rPr>
                  <w:rFonts w:cs="Times New Roman"/>
                  <w:szCs w:val="24"/>
                </w:rPr>
                <w:t>287</w:t>
              </w:r>
            </w:moveTo>
          </w:p>
        </w:tc>
        <w:tc>
          <w:tcPr>
            <w:tcW w:w="2590" w:type="dxa"/>
          </w:tcPr>
          <w:p w14:paraId="14652258" w14:textId="77777777" w:rsidR="00E10B38" w:rsidRDefault="00E10B38" w:rsidP="008501DC">
            <w:pPr>
              <w:ind w:firstLine="0"/>
              <w:rPr>
                <w:moveTo w:id="144" w:author="Michael Decker" w:date="2020-04-18T18:13:00Z"/>
                <w:rFonts w:cs="Times New Roman"/>
                <w:szCs w:val="24"/>
              </w:rPr>
            </w:pPr>
            <w:moveTo w:id="145" w:author="Michael Decker" w:date="2020-04-18T18:13:00Z">
              <w:r>
                <w:rPr>
                  <w:rFonts w:cs="Times New Roman"/>
                  <w:szCs w:val="24"/>
                </w:rPr>
                <w:t>58 (20.21%)</w:t>
              </w:r>
            </w:moveTo>
          </w:p>
        </w:tc>
        <w:tc>
          <w:tcPr>
            <w:tcW w:w="2590" w:type="dxa"/>
          </w:tcPr>
          <w:p w14:paraId="06E34910" w14:textId="77777777" w:rsidR="00E10B38" w:rsidRDefault="00E10B38" w:rsidP="008501DC">
            <w:pPr>
              <w:ind w:firstLine="0"/>
              <w:rPr>
                <w:moveTo w:id="146" w:author="Michael Decker" w:date="2020-04-18T18:13:00Z"/>
                <w:rFonts w:cs="Times New Roman"/>
                <w:szCs w:val="24"/>
              </w:rPr>
            </w:pPr>
            <w:moveTo w:id="147" w:author="Michael Decker" w:date="2020-04-18T18:13:00Z">
              <w:r>
                <w:rPr>
                  <w:rFonts w:cs="Times New Roman"/>
                  <w:szCs w:val="24"/>
                </w:rPr>
                <w:t>0</w:t>
              </w:r>
            </w:moveTo>
          </w:p>
        </w:tc>
        <w:tc>
          <w:tcPr>
            <w:tcW w:w="2590" w:type="dxa"/>
          </w:tcPr>
          <w:p w14:paraId="58769C0A" w14:textId="77777777" w:rsidR="00E10B38" w:rsidRDefault="00E10B38" w:rsidP="008501DC">
            <w:pPr>
              <w:ind w:firstLine="0"/>
              <w:rPr>
                <w:moveTo w:id="148" w:author="Michael Decker" w:date="2020-04-18T18:13:00Z"/>
                <w:rFonts w:cs="Times New Roman"/>
                <w:szCs w:val="24"/>
              </w:rPr>
            </w:pPr>
            <w:moveTo w:id="149" w:author="Michael Decker" w:date="2020-04-18T18:13:00Z">
              <w:r>
                <w:rPr>
                  <w:rFonts w:cs="Times New Roman"/>
                  <w:szCs w:val="24"/>
                </w:rPr>
                <w:t>12 (4.18%)</w:t>
              </w:r>
            </w:moveTo>
          </w:p>
        </w:tc>
      </w:tr>
      <w:tr w:rsidR="00E10B38" w14:paraId="70465C30" w14:textId="77777777" w:rsidTr="008501DC">
        <w:tc>
          <w:tcPr>
            <w:tcW w:w="2590" w:type="dxa"/>
          </w:tcPr>
          <w:p w14:paraId="7CC90E41" w14:textId="77777777" w:rsidR="00E10B38" w:rsidRDefault="00E10B38" w:rsidP="008501DC">
            <w:pPr>
              <w:ind w:firstLine="0"/>
              <w:rPr>
                <w:moveTo w:id="150" w:author="Michael Decker" w:date="2020-04-18T18:13:00Z"/>
                <w:rFonts w:cs="Times New Roman"/>
                <w:szCs w:val="24"/>
              </w:rPr>
            </w:pPr>
            <w:moveTo w:id="151" w:author="Michael Decker" w:date="2020-04-18T18:13:00Z">
              <w:r>
                <w:rPr>
                  <w:rFonts w:cs="Times New Roman"/>
                  <w:szCs w:val="24"/>
                </w:rPr>
                <w:t>C/C++</w:t>
              </w:r>
            </w:moveTo>
          </w:p>
        </w:tc>
        <w:tc>
          <w:tcPr>
            <w:tcW w:w="2590" w:type="dxa"/>
          </w:tcPr>
          <w:p w14:paraId="4834BCF6" w14:textId="77777777" w:rsidR="00E10B38" w:rsidRDefault="00E10B38" w:rsidP="008501DC">
            <w:pPr>
              <w:ind w:firstLine="0"/>
              <w:rPr>
                <w:moveTo w:id="152" w:author="Michael Decker" w:date="2020-04-18T18:13:00Z"/>
                <w:rFonts w:cs="Times New Roman"/>
                <w:szCs w:val="24"/>
              </w:rPr>
            </w:pPr>
            <w:moveTo w:id="153" w:author="Michael Decker" w:date="2020-04-18T18:13:00Z">
              <w:r>
                <w:rPr>
                  <w:rFonts w:cs="Times New Roman"/>
                  <w:szCs w:val="24"/>
                </w:rPr>
                <w:t>2408</w:t>
              </w:r>
            </w:moveTo>
          </w:p>
        </w:tc>
        <w:tc>
          <w:tcPr>
            <w:tcW w:w="2590" w:type="dxa"/>
          </w:tcPr>
          <w:p w14:paraId="2A421232" w14:textId="77777777" w:rsidR="00E10B38" w:rsidRDefault="00E10B38" w:rsidP="008501DC">
            <w:pPr>
              <w:ind w:firstLine="0"/>
              <w:rPr>
                <w:moveTo w:id="154" w:author="Michael Decker" w:date="2020-04-18T18:13:00Z"/>
                <w:rFonts w:cs="Times New Roman"/>
                <w:szCs w:val="24"/>
              </w:rPr>
            </w:pPr>
            <w:moveTo w:id="155" w:author="Michael Decker" w:date="2020-04-18T18:13:00Z">
              <w:r>
                <w:rPr>
                  <w:rFonts w:cs="Times New Roman"/>
                  <w:szCs w:val="24"/>
                </w:rPr>
                <w:t>231 (9.59%)</w:t>
              </w:r>
            </w:moveTo>
          </w:p>
        </w:tc>
        <w:tc>
          <w:tcPr>
            <w:tcW w:w="2590" w:type="dxa"/>
          </w:tcPr>
          <w:p w14:paraId="43C0C010" w14:textId="77777777" w:rsidR="00E10B38" w:rsidRDefault="00E10B38" w:rsidP="008501DC">
            <w:pPr>
              <w:ind w:firstLine="0"/>
              <w:rPr>
                <w:moveTo w:id="156" w:author="Michael Decker" w:date="2020-04-18T18:13:00Z"/>
                <w:rFonts w:cs="Times New Roman"/>
                <w:szCs w:val="24"/>
              </w:rPr>
            </w:pPr>
            <w:moveTo w:id="157" w:author="Michael Decker" w:date="2020-04-18T18:13:00Z">
              <w:r>
                <w:rPr>
                  <w:rFonts w:cs="Times New Roman"/>
                  <w:szCs w:val="24"/>
                </w:rPr>
                <w:t>51 (2.12%)</w:t>
              </w:r>
            </w:moveTo>
          </w:p>
        </w:tc>
        <w:tc>
          <w:tcPr>
            <w:tcW w:w="2590" w:type="dxa"/>
          </w:tcPr>
          <w:p w14:paraId="5494EC9E" w14:textId="77777777" w:rsidR="00E10B38" w:rsidRDefault="00E10B38" w:rsidP="008501DC">
            <w:pPr>
              <w:ind w:firstLine="0"/>
              <w:rPr>
                <w:moveTo w:id="158" w:author="Michael Decker" w:date="2020-04-18T18:13:00Z"/>
                <w:rFonts w:cs="Times New Roman"/>
                <w:szCs w:val="24"/>
              </w:rPr>
            </w:pPr>
            <w:moveTo w:id="159" w:author="Michael Decker" w:date="2020-04-18T18:13:00Z">
              <w:r>
                <w:rPr>
                  <w:rFonts w:cs="Times New Roman"/>
                  <w:szCs w:val="24"/>
                </w:rPr>
                <w:t>85 (3.53%)</w:t>
              </w:r>
            </w:moveTo>
          </w:p>
        </w:tc>
      </w:tr>
      <w:tr w:rsidR="00E10B38" w14:paraId="64A3D3E0" w14:textId="77777777" w:rsidTr="008501DC">
        <w:tc>
          <w:tcPr>
            <w:tcW w:w="2590" w:type="dxa"/>
          </w:tcPr>
          <w:p w14:paraId="564B81C4" w14:textId="77777777" w:rsidR="00E10B38" w:rsidRDefault="00E10B38" w:rsidP="008501DC">
            <w:pPr>
              <w:ind w:firstLine="0"/>
              <w:rPr>
                <w:moveTo w:id="160" w:author="Michael Decker" w:date="2020-04-18T18:13:00Z"/>
                <w:rFonts w:cs="Times New Roman"/>
                <w:szCs w:val="24"/>
              </w:rPr>
            </w:pPr>
            <w:moveTo w:id="161" w:author="Michael Decker" w:date="2020-04-18T18:13:00Z">
              <w:r>
                <w:rPr>
                  <w:rFonts w:cs="Times New Roman"/>
                  <w:szCs w:val="24"/>
                </w:rPr>
                <w:t>Java</w:t>
              </w:r>
            </w:moveTo>
          </w:p>
        </w:tc>
        <w:tc>
          <w:tcPr>
            <w:tcW w:w="2590" w:type="dxa"/>
          </w:tcPr>
          <w:p w14:paraId="29BE1E70" w14:textId="77777777" w:rsidR="00E10B38" w:rsidRDefault="00E10B38" w:rsidP="008501DC">
            <w:pPr>
              <w:ind w:firstLine="0"/>
              <w:rPr>
                <w:moveTo w:id="162" w:author="Michael Decker" w:date="2020-04-18T18:13:00Z"/>
                <w:rFonts w:cs="Times New Roman"/>
                <w:szCs w:val="24"/>
              </w:rPr>
            </w:pPr>
            <w:moveTo w:id="163" w:author="Michael Decker" w:date="2020-04-18T18:13:00Z">
              <w:r>
                <w:rPr>
                  <w:rFonts w:cs="Times New Roman"/>
                  <w:szCs w:val="24"/>
                </w:rPr>
                <w:t>239</w:t>
              </w:r>
            </w:moveTo>
          </w:p>
        </w:tc>
        <w:tc>
          <w:tcPr>
            <w:tcW w:w="2590" w:type="dxa"/>
          </w:tcPr>
          <w:p w14:paraId="7DA2672E" w14:textId="77777777" w:rsidR="00E10B38" w:rsidRDefault="00E10B38" w:rsidP="008501DC">
            <w:pPr>
              <w:ind w:firstLine="0"/>
              <w:rPr>
                <w:moveTo w:id="164" w:author="Michael Decker" w:date="2020-04-18T18:13:00Z"/>
                <w:rFonts w:cs="Times New Roman"/>
                <w:szCs w:val="24"/>
              </w:rPr>
            </w:pPr>
            <w:moveTo w:id="165" w:author="Michael Decker" w:date="2020-04-18T18:13:00Z">
              <w:r>
                <w:rPr>
                  <w:rFonts w:cs="Times New Roman"/>
                  <w:szCs w:val="24"/>
                </w:rPr>
                <w:t>0</w:t>
              </w:r>
            </w:moveTo>
          </w:p>
        </w:tc>
        <w:tc>
          <w:tcPr>
            <w:tcW w:w="2590" w:type="dxa"/>
          </w:tcPr>
          <w:p w14:paraId="5A5D4E43" w14:textId="77777777" w:rsidR="00E10B38" w:rsidRDefault="00E10B38" w:rsidP="008501DC">
            <w:pPr>
              <w:ind w:firstLine="0"/>
              <w:rPr>
                <w:moveTo w:id="166" w:author="Michael Decker" w:date="2020-04-18T18:13:00Z"/>
                <w:rFonts w:cs="Times New Roman"/>
                <w:szCs w:val="24"/>
              </w:rPr>
            </w:pPr>
            <w:moveTo w:id="167" w:author="Michael Decker" w:date="2020-04-18T18:13:00Z">
              <w:r>
                <w:rPr>
                  <w:rFonts w:cs="Times New Roman"/>
                  <w:szCs w:val="24"/>
                </w:rPr>
                <w:t>4 (1.67%)</w:t>
              </w:r>
            </w:moveTo>
          </w:p>
        </w:tc>
        <w:tc>
          <w:tcPr>
            <w:tcW w:w="2590" w:type="dxa"/>
          </w:tcPr>
          <w:p w14:paraId="48905899" w14:textId="77777777" w:rsidR="00E10B38" w:rsidRDefault="00E10B38" w:rsidP="008501DC">
            <w:pPr>
              <w:ind w:firstLine="0"/>
              <w:rPr>
                <w:moveTo w:id="168" w:author="Michael Decker" w:date="2020-04-18T18:13:00Z"/>
                <w:rFonts w:cs="Times New Roman"/>
                <w:szCs w:val="24"/>
              </w:rPr>
            </w:pPr>
            <w:moveTo w:id="169" w:author="Michael Decker" w:date="2020-04-18T18:13:00Z">
              <w:r>
                <w:rPr>
                  <w:rFonts w:cs="Times New Roman"/>
                  <w:szCs w:val="24"/>
                </w:rPr>
                <w:t>0</w:t>
              </w:r>
            </w:moveTo>
          </w:p>
        </w:tc>
      </w:tr>
      <w:tr w:rsidR="00E10B38" w14:paraId="562E045D" w14:textId="77777777" w:rsidTr="008501DC">
        <w:tc>
          <w:tcPr>
            <w:tcW w:w="2590" w:type="dxa"/>
          </w:tcPr>
          <w:p w14:paraId="7C042099" w14:textId="77777777" w:rsidR="00E10B38" w:rsidRDefault="00E10B38" w:rsidP="008501DC">
            <w:pPr>
              <w:ind w:firstLine="0"/>
              <w:rPr>
                <w:moveTo w:id="170" w:author="Michael Decker" w:date="2020-04-18T18:13:00Z"/>
                <w:rFonts w:cs="Times New Roman"/>
                <w:szCs w:val="24"/>
              </w:rPr>
            </w:pPr>
            <w:moveTo w:id="171" w:author="Michael Decker" w:date="2020-04-18T18:13:00Z">
              <w:r>
                <w:rPr>
                  <w:rFonts w:cs="Times New Roman"/>
                  <w:szCs w:val="24"/>
                </w:rPr>
                <w:t>Total</w:t>
              </w:r>
            </w:moveTo>
          </w:p>
        </w:tc>
        <w:tc>
          <w:tcPr>
            <w:tcW w:w="2590" w:type="dxa"/>
          </w:tcPr>
          <w:p w14:paraId="456380D2" w14:textId="77777777" w:rsidR="00E10B38" w:rsidRDefault="00E10B38" w:rsidP="008501DC">
            <w:pPr>
              <w:ind w:firstLine="0"/>
              <w:rPr>
                <w:moveTo w:id="172" w:author="Michael Decker" w:date="2020-04-18T18:13:00Z"/>
                <w:rFonts w:cs="Times New Roman"/>
                <w:szCs w:val="24"/>
              </w:rPr>
            </w:pPr>
            <w:moveTo w:id="173" w:author="Michael Decker" w:date="2020-04-18T18:13:00Z">
              <w:r>
                <w:rPr>
                  <w:rFonts w:cs="Times New Roman"/>
                  <w:szCs w:val="24"/>
                </w:rPr>
                <w:t>2934</w:t>
              </w:r>
            </w:moveTo>
          </w:p>
        </w:tc>
        <w:tc>
          <w:tcPr>
            <w:tcW w:w="2590" w:type="dxa"/>
          </w:tcPr>
          <w:p w14:paraId="1551E038" w14:textId="77777777" w:rsidR="00E10B38" w:rsidRDefault="00E10B38" w:rsidP="008501DC">
            <w:pPr>
              <w:ind w:firstLine="0"/>
              <w:rPr>
                <w:moveTo w:id="174" w:author="Michael Decker" w:date="2020-04-18T18:13:00Z"/>
                <w:rFonts w:cs="Times New Roman"/>
                <w:szCs w:val="24"/>
              </w:rPr>
            </w:pPr>
            <w:moveTo w:id="175" w:author="Michael Decker" w:date="2020-04-18T18:13:00Z">
              <w:r>
                <w:rPr>
                  <w:rFonts w:cs="Times New Roman"/>
                  <w:szCs w:val="24"/>
                </w:rPr>
                <w:t>289 (9.85%)</w:t>
              </w:r>
            </w:moveTo>
          </w:p>
        </w:tc>
        <w:tc>
          <w:tcPr>
            <w:tcW w:w="2590" w:type="dxa"/>
          </w:tcPr>
          <w:p w14:paraId="0113755A" w14:textId="77777777" w:rsidR="00E10B38" w:rsidRDefault="00E10B38" w:rsidP="008501DC">
            <w:pPr>
              <w:ind w:firstLine="0"/>
              <w:rPr>
                <w:moveTo w:id="176" w:author="Michael Decker" w:date="2020-04-18T18:13:00Z"/>
                <w:rFonts w:cs="Times New Roman"/>
                <w:szCs w:val="24"/>
              </w:rPr>
            </w:pPr>
            <w:moveTo w:id="177" w:author="Michael Decker" w:date="2020-04-18T18:13:00Z">
              <w:r>
                <w:rPr>
                  <w:rFonts w:cs="Times New Roman"/>
                  <w:szCs w:val="24"/>
                </w:rPr>
                <w:t>55 (1.87%)</w:t>
              </w:r>
            </w:moveTo>
          </w:p>
        </w:tc>
        <w:tc>
          <w:tcPr>
            <w:tcW w:w="2590" w:type="dxa"/>
          </w:tcPr>
          <w:p w14:paraId="6289A93A" w14:textId="77777777" w:rsidR="00E10B38" w:rsidRDefault="00E10B38" w:rsidP="008501DC">
            <w:pPr>
              <w:ind w:firstLine="0"/>
              <w:rPr>
                <w:moveTo w:id="178" w:author="Michael Decker" w:date="2020-04-18T18:13:00Z"/>
                <w:rFonts w:cs="Times New Roman"/>
                <w:szCs w:val="24"/>
              </w:rPr>
            </w:pPr>
            <w:moveTo w:id="179" w:author="Michael Decker" w:date="2020-04-18T18:13:00Z">
              <w:r>
                <w:rPr>
                  <w:rFonts w:cs="Times New Roman"/>
                  <w:szCs w:val="24"/>
                </w:rPr>
                <w:t>97 (3.31%)</w:t>
              </w:r>
            </w:moveTo>
          </w:p>
        </w:tc>
      </w:tr>
    </w:tbl>
    <w:p w14:paraId="3E6A577A" w14:textId="77777777" w:rsidR="00E10B38" w:rsidRDefault="00E10B38" w:rsidP="00E10B38">
      <w:pPr>
        <w:pStyle w:val="Caption"/>
        <w:keepNext/>
        <w:ind w:firstLine="0"/>
        <w:rPr>
          <w:moveTo w:id="180" w:author="Michael Decker" w:date="2020-04-18T18:13:00Z"/>
          <w:sz w:val="24"/>
          <w:szCs w:val="24"/>
        </w:rPr>
      </w:pPr>
    </w:p>
    <w:moveToRangeEnd w:id="117"/>
    <w:p w14:paraId="297DC9AC" w14:textId="77777777" w:rsidR="00E10B38" w:rsidRDefault="00E10B38" w:rsidP="004F72B3">
      <w:pPr>
        <w:rPr>
          <w:ins w:id="181" w:author="Michael Decker" w:date="2020-04-18T18:13:00Z"/>
        </w:rPr>
        <w:sectPr w:rsidR="00E10B38" w:rsidSect="00E10B38">
          <w:pgSz w:w="15840" w:h="12240" w:orient="landscape"/>
          <w:pgMar w:top="1440" w:right="1440" w:bottom="1440" w:left="1440" w:header="720" w:footer="720" w:gutter="0"/>
          <w:cols w:space="720"/>
          <w:docGrid w:linePitch="360"/>
          <w:sectPrChange w:id="182" w:author="Michael Decker" w:date="2020-04-18T18:13:00Z">
            <w:sectPr w:rsidR="00E10B38" w:rsidSect="00E10B38">
              <w:pgSz w:w="12240" w:h="15840" w:orient="portrait"/>
              <w:pgMar w:top="1440" w:right="1440" w:bottom="1440" w:left="1440" w:header="720" w:footer="720" w:gutter="0"/>
            </w:sectPr>
          </w:sectPrChange>
        </w:sectPr>
      </w:pPr>
    </w:p>
    <w:p w14:paraId="31A77303" w14:textId="5AB263A1" w:rsidR="00DE397A" w:rsidRPr="00E33F63" w:rsidRDefault="00B73FBE" w:rsidP="00211707">
      <w:pPr>
        <w:ind w:firstLine="0"/>
        <w:pPrChange w:id="183" w:author="Michael Decker" w:date="2020-04-18T18:13:00Z">
          <w:pPr/>
        </w:pPrChange>
      </w:pPr>
      <w:del w:id="184" w:author="Michael Decker" w:date="2020-04-18T18:13:00Z">
        <w:r w:rsidRPr="00962E78" w:rsidDel="00211707">
          <w:lastRenderedPageBreak/>
          <w:delText xml:space="preserve"> </w:delText>
        </w:r>
      </w:del>
      <w:r w:rsidRPr="00962E78">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ins w:id="185" w:author="Michael Decker" w:date="2020-04-18T18:15:00Z">
        <w:r w:rsidR="006450D1">
          <w:t>,</w:t>
        </w:r>
      </w:ins>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ins w:id="186" w:author="Michael Decker" w:date="2020-04-18T18:15:00Z">
        <w:r w:rsidR="006450D1">
          <w:t>s</w:t>
        </w:r>
      </w:ins>
      <w:del w:id="187" w:author="Michael Decker" w:date="2020-04-18T18:15:00Z">
        <w:r w:rsidDel="006450D1">
          <w:delText>d</w:delText>
        </w:r>
      </w:del>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w:t>
      </w:r>
      <w:del w:id="188" w:author="Michael Decker" w:date="2020-04-18T18:16:00Z">
        <w:r w:rsidR="00000DAB" w:rsidDel="00962C4A">
          <w:delText>.</w:delText>
        </w:r>
      </w:del>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4339ED59" w:rsidR="002F451A" w:rsidRDefault="00327926" w:rsidP="006A4504">
      <w:pPr>
        <w:rPr>
          <w:ins w:id="189" w:author="Michael Decker" w:date="2020-04-18T18:16:00Z"/>
        </w:r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ins w:id="190" w:author="Michael Decker" w:date="2020-04-18T18:32:00Z">
        <w:r w:rsidR="00445387">
          <w:t>,</w:t>
        </w:r>
      </w:ins>
      <w:r w:rsidR="00D5457A">
        <w:t xml:space="preserve"> as well as</w:t>
      </w:r>
      <w:ins w:id="191" w:author="Michael Decker" w:date="2020-04-18T18:33:00Z">
        <w:r w:rsidR="00445387">
          <w:t>,</w:t>
        </w:r>
      </w:ins>
      <w:r w:rsidR="00D5457A">
        <w:t xml:space="preserve"> the line count for comments is attained using </w:t>
      </w:r>
      <w:r w:rsidR="00C24FE6">
        <w:t>XSLT scripts we wrote and</w:t>
      </w:r>
      <w:ins w:id="192" w:author="Michael Decker" w:date="2020-04-18T18:34:00Z">
        <w:r w:rsidR="00F04183">
          <w:t xml:space="preserve"> then</w:t>
        </w:r>
      </w:ins>
      <w:r w:rsidR="00C24FE6">
        <w:t xml:space="preserve"> ran </w:t>
      </w:r>
      <w:del w:id="193" w:author="Michael Decker" w:date="2020-04-18T18:31:00Z">
        <w:r w:rsidR="00C24FE6" w:rsidDel="006D2F90">
          <w:delText xml:space="preserve">on </w:delText>
        </w:r>
      </w:del>
      <w:ins w:id="194" w:author="Michael Decker" w:date="2020-04-18T18:33:00Z">
        <w:r w:rsidR="00282ADD">
          <w:t>using</w:t>
        </w:r>
      </w:ins>
      <w:ins w:id="195" w:author="Michael Decker" w:date="2020-04-18T18:31:00Z">
        <w:r w:rsidR="006D2F90">
          <w:t xml:space="preserve"> </w:t>
        </w:r>
      </w:ins>
      <w:r w:rsidR="00C24FE6">
        <w:t>srcML</w:t>
      </w:r>
      <w:ins w:id="196" w:author="Michael Decker" w:date="2020-04-18T18:33:00Z">
        <w:r w:rsidR="00A5123F">
          <w:t>.  The XSLT scripts</w:t>
        </w:r>
      </w:ins>
      <w:del w:id="197" w:author="Michael Decker" w:date="2020-04-18T18:33:00Z">
        <w:r w:rsidR="00C24FE6" w:rsidDel="00A5123F">
          <w:delText xml:space="preserve"> </w:delText>
        </w:r>
      </w:del>
      <w:del w:id="198" w:author="Michael Decker" w:date="2020-04-18T18:31:00Z">
        <w:r w:rsidR="00C24FE6" w:rsidDel="00D169B6">
          <w:delText xml:space="preserve">and </w:delText>
        </w:r>
      </w:del>
      <w:ins w:id="199" w:author="Michael Decker" w:date="2020-04-18T18:31:00Z">
        <w:r w:rsidR="00D169B6">
          <w:t xml:space="preserve"> </w:t>
        </w:r>
      </w:ins>
      <w:r w:rsidR="00C24FE6">
        <w:t>pull</w:t>
      </w:r>
      <w:ins w:id="200" w:author="Michael Decker" w:date="2020-04-18T18:33:00Z">
        <w:r w:rsidR="00A5123F">
          <w:t>ed</w:t>
        </w:r>
      </w:ins>
      <w:del w:id="201" w:author="Michael Decker" w:date="2020-04-18T18:32:00Z">
        <w:r w:rsidR="00C24FE6" w:rsidDel="00FF5A5D">
          <w:delText>ed</w:delText>
        </w:r>
      </w:del>
      <w:r w:rsidR="00C24FE6">
        <w:t xml:space="preserve"> out </w:t>
      </w:r>
      <w:ins w:id="202" w:author="Michael Decker" w:date="2020-04-18T18:33:00Z">
        <w:r w:rsidR="00445387">
          <w:t xml:space="preserve">code or </w:t>
        </w:r>
      </w:ins>
      <w:r w:rsidR="00C24FE6">
        <w:t>comments (each on a separate line)</w:t>
      </w:r>
      <w:del w:id="203" w:author="Michael Decker" w:date="2020-04-18T18:33:00Z">
        <w:r w:rsidR="00C24FE6" w:rsidDel="00445387">
          <w:delText xml:space="preserve"> or </w:delText>
        </w:r>
        <w:r w:rsidR="000D1E28" w:rsidDel="00445387">
          <w:delText>code</w:delText>
        </w:r>
      </w:del>
      <w:r w:rsidR="000D1E28">
        <w:t>, respectively.  For code we also removed blank lines.  We then took the line count</w:t>
      </w:r>
      <w:r w:rsidR="00C24FE6">
        <w:t>.  For the comments, we wrote the XSLT parser such that if more than one comment appeared on the same line</w:t>
      </w:r>
      <w:ins w:id="204" w:author="Michael Decker" w:date="2020-04-18T18:35:00Z">
        <w:r w:rsidR="00FF5F9B">
          <w:t>,</w:t>
        </w:r>
      </w:ins>
      <w:r w:rsidR="00C24FE6">
        <w:t xml:space="preserve"> it reported them as separate lines.</w:t>
      </w:r>
      <w:r w:rsidR="00D5457A">
        <w:t xml:space="preserve">  The comment count is attained using the grep command</w:t>
      </w:r>
      <w:ins w:id="205" w:author="Michael Decker" w:date="2020-04-18T18:35:00Z">
        <w:r w:rsidR="000F61D7">
          <w:t xml:space="preserve"> on the srcML</w:t>
        </w:r>
      </w:ins>
      <w:ins w:id="206" w:author="Michael Decker" w:date="2020-04-18T18:49:00Z">
        <w:r w:rsidR="0009019D">
          <w:t xml:space="preserve"> archive</w:t>
        </w:r>
      </w:ins>
      <w:del w:id="207" w:author="Michael Decker" w:date="2020-04-18T18:35:00Z">
        <w:r w:rsidR="00D5457A" w:rsidDel="00FF5F9B">
          <w:delText xml:space="preserve"> of srcML</w:delText>
        </w:r>
      </w:del>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ins w:id="208" w:author="Michael Decker" w:date="2020-04-18T18:37:00Z">
        <w:r w:rsidR="001962FC">
          <w:t>at</w:t>
        </w:r>
      </w:ins>
      <w:del w:id="209" w:author="Michael Decker" w:date="2020-04-18T18:37:00Z">
        <w:r w:rsidR="00F659FC" w:rsidRPr="00EA2A9D" w:rsidDel="001962FC">
          <w:delText>e</w:delText>
        </w:r>
      </w:del>
      <w:r w:rsidR="00F659FC" w:rsidRPr="00EA2A9D">
        <w:t xml:space="preserve"> project </w:t>
      </w:r>
      <w:ins w:id="210" w:author="Michael Decker" w:date="2020-04-18T18:50:00Z">
        <w:r w:rsidR="00D54D0D">
          <w:t>(</w:t>
        </w:r>
      </w:ins>
      <w:r w:rsidR="00F659FC" w:rsidRPr="00EA2A9D">
        <w:t>th</w:t>
      </w:r>
      <w:ins w:id="211" w:author="Michael Decker" w:date="2020-04-18T18:50:00Z">
        <w:r w:rsidR="00D54D0D">
          <w:t xml:space="preserve">ose </w:t>
        </w:r>
        <w:r w:rsidR="00C4666C">
          <w:t>t</w:t>
        </w:r>
        <w:r w:rsidR="00D54D0D">
          <w:t>ha</w:t>
        </w:r>
      </w:ins>
      <w:del w:id="212" w:author="Michael Decker" w:date="2020-04-18T18:50:00Z">
        <w:r w:rsidR="00F659FC" w:rsidRPr="00EA2A9D" w:rsidDel="00D54D0D">
          <w:delText>a</w:delText>
        </w:r>
      </w:del>
      <w:r w:rsidR="00F659FC" w:rsidRPr="00EA2A9D">
        <w:t>t srcML is capable of parsing</w:t>
      </w:r>
      <w:ins w:id="213" w:author="Michael Decker" w:date="2020-04-18T18:50:00Z">
        <w:r w:rsidR="00D54D0D">
          <w:t>)</w:t>
        </w:r>
      </w:ins>
      <w:r w:rsidR="00CF64B0">
        <w:t xml:space="preserve">.  </w:t>
      </w:r>
      <w:r w:rsidR="00F659FC" w:rsidRPr="00EA2A9D">
        <w:t xml:space="preserve">The third column gives the total </w:t>
      </w:r>
      <w:ins w:id="214" w:author="Michael Decker" w:date="2020-04-18T18:37:00Z">
        <w:r w:rsidR="000B012B">
          <w:t xml:space="preserve">number of </w:t>
        </w:r>
      </w:ins>
      <w:ins w:id="215" w:author="Michael Decker" w:date="2020-04-18T18:36:00Z">
        <w:r w:rsidR="00B65476">
          <w:t>authors</w:t>
        </w:r>
      </w:ins>
      <w:ins w:id="216" w:author="Michael Decker" w:date="2020-04-18T18:37:00Z">
        <w:r w:rsidR="000B012B">
          <w:t xml:space="preserve"> who committed to the proje</w:t>
        </w:r>
        <w:r w:rsidR="0049586D">
          <w:t>ct</w:t>
        </w:r>
      </w:ins>
      <w:ins w:id="217" w:author="Michael Decker" w:date="2020-04-18T18:36:00Z">
        <w:r w:rsidR="00B65476">
          <w:t xml:space="preserve">.  The fourth column </w:t>
        </w:r>
        <w:r w:rsidR="00401143">
          <w:t xml:space="preserve">gives the </w:t>
        </w:r>
      </w:ins>
      <w:r w:rsidR="00F659FC" w:rsidRPr="00EA2A9D">
        <w:t>number of lines of</w:t>
      </w:r>
      <w:r w:rsidR="00473AE0">
        <w:t xml:space="preserve"> statement</w:t>
      </w:r>
      <w:r w:rsidR="00F659FC" w:rsidRPr="00EA2A9D">
        <w:t xml:space="preserve"> code</w:t>
      </w:r>
      <w:del w:id="218" w:author="Michael Decker" w:date="2020-04-18T18:37:00Z">
        <w:r w:rsidR="00F659FC" w:rsidRPr="00EA2A9D" w:rsidDel="0088586B">
          <w:delText xml:space="preserve"> of each project capable of being parsed by srcML</w:delText>
        </w:r>
      </w:del>
      <w:r w:rsidR="00CF64B0">
        <w:t xml:space="preserve">.  </w:t>
      </w:r>
      <w:r w:rsidR="00F659FC" w:rsidRPr="00EA2A9D">
        <w:t xml:space="preserve">The </w:t>
      </w:r>
      <w:del w:id="219" w:author="Michael Decker" w:date="2020-04-18T18:37:00Z">
        <w:r w:rsidR="00F659FC" w:rsidRPr="00EA2A9D" w:rsidDel="0088586B">
          <w:delText xml:space="preserve">fourth </w:delText>
        </w:r>
      </w:del>
      <w:ins w:id="220" w:author="Michael Decker" w:date="2020-04-18T18:37:00Z">
        <w:r w:rsidR="0088586B">
          <w:t>fifth</w:t>
        </w:r>
        <w:r w:rsidR="0088586B" w:rsidRPr="00EA2A9D">
          <w:t xml:space="preserve"> </w:t>
        </w:r>
      </w:ins>
      <w:r w:rsidR="00F659FC" w:rsidRPr="00EA2A9D">
        <w:t>column provides a total count of the number of comments present in the source code that srcML is capable of parsing</w:t>
      </w:r>
      <w:r w:rsidR="00CF64B0">
        <w:t xml:space="preserve">.  </w:t>
      </w:r>
      <w:r w:rsidR="00F659FC" w:rsidRPr="00EA2A9D">
        <w:t xml:space="preserve">The </w:t>
      </w:r>
      <w:del w:id="221" w:author="Michael Decker" w:date="2020-04-18T18:38:00Z">
        <w:r w:rsidR="00F659FC" w:rsidRPr="00EA2A9D" w:rsidDel="00F32197">
          <w:delText xml:space="preserve">fifth </w:delText>
        </w:r>
      </w:del>
      <w:ins w:id="222" w:author="Michael Decker" w:date="2020-04-18T18:38:00Z">
        <w:r w:rsidR="00F32197">
          <w:t>sixth</w:t>
        </w:r>
        <w:r w:rsidR="00F32197" w:rsidRPr="00EA2A9D">
          <w:t xml:space="preserve"> </w:t>
        </w:r>
      </w:ins>
      <w:r w:rsidR="00F659FC" w:rsidRPr="00EA2A9D">
        <w:t xml:space="preserve">column provides the total number of </w:t>
      </w:r>
      <w:del w:id="223" w:author="Michael Decker" w:date="2020-04-18T18:38:00Z">
        <w:r w:rsidR="00F659FC" w:rsidRPr="00EA2A9D" w:rsidDel="003E69EB">
          <w:delText>lines of comments present in the gold set from each project</w:delText>
        </w:r>
        <w:r w:rsidR="00CF64B0" w:rsidDel="003E69EB">
          <w:delText xml:space="preserve">.  </w:delText>
        </w:r>
        <w:r w:rsidR="00F659FC" w:rsidRPr="00EA2A9D" w:rsidDel="003E69EB">
          <w:delText xml:space="preserve">The </w:delText>
        </w:r>
        <w:r w:rsidR="00F659FC" w:rsidRPr="00EA2A9D" w:rsidDel="002F1F0B">
          <w:delText xml:space="preserve">sixth </w:delText>
        </w:r>
        <w:r w:rsidR="00F659FC" w:rsidRPr="00EA2A9D" w:rsidDel="003E69EB">
          <w:delText xml:space="preserve">column provides the total number of lines of </w:delText>
        </w:r>
        <w:r w:rsidR="00FF4AA7" w:rsidDel="003E69EB">
          <w:delText>commented-out code</w:delText>
        </w:r>
        <w:r w:rsidR="00F659FC" w:rsidRPr="00EA2A9D" w:rsidDel="003E69EB">
          <w:delText xml:space="preserve"> present in the gold </w:delText>
        </w:r>
      </w:del>
    </w:p>
    <w:p w14:paraId="7065283F" w14:textId="77777777" w:rsidR="00990A51" w:rsidRPr="00E33F63" w:rsidRDefault="00990A51" w:rsidP="00990A51">
      <w:pPr>
        <w:rPr>
          <w:ins w:id="224" w:author="Michael Decker" w:date="2020-04-18T18:17:00Z"/>
        </w:rPr>
      </w:pPr>
    </w:p>
    <w:p w14:paraId="73C5FA23" w14:textId="77777777" w:rsidR="00990A51" w:rsidRPr="003D5D8D" w:rsidRDefault="00990A51" w:rsidP="00990A51">
      <w:pPr>
        <w:pStyle w:val="TableCaption"/>
        <w:rPr>
          <w:ins w:id="225" w:author="Michael Decker" w:date="2020-04-18T18:17:00Z"/>
        </w:rPr>
      </w:pPr>
      <w:ins w:id="226" w:author="Michael Decker" w:date="2020-04-18T18:17:00Z">
        <w:r w:rsidRPr="002F6D12">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The second column gives all of the languages that were used in the project that srcML is capable of parsing</w:t>
        </w:r>
        <w:r>
          <w:t xml:space="preserve">.  </w:t>
        </w:r>
        <w:r w:rsidRPr="002F6D12">
          <w:t>The third column gives the total number of lines of code of each project capable of being parsed by srcML</w:t>
        </w:r>
        <w:r>
          <w:t xml:space="preserve">.  </w:t>
        </w:r>
        <w:r w:rsidRPr="002F6D12">
          <w:t>The fourth column provides a total count of the number of comments present in the source code that srcML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ins>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rPr>
          <w:ins w:id="227" w:author="Michael Decker" w:date="2020-04-18T18:17:00Z"/>
        </w:trPr>
        <w:tc>
          <w:tcPr>
            <w:tcW w:w="0" w:type="auto"/>
            <w:vAlign w:val="bottom"/>
          </w:tcPr>
          <w:p w14:paraId="0D19F74C" w14:textId="77777777" w:rsidR="00990A51" w:rsidRDefault="00990A51" w:rsidP="008501DC">
            <w:pPr>
              <w:ind w:firstLine="0"/>
              <w:jc w:val="center"/>
              <w:rPr>
                <w:ins w:id="228" w:author="Michael Decker" w:date="2020-04-18T18:17:00Z"/>
                <w:rFonts w:cs="Times New Roman"/>
                <w:szCs w:val="24"/>
              </w:rPr>
            </w:pPr>
            <w:ins w:id="229" w:author="Michael Decker" w:date="2020-04-18T18:17:00Z">
              <w:r>
                <w:rPr>
                  <w:b/>
                  <w:bCs/>
                  <w:color w:val="000000"/>
                </w:rPr>
                <w:t>Name</w:t>
              </w:r>
            </w:ins>
          </w:p>
        </w:tc>
        <w:tc>
          <w:tcPr>
            <w:tcW w:w="0" w:type="auto"/>
            <w:vAlign w:val="bottom"/>
          </w:tcPr>
          <w:p w14:paraId="3830C559" w14:textId="77777777" w:rsidR="00990A51" w:rsidRDefault="00990A51" w:rsidP="008501DC">
            <w:pPr>
              <w:ind w:firstLine="0"/>
              <w:jc w:val="center"/>
              <w:rPr>
                <w:ins w:id="230" w:author="Michael Decker" w:date="2020-04-18T18:17:00Z"/>
                <w:rFonts w:cs="Times New Roman"/>
                <w:szCs w:val="24"/>
              </w:rPr>
            </w:pPr>
            <w:ins w:id="231" w:author="Michael Decker" w:date="2020-04-18T18:17:00Z">
              <w:r>
                <w:rPr>
                  <w:b/>
                  <w:bCs/>
                  <w:color w:val="000000"/>
                </w:rPr>
                <w:t>Language</w:t>
              </w:r>
            </w:ins>
          </w:p>
        </w:tc>
        <w:tc>
          <w:tcPr>
            <w:tcW w:w="0" w:type="auto"/>
            <w:vAlign w:val="bottom"/>
          </w:tcPr>
          <w:p w14:paraId="420FBDA6" w14:textId="77777777" w:rsidR="00990A51" w:rsidRDefault="00990A51" w:rsidP="008501DC">
            <w:pPr>
              <w:ind w:firstLine="0"/>
              <w:jc w:val="center"/>
              <w:rPr>
                <w:ins w:id="232" w:author="Michael Decker" w:date="2020-04-18T18:17:00Z"/>
                <w:rFonts w:cs="Times New Roman"/>
                <w:szCs w:val="24"/>
              </w:rPr>
            </w:pPr>
            <w:ins w:id="233" w:author="Michael Decker" w:date="2020-04-18T18:17:00Z">
              <w:r>
                <w:rPr>
                  <w:b/>
                  <w:bCs/>
                  <w:color w:val="000000"/>
                </w:rPr>
                <w:t>Number of Authors</w:t>
              </w:r>
            </w:ins>
          </w:p>
        </w:tc>
        <w:tc>
          <w:tcPr>
            <w:tcW w:w="0" w:type="auto"/>
            <w:vAlign w:val="bottom"/>
          </w:tcPr>
          <w:p w14:paraId="70EB6CBB" w14:textId="77777777" w:rsidR="00990A51" w:rsidRDefault="00990A51" w:rsidP="008501DC">
            <w:pPr>
              <w:ind w:firstLine="0"/>
              <w:jc w:val="center"/>
              <w:rPr>
                <w:ins w:id="234" w:author="Michael Decker" w:date="2020-04-18T18:17:00Z"/>
                <w:rFonts w:cs="Times New Roman"/>
                <w:szCs w:val="24"/>
              </w:rPr>
            </w:pPr>
            <w:ins w:id="235" w:author="Michael Decker" w:date="2020-04-18T18:17:00Z">
              <w:r>
                <w:rPr>
                  <w:b/>
                  <w:bCs/>
                  <w:color w:val="000000"/>
                </w:rPr>
                <w:t>Statement LOC</w:t>
              </w:r>
            </w:ins>
          </w:p>
        </w:tc>
        <w:tc>
          <w:tcPr>
            <w:tcW w:w="0" w:type="auto"/>
            <w:vAlign w:val="bottom"/>
          </w:tcPr>
          <w:p w14:paraId="12B74390" w14:textId="77777777" w:rsidR="00990A51" w:rsidRDefault="00990A51" w:rsidP="008501DC">
            <w:pPr>
              <w:ind w:firstLine="0"/>
              <w:jc w:val="center"/>
              <w:rPr>
                <w:ins w:id="236" w:author="Michael Decker" w:date="2020-04-18T18:17:00Z"/>
                <w:rFonts w:cs="Times New Roman"/>
                <w:szCs w:val="24"/>
              </w:rPr>
            </w:pPr>
            <w:ins w:id="237" w:author="Michael Decker" w:date="2020-04-18T18:17:00Z">
              <w:r>
                <w:rPr>
                  <w:b/>
                  <w:bCs/>
                  <w:color w:val="000000"/>
                </w:rPr>
                <w:t>Lines of Comments</w:t>
              </w:r>
            </w:ins>
          </w:p>
        </w:tc>
        <w:tc>
          <w:tcPr>
            <w:tcW w:w="0" w:type="auto"/>
            <w:vAlign w:val="bottom"/>
          </w:tcPr>
          <w:p w14:paraId="1BA7A815" w14:textId="77777777" w:rsidR="00990A51" w:rsidRDefault="00990A51" w:rsidP="008501DC">
            <w:pPr>
              <w:ind w:firstLine="0"/>
              <w:jc w:val="center"/>
              <w:rPr>
                <w:ins w:id="238" w:author="Michael Decker" w:date="2020-04-18T18:17:00Z"/>
                <w:rFonts w:cs="Times New Roman"/>
                <w:szCs w:val="24"/>
              </w:rPr>
            </w:pPr>
            <w:ins w:id="239" w:author="Michael Decker" w:date="2020-04-18T18:17:00Z">
              <w:r>
                <w:rPr>
                  <w:b/>
                  <w:bCs/>
                  <w:color w:val="000000"/>
                </w:rPr>
                <w:t>Comment Lines in Gold Set</w:t>
              </w:r>
            </w:ins>
          </w:p>
        </w:tc>
        <w:tc>
          <w:tcPr>
            <w:tcW w:w="0" w:type="auto"/>
            <w:vAlign w:val="bottom"/>
          </w:tcPr>
          <w:p w14:paraId="09E7ED06" w14:textId="77777777" w:rsidR="00990A51" w:rsidRDefault="00990A51" w:rsidP="008501DC">
            <w:pPr>
              <w:ind w:firstLine="0"/>
              <w:jc w:val="center"/>
              <w:rPr>
                <w:ins w:id="240" w:author="Michael Decker" w:date="2020-04-18T18:17:00Z"/>
                <w:rFonts w:cs="Times New Roman"/>
                <w:szCs w:val="24"/>
              </w:rPr>
            </w:pPr>
            <w:ins w:id="241" w:author="Michael Decker" w:date="2020-04-18T18:17:00Z">
              <w:r>
                <w:rPr>
                  <w:b/>
                  <w:bCs/>
                  <w:color w:val="000000"/>
                </w:rPr>
                <w:t>Commented-out code in Gold Set</w:t>
              </w:r>
            </w:ins>
          </w:p>
        </w:tc>
        <w:tc>
          <w:tcPr>
            <w:tcW w:w="0" w:type="auto"/>
            <w:vAlign w:val="bottom"/>
          </w:tcPr>
          <w:p w14:paraId="217CA5EB" w14:textId="77777777" w:rsidR="00990A51" w:rsidRDefault="00990A51" w:rsidP="008501DC">
            <w:pPr>
              <w:ind w:firstLine="0"/>
              <w:jc w:val="center"/>
              <w:rPr>
                <w:ins w:id="242" w:author="Michael Decker" w:date="2020-04-18T18:17:00Z"/>
                <w:rFonts w:cs="Times New Roman"/>
                <w:szCs w:val="24"/>
              </w:rPr>
            </w:pPr>
            <w:ins w:id="243" w:author="Michael Decker" w:date="2020-04-18T18:17:00Z">
              <w:r>
                <w:rPr>
                  <w:b/>
                  <w:bCs/>
                  <w:color w:val="000000"/>
                </w:rPr>
                <w:t>Ratio of Comments to Code</w:t>
              </w:r>
            </w:ins>
          </w:p>
        </w:tc>
        <w:tc>
          <w:tcPr>
            <w:tcW w:w="0" w:type="auto"/>
            <w:vAlign w:val="bottom"/>
          </w:tcPr>
          <w:p w14:paraId="45F5FEB0" w14:textId="77777777" w:rsidR="00990A51" w:rsidRDefault="00990A51" w:rsidP="008501DC">
            <w:pPr>
              <w:ind w:firstLine="0"/>
              <w:jc w:val="center"/>
              <w:rPr>
                <w:ins w:id="244" w:author="Michael Decker" w:date="2020-04-18T18:17:00Z"/>
                <w:rFonts w:cs="Times New Roman"/>
                <w:szCs w:val="24"/>
              </w:rPr>
            </w:pPr>
            <w:ins w:id="245" w:author="Michael Decker" w:date="2020-04-18T18:17:00Z">
              <w:r>
                <w:rPr>
                  <w:b/>
                  <w:bCs/>
                  <w:color w:val="000000"/>
                </w:rPr>
                <w:t>Percentage of Corpus</w:t>
              </w:r>
            </w:ins>
          </w:p>
        </w:tc>
      </w:tr>
      <w:tr w:rsidR="00990A51" w14:paraId="3C336672" w14:textId="77777777" w:rsidTr="008501DC">
        <w:trPr>
          <w:ins w:id="246" w:author="Michael Decker" w:date="2020-04-18T18:17:00Z"/>
        </w:trPr>
        <w:tc>
          <w:tcPr>
            <w:tcW w:w="0" w:type="auto"/>
            <w:vAlign w:val="bottom"/>
          </w:tcPr>
          <w:p w14:paraId="58FAB669" w14:textId="77777777" w:rsidR="00990A51" w:rsidRDefault="00990A51" w:rsidP="008501DC">
            <w:pPr>
              <w:ind w:firstLine="0"/>
              <w:rPr>
                <w:ins w:id="247" w:author="Michael Decker" w:date="2020-04-18T18:17:00Z"/>
                <w:rFonts w:cs="Times New Roman"/>
                <w:szCs w:val="24"/>
              </w:rPr>
            </w:pPr>
            <w:ins w:id="248" w:author="Michael Decker" w:date="2020-04-18T18:17:00Z">
              <w:r>
                <w:rPr>
                  <w:color w:val="000000"/>
                  <w:sz w:val="20"/>
                  <w:szCs w:val="20"/>
                </w:rPr>
                <w:t>8cc</w:t>
              </w:r>
            </w:ins>
          </w:p>
        </w:tc>
        <w:tc>
          <w:tcPr>
            <w:tcW w:w="0" w:type="auto"/>
            <w:vAlign w:val="bottom"/>
          </w:tcPr>
          <w:p w14:paraId="2534BD20" w14:textId="77777777" w:rsidR="00990A51" w:rsidRDefault="00990A51" w:rsidP="008501DC">
            <w:pPr>
              <w:ind w:firstLine="0"/>
              <w:rPr>
                <w:ins w:id="249" w:author="Michael Decker" w:date="2020-04-18T18:17:00Z"/>
                <w:rFonts w:cs="Times New Roman"/>
                <w:szCs w:val="24"/>
              </w:rPr>
            </w:pPr>
            <w:ins w:id="250" w:author="Michael Decker" w:date="2020-04-18T18:17:00Z">
              <w:r>
                <w:rPr>
                  <w:color w:val="000000"/>
                  <w:sz w:val="20"/>
                  <w:szCs w:val="20"/>
                </w:rPr>
                <w:t>C</w:t>
              </w:r>
            </w:ins>
          </w:p>
        </w:tc>
        <w:tc>
          <w:tcPr>
            <w:tcW w:w="0" w:type="auto"/>
            <w:vAlign w:val="bottom"/>
          </w:tcPr>
          <w:p w14:paraId="73484C70" w14:textId="77777777" w:rsidR="00990A51" w:rsidRDefault="00990A51" w:rsidP="008501DC">
            <w:pPr>
              <w:ind w:firstLine="0"/>
              <w:jc w:val="right"/>
              <w:rPr>
                <w:ins w:id="251" w:author="Michael Decker" w:date="2020-04-18T18:17:00Z"/>
                <w:rFonts w:cs="Times New Roman"/>
                <w:szCs w:val="24"/>
              </w:rPr>
            </w:pPr>
            <w:ins w:id="252" w:author="Michael Decker" w:date="2020-04-18T18:17:00Z">
              <w:r>
                <w:rPr>
                  <w:color w:val="000000"/>
                  <w:sz w:val="20"/>
                  <w:szCs w:val="20"/>
                </w:rPr>
                <w:t>9</w:t>
              </w:r>
            </w:ins>
          </w:p>
        </w:tc>
        <w:tc>
          <w:tcPr>
            <w:tcW w:w="0" w:type="auto"/>
            <w:vAlign w:val="bottom"/>
          </w:tcPr>
          <w:p w14:paraId="37A96065" w14:textId="77777777" w:rsidR="00990A51" w:rsidRDefault="00990A51" w:rsidP="008501DC">
            <w:pPr>
              <w:ind w:firstLine="0"/>
              <w:jc w:val="right"/>
              <w:rPr>
                <w:ins w:id="253" w:author="Michael Decker" w:date="2020-04-18T18:17:00Z"/>
                <w:rFonts w:cs="Times New Roman"/>
                <w:szCs w:val="24"/>
              </w:rPr>
            </w:pPr>
            <w:ins w:id="254" w:author="Michael Decker" w:date="2020-04-18T18:17:00Z">
              <w:r>
                <w:rPr>
                  <w:color w:val="000000"/>
                  <w:sz w:val="20"/>
                  <w:szCs w:val="20"/>
                </w:rPr>
                <w:t>9791</w:t>
              </w:r>
            </w:ins>
          </w:p>
        </w:tc>
        <w:tc>
          <w:tcPr>
            <w:tcW w:w="0" w:type="auto"/>
            <w:vAlign w:val="bottom"/>
          </w:tcPr>
          <w:p w14:paraId="77E3D855" w14:textId="77777777" w:rsidR="00990A51" w:rsidRDefault="00990A51" w:rsidP="008501DC">
            <w:pPr>
              <w:ind w:firstLine="0"/>
              <w:jc w:val="right"/>
              <w:rPr>
                <w:ins w:id="255" w:author="Michael Decker" w:date="2020-04-18T18:17:00Z"/>
                <w:rFonts w:cs="Times New Roman"/>
                <w:szCs w:val="24"/>
              </w:rPr>
            </w:pPr>
            <w:ins w:id="256" w:author="Michael Decker" w:date="2020-04-18T18:17:00Z">
              <w:r>
                <w:rPr>
                  <w:color w:val="000000"/>
                  <w:sz w:val="20"/>
                  <w:szCs w:val="20"/>
                </w:rPr>
                <w:t>712</w:t>
              </w:r>
            </w:ins>
          </w:p>
        </w:tc>
        <w:tc>
          <w:tcPr>
            <w:tcW w:w="0" w:type="auto"/>
            <w:vAlign w:val="bottom"/>
          </w:tcPr>
          <w:p w14:paraId="7AEF2651" w14:textId="77777777" w:rsidR="00990A51" w:rsidRDefault="00990A51" w:rsidP="008501DC">
            <w:pPr>
              <w:ind w:firstLine="0"/>
              <w:jc w:val="right"/>
              <w:rPr>
                <w:ins w:id="257" w:author="Michael Decker" w:date="2020-04-18T18:17:00Z"/>
                <w:rFonts w:cs="Times New Roman"/>
                <w:szCs w:val="24"/>
              </w:rPr>
            </w:pPr>
            <w:ins w:id="258" w:author="Michael Decker" w:date="2020-04-18T18:17:00Z">
              <w:r>
                <w:rPr>
                  <w:color w:val="000000"/>
                  <w:sz w:val="20"/>
                  <w:szCs w:val="20"/>
                </w:rPr>
                <w:t>1</w:t>
              </w:r>
            </w:ins>
          </w:p>
        </w:tc>
        <w:tc>
          <w:tcPr>
            <w:tcW w:w="0" w:type="auto"/>
            <w:vAlign w:val="bottom"/>
          </w:tcPr>
          <w:p w14:paraId="439DF1EE" w14:textId="77777777" w:rsidR="00990A51" w:rsidRDefault="00990A51" w:rsidP="008501DC">
            <w:pPr>
              <w:ind w:firstLine="0"/>
              <w:jc w:val="right"/>
              <w:rPr>
                <w:ins w:id="259" w:author="Michael Decker" w:date="2020-04-18T18:17:00Z"/>
                <w:rFonts w:cs="Times New Roman"/>
                <w:szCs w:val="24"/>
              </w:rPr>
            </w:pPr>
            <w:ins w:id="260" w:author="Michael Decker" w:date="2020-04-18T18:17:00Z">
              <w:r>
                <w:rPr>
                  <w:color w:val="000000"/>
                  <w:sz w:val="20"/>
                  <w:szCs w:val="20"/>
                </w:rPr>
                <w:t>0</w:t>
              </w:r>
            </w:ins>
          </w:p>
        </w:tc>
        <w:tc>
          <w:tcPr>
            <w:tcW w:w="0" w:type="auto"/>
            <w:vAlign w:val="bottom"/>
          </w:tcPr>
          <w:p w14:paraId="1D56FEB8" w14:textId="77777777" w:rsidR="00990A51" w:rsidRDefault="00990A51" w:rsidP="008501DC">
            <w:pPr>
              <w:ind w:firstLine="0"/>
              <w:jc w:val="right"/>
              <w:rPr>
                <w:ins w:id="261" w:author="Michael Decker" w:date="2020-04-18T18:17:00Z"/>
                <w:rFonts w:cs="Times New Roman"/>
                <w:szCs w:val="24"/>
              </w:rPr>
            </w:pPr>
            <w:ins w:id="262" w:author="Michael Decker" w:date="2020-04-18T18:17:00Z">
              <w:r>
                <w:rPr>
                  <w:color w:val="000000"/>
                  <w:sz w:val="20"/>
                  <w:szCs w:val="20"/>
                </w:rPr>
                <w:t>0.07</w:t>
              </w:r>
            </w:ins>
          </w:p>
        </w:tc>
        <w:tc>
          <w:tcPr>
            <w:tcW w:w="0" w:type="auto"/>
            <w:vAlign w:val="bottom"/>
          </w:tcPr>
          <w:p w14:paraId="2D76A8B8" w14:textId="77777777" w:rsidR="00990A51" w:rsidRDefault="00990A51" w:rsidP="008501DC">
            <w:pPr>
              <w:ind w:firstLine="0"/>
              <w:jc w:val="right"/>
              <w:rPr>
                <w:ins w:id="263" w:author="Michael Decker" w:date="2020-04-18T18:17:00Z"/>
                <w:rFonts w:cs="Times New Roman"/>
                <w:szCs w:val="24"/>
              </w:rPr>
            </w:pPr>
            <w:ins w:id="264" w:author="Michael Decker" w:date="2020-04-18T18:17:00Z">
              <w:r>
                <w:rPr>
                  <w:color w:val="000000"/>
                  <w:sz w:val="20"/>
                  <w:szCs w:val="20"/>
                </w:rPr>
                <w:t>0.0341</w:t>
              </w:r>
            </w:ins>
          </w:p>
        </w:tc>
      </w:tr>
      <w:tr w:rsidR="00990A51" w14:paraId="2E4C3473" w14:textId="77777777" w:rsidTr="008501DC">
        <w:trPr>
          <w:ins w:id="265" w:author="Michael Decker" w:date="2020-04-18T18:17:00Z"/>
        </w:trPr>
        <w:tc>
          <w:tcPr>
            <w:tcW w:w="0" w:type="auto"/>
            <w:vAlign w:val="bottom"/>
          </w:tcPr>
          <w:p w14:paraId="1AEE07D2" w14:textId="77777777" w:rsidR="00990A51" w:rsidRDefault="00990A51" w:rsidP="008501DC">
            <w:pPr>
              <w:ind w:firstLine="0"/>
              <w:rPr>
                <w:ins w:id="266" w:author="Michael Decker" w:date="2020-04-18T18:17:00Z"/>
                <w:rFonts w:cs="Times New Roman"/>
                <w:szCs w:val="24"/>
              </w:rPr>
            </w:pPr>
            <w:ins w:id="267" w:author="Michael Decker" w:date="2020-04-18T18:17:00Z">
              <w:r>
                <w:rPr>
                  <w:color w:val="000000"/>
                  <w:sz w:val="20"/>
                  <w:szCs w:val="20"/>
                </w:rPr>
                <w:t>aleth</w:t>
              </w:r>
            </w:ins>
          </w:p>
        </w:tc>
        <w:tc>
          <w:tcPr>
            <w:tcW w:w="0" w:type="auto"/>
            <w:vAlign w:val="bottom"/>
          </w:tcPr>
          <w:p w14:paraId="38AEC60D" w14:textId="77777777" w:rsidR="00990A51" w:rsidRDefault="00990A51" w:rsidP="008501DC">
            <w:pPr>
              <w:ind w:firstLine="0"/>
              <w:rPr>
                <w:ins w:id="268" w:author="Michael Decker" w:date="2020-04-18T18:17:00Z"/>
                <w:rFonts w:cs="Times New Roman"/>
                <w:szCs w:val="24"/>
              </w:rPr>
            </w:pPr>
            <w:ins w:id="269" w:author="Michael Decker" w:date="2020-04-18T18:17:00Z">
              <w:r>
                <w:rPr>
                  <w:color w:val="000000"/>
                  <w:sz w:val="20"/>
                  <w:szCs w:val="20"/>
                </w:rPr>
                <w:t>C++</w:t>
              </w:r>
            </w:ins>
          </w:p>
        </w:tc>
        <w:tc>
          <w:tcPr>
            <w:tcW w:w="0" w:type="auto"/>
            <w:vAlign w:val="bottom"/>
          </w:tcPr>
          <w:p w14:paraId="23F0B47F" w14:textId="77777777" w:rsidR="00990A51" w:rsidRDefault="00990A51" w:rsidP="008501DC">
            <w:pPr>
              <w:ind w:firstLine="0"/>
              <w:jc w:val="right"/>
              <w:rPr>
                <w:ins w:id="270" w:author="Michael Decker" w:date="2020-04-18T18:17:00Z"/>
                <w:rFonts w:cs="Times New Roman"/>
                <w:szCs w:val="24"/>
              </w:rPr>
            </w:pPr>
            <w:ins w:id="271" w:author="Michael Decker" w:date="2020-04-18T18:17:00Z">
              <w:r>
                <w:rPr>
                  <w:color w:val="000000"/>
                  <w:sz w:val="20"/>
                  <w:szCs w:val="20"/>
                </w:rPr>
                <w:t>148</w:t>
              </w:r>
            </w:ins>
          </w:p>
        </w:tc>
        <w:tc>
          <w:tcPr>
            <w:tcW w:w="0" w:type="auto"/>
            <w:vAlign w:val="bottom"/>
          </w:tcPr>
          <w:p w14:paraId="64492275" w14:textId="77777777" w:rsidR="00990A51" w:rsidRDefault="00990A51" w:rsidP="008501DC">
            <w:pPr>
              <w:ind w:firstLine="0"/>
              <w:jc w:val="right"/>
              <w:rPr>
                <w:ins w:id="272" w:author="Michael Decker" w:date="2020-04-18T18:17:00Z"/>
                <w:rFonts w:cs="Times New Roman"/>
                <w:szCs w:val="24"/>
              </w:rPr>
            </w:pPr>
            <w:ins w:id="273" w:author="Michael Decker" w:date="2020-04-18T18:17:00Z">
              <w:r>
                <w:rPr>
                  <w:color w:val="000000"/>
                  <w:sz w:val="20"/>
                  <w:szCs w:val="20"/>
                </w:rPr>
                <w:t>90154</w:t>
              </w:r>
            </w:ins>
          </w:p>
        </w:tc>
        <w:tc>
          <w:tcPr>
            <w:tcW w:w="0" w:type="auto"/>
            <w:vAlign w:val="bottom"/>
          </w:tcPr>
          <w:p w14:paraId="64BBD6CA" w14:textId="77777777" w:rsidR="00990A51" w:rsidRDefault="00990A51" w:rsidP="008501DC">
            <w:pPr>
              <w:ind w:firstLine="0"/>
              <w:jc w:val="right"/>
              <w:rPr>
                <w:ins w:id="274" w:author="Michael Decker" w:date="2020-04-18T18:17:00Z"/>
                <w:rFonts w:cs="Times New Roman"/>
                <w:szCs w:val="24"/>
              </w:rPr>
            </w:pPr>
            <w:ins w:id="275" w:author="Michael Decker" w:date="2020-04-18T18:17:00Z">
              <w:r>
                <w:rPr>
                  <w:color w:val="000000"/>
                  <w:sz w:val="20"/>
                  <w:szCs w:val="20"/>
                </w:rPr>
                <w:t>9979</w:t>
              </w:r>
            </w:ins>
          </w:p>
        </w:tc>
        <w:tc>
          <w:tcPr>
            <w:tcW w:w="0" w:type="auto"/>
            <w:vAlign w:val="bottom"/>
          </w:tcPr>
          <w:p w14:paraId="152BFFFE" w14:textId="77777777" w:rsidR="00990A51" w:rsidRDefault="00990A51" w:rsidP="008501DC">
            <w:pPr>
              <w:ind w:firstLine="0"/>
              <w:jc w:val="right"/>
              <w:rPr>
                <w:ins w:id="276" w:author="Michael Decker" w:date="2020-04-18T18:17:00Z"/>
                <w:rFonts w:cs="Times New Roman"/>
                <w:szCs w:val="24"/>
              </w:rPr>
            </w:pPr>
            <w:ins w:id="277" w:author="Michael Decker" w:date="2020-04-18T18:17:00Z">
              <w:r>
                <w:rPr>
                  <w:color w:val="000000"/>
                  <w:sz w:val="20"/>
                  <w:szCs w:val="20"/>
                </w:rPr>
                <w:t>134</w:t>
              </w:r>
            </w:ins>
          </w:p>
        </w:tc>
        <w:tc>
          <w:tcPr>
            <w:tcW w:w="0" w:type="auto"/>
            <w:vAlign w:val="bottom"/>
          </w:tcPr>
          <w:p w14:paraId="5408695F" w14:textId="77777777" w:rsidR="00990A51" w:rsidRDefault="00990A51" w:rsidP="008501DC">
            <w:pPr>
              <w:ind w:firstLine="0"/>
              <w:jc w:val="right"/>
              <w:rPr>
                <w:ins w:id="278" w:author="Michael Decker" w:date="2020-04-18T18:17:00Z"/>
                <w:rFonts w:cs="Times New Roman"/>
                <w:szCs w:val="24"/>
              </w:rPr>
            </w:pPr>
            <w:ins w:id="279" w:author="Michael Decker" w:date="2020-04-18T18:17:00Z">
              <w:r>
                <w:rPr>
                  <w:color w:val="000000"/>
                  <w:sz w:val="20"/>
                  <w:szCs w:val="20"/>
                </w:rPr>
                <w:t>0</w:t>
              </w:r>
            </w:ins>
          </w:p>
        </w:tc>
        <w:tc>
          <w:tcPr>
            <w:tcW w:w="0" w:type="auto"/>
            <w:vAlign w:val="bottom"/>
          </w:tcPr>
          <w:p w14:paraId="61BF40E5" w14:textId="77777777" w:rsidR="00990A51" w:rsidRDefault="00990A51" w:rsidP="008501DC">
            <w:pPr>
              <w:ind w:firstLine="0"/>
              <w:jc w:val="right"/>
              <w:rPr>
                <w:ins w:id="280" w:author="Michael Decker" w:date="2020-04-18T18:17:00Z"/>
                <w:rFonts w:cs="Times New Roman"/>
                <w:szCs w:val="24"/>
              </w:rPr>
            </w:pPr>
            <w:ins w:id="281" w:author="Michael Decker" w:date="2020-04-18T18:17:00Z">
              <w:r>
                <w:rPr>
                  <w:color w:val="000000"/>
                  <w:sz w:val="20"/>
                  <w:szCs w:val="20"/>
                </w:rPr>
                <w:t>0.11</w:t>
              </w:r>
            </w:ins>
          </w:p>
        </w:tc>
        <w:tc>
          <w:tcPr>
            <w:tcW w:w="0" w:type="auto"/>
            <w:vAlign w:val="bottom"/>
          </w:tcPr>
          <w:p w14:paraId="012973CD" w14:textId="77777777" w:rsidR="00990A51" w:rsidRDefault="00990A51" w:rsidP="008501DC">
            <w:pPr>
              <w:ind w:firstLine="0"/>
              <w:jc w:val="right"/>
              <w:rPr>
                <w:ins w:id="282" w:author="Michael Decker" w:date="2020-04-18T18:17:00Z"/>
                <w:rFonts w:cs="Times New Roman"/>
                <w:szCs w:val="24"/>
              </w:rPr>
            </w:pPr>
            <w:ins w:id="283" w:author="Michael Decker" w:date="2020-04-18T18:17:00Z">
              <w:r>
                <w:rPr>
                  <w:color w:val="000000"/>
                  <w:sz w:val="20"/>
                  <w:szCs w:val="20"/>
                </w:rPr>
                <w:t>4.5656</w:t>
              </w:r>
            </w:ins>
          </w:p>
        </w:tc>
      </w:tr>
      <w:tr w:rsidR="00990A51" w14:paraId="7D2DB0F5" w14:textId="77777777" w:rsidTr="008501DC">
        <w:trPr>
          <w:ins w:id="284" w:author="Michael Decker" w:date="2020-04-18T18:17:00Z"/>
        </w:trPr>
        <w:tc>
          <w:tcPr>
            <w:tcW w:w="0" w:type="auto"/>
            <w:vAlign w:val="bottom"/>
          </w:tcPr>
          <w:p w14:paraId="3C84E35D" w14:textId="77777777" w:rsidR="00990A51" w:rsidRDefault="00990A51" w:rsidP="008501DC">
            <w:pPr>
              <w:ind w:firstLine="0"/>
              <w:rPr>
                <w:ins w:id="285" w:author="Michael Decker" w:date="2020-04-18T18:17:00Z"/>
                <w:rFonts w:cs="Times New Roman"/>
                <w:szCs w:val="24"/>
              </w:rPr>
            </w:pPr>
            <w:ins w:id="286" w:author="Michael Decker" w:date="2020-04-18T18:17:00Z">
              <w:r>
                <w:rPr>
                  <w:color w:val="000000"/>
                  <w:sz w:val="20"/>
                  <w:szCs w:val="20"/>
                </w:rPr>
                <w:t>algorithms</w:t>
              </w:r>
            </w:ins>
          </w:p>
        </w:tc>
        <w:tc>
          <w:tcPr>
            <w:tcW w:w="0" w:type="auto"/>
            <w:vAlign w:val="bottom"/>
          </w:tcPr>
          <w:p w14:paraId="511345FB" w14:textId="77777777" w:rsidR="00990A51" w:rsidRDefault="00990A51" w:rsidP="008501DC">
            <w:pPr>
              <w:ind w:firstLine="0"/>
              <w:rPr>
                <w:ins w:id="287" w:author="Michael Decker" w:date="2020-04-18T18:17:00Z"/>
                <w:rFonts w:cs="Times New Roman"/>
                <w:szCs w:val="24"/>
              </w:rPr>
            </w:pPr>
            <w:ins w:id="288" w:author="Michael Decker" w:date="2020-04-18T18:17:00Z">
              <w:r>
                <w:rPr>
                  <w:color w:val="000000"/>
                  <w:sz w:val="20"/>
                  <w:szCs w:val="20"/>
                </w:rPr>
                <w:t>C++</w:t>
              </w:r>
            </w:ins>
          </w:p>
        </w:tc>
        <w:tc>
          <w:tcPr>
            <w:tcW w:w="0" w:type="auto"/>
            <w:vAlign w:val="bottom"/>
          </w:tcPr>
          <w:p w14:paraId="6B709296" w14:textId="77777777" w:rsidR="00990A51" w:rsidRDefault="00990A51" w:rsidP="008501DC">
            <w:pPr>
              <w:ind w:firstLine="0"/>
              <w:jc w:val="right"/>
              <w:rPr>
                <w:ins w:id="289" w:author="Michael Decker" w:date="2020-04-18T18:17:00Z"/>
                <w:rFonts w:cs="Times New Roman"/>
                <w:szCs w:val="24"/>
              </w:rPr>
            </w:pPr>
            <w:ins w:id="290" w:author="Michael Decker" w:date="2020-04-18T18:17:00Z">
              <w:r>
                <w:rPr>
                  <w:color w:val="000000"/>
                  <w:sz w:val="20"/>
                  <w:szCs w:val="20"/>
                </w:rPr>
                <w:t>134</w:t>
              </w:r>
            </w:ins>
          </w:p>
        </w:tc>
        <w:tc>
          <w:tcPr>
            <w:tcW w:w="0" w:type="auto"/>
            <w:vAlign w:val="bottom"/>
          </w:tcPr>
          <w:p w14:paraId="58B46D9E" w14:textId="77777777" w:rsidR="00990A51" w:rsidRDefault="00990A51" w:rsidP="008501DC">
            <w:pPr>
              <w:ind w:firstLine="0"/>
              <w:jc w:val="right"/>
              <w:rPr>
                <w:ins w:id="291" w:author="Michael Decker" w:date="2020-04-18T18:17:00Z"/>
                <w:rFonts w:cs="Times New Roman"/>
                <w:szCs w:val="24"/>
              </w:rPr>
            </w:pPr>
            <w:ins w:id="292" w:author="Michael Decker" w:date="2020-04-18T18:17:00Z">
              <w:r>
                <w:rPr>
                  <w:color w:val="000000"/>
                  <w:sz w:val="20"/>
                  <w:szCs w:val="20"/>
                </w:rPr>
                <w:t>9390</w:t>
              </w:r>
            </w:ins>
          </w:p>
        </w:tc>
        <w:tc>
          <w:tcPr>
            <w:tcW w:w="0" w:type="auto"/>
            <w:vAlign w:val="bottom"/>
          </w:tcPr>
          <w:p w14:paraId="1CDE1A3F" w14:textId="77777777" w:rsidR="00990A51" w:rsidRDefault="00990A51" w:rsidP="008501DC">
            <w:pPr>
              <w:ind w:firstLine="0"/>
              <w:jc w:val="right"/>
              <w:rPr>
                <w:ins w:id="293" w:author="Michael Decker" w:date="2020-04-18T18:17:00Z"/>
                <w:rFonts w:cs="Times New Roman"/>
                <w:szCs w:val="24"/>
              </w:rPr>
            </w:pPr>
            <w:ins w:id="294" w:author="Michael Decker" w:date="2020-04-18T18:17:00Z">
              <w:r>
                <w:rPr>
                  <w:color w:val="000000"/>
                  <w:sz w:val="20"/>
                  <w:szCs w:val="20"/>
                </w:rPr>
                <w:t>2809</w:t>
              </w:r>
            </w:ins>
          </w:p>
        </w:tc>
        <w:tc>
          <w:tcPr>
            <w:tcW w:w="0" w:type="auto"/>
            <w:vAlign w:val="bottom"/>
          </w:tcPr>
          <w:p w14:paraId="0FA1A02E" w14:textId="77777777" w:rsidR="00990A51" w:rsidRDefault="00990A51" w:rsidP="008501DC">
            <w:pPr>
              <w:ind w:firstLine="0"/>
              <w:jc w:val="right"/>
              <w:rPr>
                <w:ins w:id="295" w:author="Michael Decker" w:date="2020-04-18T18:17:00Z"/>
                <w:rFonts w:cs="Times New Roman"/>
                <w:szCs w:val="24"/>
              </w:rPr>
            </w:pPr>
            <w:ins w:id="296" w:author="Michael Decker" w:date="2020-04-18T18:17:00Z">
              <w:r>
                <w:rPr>
                  <w:color w:val="000000"/>
                  <w:sz w:val="20"/>
                  <w:szCs w:val="20"/>
                </w:rPr>
                <w:t>1</w:t>
              </w:r>
            </w:ins>
          </w:p>
        </w:tc>
        <w:tc>
          <w:tcPr>
            <w:tcW w:w="0" w:type="auto"/>
            <w:vAlign w:val="bottom"/>
          </w:tcPr>
          <w:p w14:paraId="468ACE84" w14:textId="77777777" w:rsidR="00990A51" w:rsidRDefault="00990A51" w:rsidP="008501DC">
            <w:pPr>
              <w:ind w:firstLine="0"/>
              <w:jc w:val="right"/>
              <w:rPr>
                <w:ins w:id="297" w:author="Michael Decker" w:date="2020-04-18T18:17:00Z"/>
                <w:rFonts w:cs="Times New Roman"/>
                <w:szCs w:val="24"/>
              </w:rPr>
            </w:pPr>
            <w:ins w:id="298" w:author="Michael Decker" w:date="2020-04-18T18:17:00Z">
              <w:r>
                <w:rPr>
                  <w:color w:val="000000"/>
                  <w:sz w:val="20"/>
                  <w:szCs w:val="20"/>
                </w:rPr>
                <w:t>0</w:t>
              </w:r>
            </w:ins>
          </w:p>
        </w:tc>
        <w:tc>
          <w:tcPr>
            <w:tcW w:w="0" w:type="auto"/>
            <w:vAlign w:val="bottom"/>
          </w:tcPr>
          <w:p w14:paraId="56217492" w14:textId="77777777" w:rsidR="00990A51" w:rsidRDefault="00990A51" w:rsidP="008501DC">
            <w:pPr>
              <w:ind w:firstLine="0"/>
              <w:jc w:val="right"/>
              <w:rPr>
                <w:ins w:id="299" w:author="Michael Decker" w:date="2020-04-18T18:17:00Z"/>
                <w:rFonts w:cs="Times New Roman"/>
                <w:szCs w:val="24"/>
              </w:rPr>
            </w:pPr>
            <w:ins w:id="300" w:author="Michael Decker" w:date="2020-04-18T18:17:00Z">
              <w:r>
                <w:rPr>
                  <w:color w:val="000000"/>
                  <w:sz w:val="20"/>
                  <w:szCs w:val="20"/>
                </w:rPr>
                <w:t>0.30</w:t>
              </w:r>
            </w:ins>
          </w:p>
        </w:tc>
        <w:tc>
          <w:tcPr>
            <w:tcW w:w="0" w:type="auto"/>
            <w:vAlign w:val="bottom"/>
          </w:tcPr>
          <w:p w14:paraId="5C81DDFA" w14:textId="77777777" w:rsidR="00990A51" w:rsidRDefault="00990A51" w:rsidP="008501DC">
            <w:pPr>
              <w:ind w:firstLine="0"/>
              <w:jc w:val="right"/>
              <w:rPr>
                <w:ins w:id="301" w:author="Michael Decker" w:date="2020-04-18T18:17:00Z"/>
                <w:rFonts w:cs="Times New Roman"/>
                <w:szCs w:val="24"/>
              </w:rPr>
            </w:pPr>
            <w:ins w:id="302" w:author="Michael Decker" w:date="2020-04-18T18:17:00Z">
              <w:r>
                <w:rPr>
                  <w:color w:val="000000"/>
                  <w:sz w:val="20"/>
                  <w:szCs w:val="20"/>
                </w:rPr>
                <w:t>0.0341</w:t>
              </w:r>
            </w:ins>
          </w:p>
        </w:tc>
      </w:tr>
      <w:tr w:rsidR="00990A51" w14:paraId="76F84F87" w14:textId="77777777" w:rsidTr="008501DC">
        <w:trPr>
          <w:ins w:id="303" w:author="Michael Decker" w:date="2020-04-18T18:17:00Z"/>
        </w:trPr>
        <w:tc>
          <w:tcPr>
            <w:tcW w:w="0" w:type="auto"/>
            <w:vAlign w:val="bottom"/>
          </w:tcPr>
          <w:p w14:paraId="5CEAB1D8" w14:textId="77777777" w:rsidR="00990A51" w:rsidRDefault="00990A51" w:rsidP="008501DC">
            <w:pPr>
              <w:ind w:firstLine="0"/>
              <w:rPr>
                <w:ins w:id="304" w:author="Michael Decker" w:date="2020-04-18T18:17:00Z"/>
                <w:rFonts w:cs="Times New Roman"/>
                <w:szCs w:val="24"/>
              </w:rPr>
            </w:pPr>
            <w:ins w:id="305" w:author="Michael Decker" w:date="2020-04-18T18:17:00Z">
              <w:r>
                <w:rPr>
                  <w:color w:val="000000"/>
                  <w:sz w:val="20"/>
                  <w:szCs w:val="20"/>
                </w:rPr>
                <w:t>asio</w:t>
              </w:r>
            </w:ins>
          </w:p>
        </w:tc>
        <w:tc>
          <w:tcPr>
            <w:tcW w:w="0" w:type="auto"/>
            <w:vAlign w:val="bottom"/>
          </w:tcPr>
          <w:p w14:paraId="32B59BA3" w14:textId="77777777" w:rsidR="00990A51" w:rsidRDefault="00990A51" w:rsidP="008501DC">
            <w:pPr>
              <w:ind w:firstLine="0"/>
              <w:rPr>
                <w:ins w:id="306" w:author="Michael Decker" w:date="2020-04-18T18:17:00Z"/>
                <w:rFonts w:cs="Times New Roman"/>
                <w:szCs w:val="24"/>
              </w:rPr>
            </w:pPr>
            <w:ins w:id="307" w:author="Michael Decker" w:date="2020-04-18T18:17:00Z">
              <w:r>
                <w:rPr>
                  <w:color w:val="000000"/>
                  <w:sz w:val="20"/>
                  <w:szCs w:val="20"/>
                </w:rPr>
                <w:t>C++</w:t>
              </w:r>
            </w:ins>
          </w:p>
        </w:tc>
        <w:tc>
          <w:tcPr>
            <w:tcW w:w="0" w:type="auto"/>
            <w:vAlign w:val="bottom"/>
          </w:tcPr>
          <w:p w14:paraId="7C2092D4" w14:textId="77777777" w:rsidR="00990A51" w:rsidRDefault="00990A51" w:rsidP="008501DC">
            <w:pPr>
              <w:ind w:firstLine="0"/>
              <w:jc w:val="right"/>
              <w:rPr>
                <w:ins w:id="308" w:author="Michael Decker" w:date="2020-04-18T18:17:00Z"/>
                <w:rFonts w:cs="Times New Roman"/>
                <w:szCs w:val="24"/>
              </w:rPr>
            </w:pPr>
            <w:ins w:id="309" w:author="Michael Decker" w:date="2020-04-18T18:17:00Z">
              <w:r>
                <w:rPr>
                  <w:color w:val="000000"/>
                  <w:sz w:val="20"/>
                  <w:szCs w:val="20"/>
                </w:rPr>
                <w:t>28</w:t>
              </w:r>
            </w:ins>
          </w:p>
        </w:tc>
        <w:tc>
          <w:tcPr>
            <w:tcW w:w="0" w:type="auto"/>
            <w:vAlign w:val="bottom"/>
          </w:tcPr>
          <w:p w14:paraId="08ADCE53" w14:textId="77777777" w:rsidR="00990A51" w:rsidRDefault="00990A51" w:rsidP="008501DC">
            <w:pPr>
              <w:ind w:firstLine="0"/>
              <w:jc w:val="right"/>
              <w:rPr>
                <w:ins w:id="310" w:author="Michael Decker" w:date="2020-04-18T18:17:00Z"/>
                <w:rFonts w:cs="Times New Roman"/>
                <w:szCs w:val="24"/>
              </w:rPr>
            </w:pPr>
            <w:ins w:id="311" w:author="Michael Decker" w:date="2020-04-18T18:17:00Z">
              <w:r>
                <w:rPr>
                  <w:color w:val="000000"/>
                  <w:sz w:val="20"/>
                  <w:szCs w:val="20"/>
                </w:rPr>
                <w:t>105180</w:t>
              </w:r>
            </w:ins>
          </w:p>
        </w:tc>
        <w:tc>
          <w:tcPr>
            <w:tcW w:w="0" w:type="auto"/>
            <w:vAlign w:val="bottom"/>
          </w:tcPr>
          <w:p w14:paraId="0ED0EAA5" w14:textId="77777777" w:rsidR="00990A51" w:rsidRDefault="00990A51" w:rsidP="008501DC">
            <w:pPr>
              <w:ind w:firstLine="0"/>
              <w:jc w:val="right"/>
              <w:rPr>
                <w:ins w:id="312" w:author="Michael Decker" w:date="2020-04-18T18:17:00Z"/>
                <w:rFonts w:cs="Times New Roman"/>
                <w:szCs w:val="24"/>
              </w:rPr>
            </w:pPr>
            <w:ins w:id="313" w:author="Michael Decker" w:date="2020-04-18T18:17:00Z">
              <w:r>
                <w:rPr>
                  <w:color w:val="000000"/>
                  <w:sz w:val="20"/>
                  <w:szCs w:val="20"/>
                </w:rPr>
                <w:t>38013</w:t>
              </w:r>
            </w:ins>
          </w:p>
        </w:tc>
        <w:tc>
          <w:tcPr>
            <w:tcW w:w="0" w:type="auto"/>
            <w:vAlign w:val="bottom"/>
          </w:tcPr>
          <w:p w14:paraId="7FC68106" w14:textId="77777777" w:rsidR="00990A51" w:rsidRDefault="00990A51" w:rsidP="008501DC">
            <w:pPr>
              <w:ind w:firstLine="0"/>
              <w:jc w:val="right"/>
              <w:rPr>
                <w:ins w:id="314" w:author="Michael Decker" w:date="2020-04-18T18:17:00Z"/>
                <w:rFonts w:cs="Times New Roman"/>
                <w:szCs w:val="24"/>
              </w:rPr>
            </w:pPr>
            <w:ins w:id="315" w:author="Michael Decker" w:date="2020-04-18T18:17:00Z">
              <w:r>
                <w:rPr>
                  <w:color w:val="000000"/>
                  <w:sz w:val="20"/>
                  <w:szCs w:val="20"/>
                </w:rPr>
                <w:t>47</w:t>
              </w:r>
            </w:ins>
          </w:p>
        </w:tc>
        <w:tc>
          <w:tcPr>
            <w:tcW w:w="0" w:type="auto"/>
            <w:vAlign w:val="bottom"/>
          </w:tcPr>
          <w:p w14:paraId="7D50AF26" w14:textId="77777777" w:rsidR="00990A51" w:rsidRDefault="00990A51" w:rsidP="008501DC">
            <w:pPr>
              <w:ind w:firstLine="0"/>
              <w:jc w:val="right"/>
              <w:rPr>
                <w:ins w:id="316" w:author="Michael Decker" w:date="2020-04-18T18:17:00Z"/>
                <w:rFonts w:cs="Times New Roman"/>
                <w:szCs w:val="24"/>
              </w:rPr>
            </w:pPr>
            <w:ins w:id="317" w:author="Michael Decker" w:date="2020-04-18T18:17:00Z">
              <w:r>
                <w:rPr>
                  <w:color w:val="000000"/>
                  <w:sz w:val="20"/>
                  <w:szCs w:val="20"/>
                </w:rPr>
                <w:t>0</w:t>
              </w:r>
            </w:ins>
          </w:p>
        </w:tc>
        <w:tc>
          <w:tcPr>
            <w:tcW w:w="0" w:type="auto"/>
            <w:vAlign w:val="bottom"/>
          </w:tcPr>
          <w:p w14:paraId="1B5C3B45" w14:textId="77777777" w:rsidR="00990A51" w:rsidRDefault="00990A51" w:rsidP="008501DC">
            <w:pPr>
              <w:ind w:firstLine="0"/>
              <w:jc w:val="right"/>
              <w:rPr>
                <w:ins w:id="318" w:author="Michael Decker" w:date="2020-04-18T18:17:00Z"/>
                <w:rFonts w:cs="Times New Roman"/>
                <w:szCs w:val="24"/>
              </w:rPr>
            </w:pPr>
            <w:ins w:id="319" w:author="Michael Decker" w:date="2020-04-18T18:17:00Z">
              <w:r>
                <w:rPr>
                  <w:color w:val="000000"/>
                  <w:sz w:val="20"/>
                  <w:szCs w:val="20"/>
                </w:rPr>
                <w:t>0.36</w:t>
              </w:r>
            </w:ins>
          </w:p>
        </w:tc>
        <w:tc>
          <w:tcPr>
            <w:tcW w:w="0" w:type="auto"/>
            <w:vAlign w:val="bottom"/>
          </w:tcPr>
          <w:p w14:paraId="3C5A8049" w14:textId="77777777" w:rsidR="00990A51" w:rsidRDefault="00990A51" w:rsidP="008501DC">
            <w:pPr>
              <w:ind w:firstLine="0"/>
              <w:jc w:val="right"/>
              <w:rPr>
                <w:ins w:id="320" w:author="Michael Decker" w:date="2020-04-18T18:17:00Z"/>
                <w:rFonts w:cs="Times New Roman"/>
                <w:szCs w:val="24"/>
              </w:rPr>
            </w:pPr>
            <w:ins w:id="321" w:author="Michael Decker" w:date="2020-04-18T18:17:00Z">
              <w:r>
                <w:rPr>
                  <w:color w:val="000000"/>
                  <w:sz w:val="20"/>
                  <w:szCs w:val="20"/>
                </w:rPr>
                <w:t>1.6014</w:t>
              </w:r>
            </w:ins>
          </w:p>
        </w:tc>
      </w:tr>
      <w:tr w:rsidR="00990A51" w14:paraId="6AE301CA" w14:textId="77777777" w:rsidTr="008501DC">
        <w:trPr>
          <w:ins w:id="322" w:author="Michael Decker" w:date="2020-04-18T18:17:00Z"/>
        </w:trPr>
        <w:tc>
          <w:tcPr>
            <w:tcW w:w="0" w:type="auto"/>
            <w:vAlign w:val="bottom"/>
          </w:tcPr>
          <w:p w14:paraId="2F0FD42C" w14:textId="77777777" w:rsidR="00990A51" w:rsidRDefault="00990A51" w:rsidP="008501DC">
            <w:pPr>
              <w:ind w:firstLine="0"/>
              <w:rPr>
                <w:ins w:id="323" w:author="Michael Decker" w:date="2020-04-18T18:17:00Z"/>
                <w:rFonts w:cs="Times New Roman"/>
                <w:szCs w:val="24"/>
              </w:rPr>
            </w:pPr>
            <w:ins w:id="324" w:author="Michael Decker" w:date="2020-04-18T18:17:00Z">
              <w:r>
                <w:rPr>
                  <w:color w:val="000000"/>
                  <w:sz w:val="20"/>
                  <w:szCs w:val="20"/>
                </w:rPr>
                <w:t>aws sdk cpp</w:t>
              </w:r>
            </w:ins>
          </w:p>
        </w:tc>
        <w:tc>
          <w:tcPr>
            <w:tcW w:w="0" w:type="auto"/>
            <w:vAlign w:val="bottom"/>
          </w:tcPr>
          <w:p w14:paraId="0D4B65A4" w14:textId="77777777" w:rsidR="00990A51" w:rsidRDefault="00990A51" w:rsidP="008501DC">
            <w:pPr>
              <w:ind w:firstLine="0"/>
              <w:rPr>
                <w:ins w:id="325" w:author="Michael Decker" w:date="2020-04-18T18:17:00Z"/>
                <w:rFonts w:cs="Times New Roman"/>
                <w:szCs w:val="24"/>
              </w:rPr>
            </w:pPr>
            <w:ins w:id="326" w:author="Michael Decker" w:date="2020-04-18T18:17:00Z">
              <w:r>
                <w:rPr>
                  <w:color w:val="000000"/>
                  <w:sz w:val="20"/>
                  <w:szCs w:val="20"/>
                </w:rPr>
                <w:t>C++</w:t>
              </w:r>
            </w:ins>
          </w:p>
        </w:tc>
        <w:tc>
          <w:tcPr>
            <w:tcW w:w="0" w:type="auto"/>
            <w:vAlign w:val="bottom"/>
          </w:tcPr>
          <w:p w14:paraId="20870D43" w14:textId="77777777" w:rsidR="00990A51" w:rsidRDefault="00990A51" w:rsidP="008501DC">
            <w:pPr>
              <w:ind w:firstLine="0"/>
              <w:jc w:val="right"/>
              <w:rPr>
                <w:ins w:id="327" w:author="Michael Decker" w:date="2020-04-18T18:17:00Z"/>
                <w:rFonts w:cs="Times New Roman"/>
                <w:szCs w:val="24"/>
              </w:rPr>
            </w:pPr>
            <w:ins w:id="328" w:author="Michael Decker" w:date="2020-04-18T18:17:00Z">
              <w:r>
                <w:rPr>
                  <w:color w:val="000000"/>
                  <w:sz w:val="20"/>
                  <w:szCs w:val="20"/>
                </w:rPr>
                <w:t>57</w:t>
              </w:r>
            </w:ins>
          </w:p>
        </w:tc>
        <w:tc>
          <w:tcPr>
            <w:tcW w:w="0" w:type="auto"/>
            <w:vAlign w:val="bottom"/>
          </w:tcPr>
          <w:p w14:paraId="78147E28" w14:textId="77777777" w:rsidR="00990A51" w:rsidRDefault="00990A51" w:rsidP="008501DC">
            <w:pPr>
              <w:ind w:firstLine="0"/>
              <w:jc w:val="right"/>
              <w:rPr>
                <w:ins w:id="329" w:author="Michael Decker" w:date="2020-04-18T18:17:00Z"/>
                <w:rFonts w:cs="Times New Roman"/>
                <w:szCs w:val="24"/>
              </w:rPr>
            </w:pPr>
            <w:ins w:id="330" w:author="Michael Decker" w:date="2020-04-18T18:17:00Z">
              <w:r>
                <w:rPr>
                  <w:color w:val="000000"/>
                  <w:sz w:val="20"/>
                  <w:szCs w:val="20"/>
                </w:rPr>
                <w:t>2503490</w:t>
              </w:r>
            </w:ins>
          </w:p>
        </w:tc>
        <w:tc>
          <w:tcPr>
            <w:tcW w:w="0" w:type="auto"/>
            <w:vAlign w:val="bottom"/>
          </w:tcPr>
          <w:p w14:paraId="4538B4EC" w14:textId="77777777" w:rsidR="00990A51" w:rsidRDefault="00990A51" w:rsidP="008501DC">
            <w:pPr>
              <w:ind w:firstLine="0"/>
              <w:jc w:val="right"/>
              <w:rPr>
                <w:ins w:id="331" w:author="Michael Decker" w:date="2020-04-18T18:17:00Z"/>
                <w:rFonts w:cs="Times New Roman"/>
                <w:szCs w:val="24"/>
              </w:rPr>
            </w:pPr>
            <w:ins w:id="332" w:author="Michael Decker" w:date="2020-04-18T18:17:00Z">
              <w:r>
                <w:rPr>
                  <w:color w:val="000000"/>
                  <w:sz w:val="20"/>
                  <w:szCs w:val="20"/>
                </w:rPr>
                <w:t>2509104</w:t>
              </w:r>
            </w:ins>
          </w:p>
        </w:tc>
        <w:tc>
          <w:tcPr>
            <w:tcW w:w="0" w:type="auto"/>
            <w:vAlign w:val="bottom"/>
          </w:tcPr>
          <w:p w14:paraId="2B81AD42" w14:textId="77777777" w:rsidR="00990A51" w:rsidRDefault="00990A51" w:rsidP="008501DC">
            <w:pPr>
              <w:ind w:firstLine="0"/>
              <w:jc w:val="right"/>
              <w:rPr>
                <w:ins w:id="333" w:author="Michael Decker" w:date="2020-04-18T18:17:00Z"/>
                <w:rFonts w:cs="Times New Roman"/>
                <w:szCs w:val="24"/>
              </w:rPr>
            </w:pPr>
            <w:ins w:id="334" w:author="Michael Decker" w:date="2020-04-18T18:17:00Z">
              <w:r>
                <w:rPr>
                  <w:color w:val="000000"/>
                  <w:sz w:val="20"/>
                  <w:szCs w:val="20"/>
                </w:rPr>
                <w:t>217</w:t>
              </w:r>
            </w:ins>
          </w:p>
        </w:tc>
        <w:tc>
          <w:tcPr>
            <w:tcW w:w="0" w:type="auto"/>
            <w:vAlign w:val="bottom"/>
          </w:tcPr>
          <w:p w14:paraId="28E0898E" w14:textId="77777777" w:rsidR="00990A51" w:rsidRDefault="00990A51" w:rsidP="008501DC">
            <w:pPr>
              <w:ind w:firstLine="0"/>
              <w:jc w:val="right"/>
              <w:rPr>
                <w:ins w:id="335" w:author="Michael Decker" w:date="2020-04-18T18:17:00Z"/>
                <w:rFonts w:cs="Times New Roman"/>
                <w:szCs w:val="24"/>
              </w:rPr>
            </w:pPr>
            <w:ins w:id="336" w:author="Michael Decker" w:date="2020-04-18T18:17:00Z">
              <w:r>
                <w:rPr>
                  <w:color w:val="000000"/>
                  <w:sz w:val="20"/>
                  <w:szCs w:val="20"/>
                </w:rPr>
                <w:t>0</w:t>
              </w:r>
            </w:ins>
          </w:p>
        </w:tc>
        <w:tc>
          <w:tcPr>
            <w:tcW w:w="0" w:type="auto"/>
            <w:vAlign w:val="bottom"/>
          </w:tcPr>
          <w:p w14:paraId="4909D87D" w14:textId="77777777" w:rsidR="00990A51" w:rsidRDefault="00990A51" w:rsidP="008501DC">
            <w:pPr>
              <w:ind w:firstLine="0"/>
              <w:jc w:val="right"/>
              <w:rPr>
                <w:ins w:id="337" w:author="Michael Decker" w:date="2020-04-18T18:17:00Z"/>
                <w:rFonts w:cs="Times New Roman"/>
                <w:szCs w:val="24"/>
              </w:rPr>
            </w:pPr>
            <w:ins w:id="338" w:author="Michael Decker" w:date="2020-04-18T18:17:00Z">
              <w:r>
                <w:rPr>
                  <w:color w:val="000000"/>
                  <w:sz w:val="20"/>
                  <w:szCs w:val="20"/>
                </w:rPr>
                <w:t>1.00</w:t>
              </w:r>
            </w:ins>
          </w:p>
        </w:tc>
        <w:tc>
          <w:tcPr>
            <w:tcW w:w="0" w:type="auto"/>
            <w:vAlign w:val="bottom"/>
          </w:tcPr>
          <w:p w14:paraId="19C30D54" w14:textId="77777777" w:rsidR="00990A51" w:rsidRDefault="00990A51" w:rsidP="008501DC">
            <w:pPr>
              <w:ind w:firstLine="0"/>
              <w:jc w:val="right"/>
              <w:rPr>
                <w:ins w:id="339" w:author="Michael Decker" w:date="2020-04-18T18:17:00Z"/>
                <w:rFonts w:cs="Times New Roman"/>
                <w:szCs w:val="24"/>
              </w:rPr>
            </w:pPr>
            <w:ins w:id="340" w:author="Michael Decker" w:date="2020-04-18T18:17:00Z">
              <w:r>
                <w:rPr>
                  <w:color w:val="000000"/>
                  <w:sz w:val="20"/>
                  <w:szCs w:val="20"/>
                </w:rPr>
                <w:t>7.3935</w:t>
              </w:r>
            </w:ins>
          </w:p>
        </w:tc>
      </w:tr>
      <w:tr w:rsidR="00990A51" w14:paraId="0E511D80" w14:textId="77777777" w:rsidTr="008501DC">
        <w:trPr>
          <w:ins w:id="341" w:author="Michael Decker" w:date="2020-04-18T18:17:00Z"/>
        </w:trPr>
        <w:tc>
          <w:tcPr>
            <w:tcW w:w="0" w:type="auto"/>
            <w:vAlign w:val="bottom"/>
          </w:tcPr>
          <w:p w14:paraId="21C89E04" w14:textId="77777777" w:rsidR="00990A51" w:rsidRDefault="00990A51" w:rsidP="008501DC">
            <w:pPr>
              <w:ind w:firstLine="0"/>
              <w:rPr>
                <w:ins w:id="342" w:author="Michael Decker" w:date="2020-04-18T18:17:00Z"/>
                <w:rFonts w:cs="Times New Roman"/>
                <w:szCs w:val="24"/>
              </w:rPr>
            </w:pPr>
            <w:ins w:id="343" w:author="Michael Decker" w:date="2020-04-18T18:17:00Z">
              <w:r>
                <w:rPr>
                  <w:color w:val="000000"/>
                  <w:sz w:val="20"/>
                  <w:szCs w:val="20"/>
                </w:rPr>
                <w:t>cdt</w:t>
              </w:r>
            </w:ins>
          </w:p>
        </w:tc>
        <w:tc>
          <w:tcPr>
            <w:tcW w:w="0" w:type="auto"/>
            <w:vAlign w:val="bottom"/>
          </w:tcPr>
          <w:p w14:paraId="2862CE34" w14:textId="77777777" w:rsidR="00990A51" w:rsidRDefault="00990A51" w:rsidP="008501DC">
            <w:pPr>
              <w:ind w:firstLine="0"/>
              <w:rPr>
                <w:ins w:id="344" w:author="Michael Decker" w:date="2020-04-18T18:17:00Z"/>
                <w:rFonts w:cs="Times New Roman"/>
                <w:szCs w:val="24"/>
              </w:rPr>
            </w:pPr>
            <w:ins w:id="345" w:author="Michael Decker" w:date="2020-04-18T18:17:00Z">
              <w:r>
                <w:rPr>
                  <w:color w:val="000000"/>
                  <w:sz w:val="20"/>
                  <w:szCs w:val="20"/>
                </w:rPr>
                <w:t>Java/C++/C</w:t>
              </w:r>
            </w:ins>
          </w:p>
        </w:tc>
        <w:tc>
          <w:tcPr>
            <w:tcW w:w="0" w:type="auto"/>
            <w:vAlign w:val="bottom"/>
          </w:tcPr>
          <w:p w14:paraId="718D770E" w14:textId="77777777" w:rsidR="00990A51" w:rsidRDefault="00990A51" w:rsidP="008501DC">
            <w:pPr>
              <w:ind w:firstLine="0"/>
              <w:jc w:val="right"/>
              <w:rPr>
                <w:ins w:id="346" w:author="Michael Decker" w:date="2020-04-18T18:17:00Z"/>
                <w:rFonts w:cs="Times New Roman"/>
                <w:szCs w:val="24"/>
              </w:rPr>
            </w:pPr>
            <w:ins w:id="347" w:author="Michael Decker" w:date="2020-04-18T18:17:00Z">
              <w:r>
                <w:rPr>
                  <w:color w:val="000000"/>
                  <w:sz w:val="20"/>
                  <w:szCs w:val="20"/>
                </w:rPr>
                <w:t>154</w:t>
              </w:r>
            </w:ins>
          </w:p>
        </w:tc>
        <w:tc>
          <w:tcPr>
            <w:tcW w:w="0" w:type="auto"/>
            <w:vAlign w:val="bottom"/>
          </w:tcPr>
          <w:p w14:paraId="5B1D4FF1" w14:textId="77777777" w:rsidR="00990A51" w:rsidRDefault="00990A51" w:rsidP="008501DC">
            <w:pPr>
              <w:ind w:firstLine="0"/>
              <w:jc w:val="right"/>
              <w:rPr>
                <w:ins w:id="348" w:author="Michael Decker" w:date="2020-04-18T18:17:00Z"/>
                <w:rFonts w:cs="Times New Roman"/>
                <w:szCs w:val="24"/>
              </w:rPr>
            </w:pPr>
            <w:ins w:id="349" w:author="Michael Decker" w:date="2020-04-18T18:17:00Z">
              <w:r>
                <w:rPr>
                  <w:color w:val="000000"/>
                  <w:sz w:val="20"/>
                  <w:szCs w:val="20"/>
                </w:rPr>
                <w:t>1122144</w:t>
              </w:r>
            </w:ins>
          </w:p>
        </w:tc>
        <w:tc>
          <w:tcPr>
            <w:tcW w:w="0" w:type="auto"/>
            <w:vAlign w:val="bottom"/>
          </w:tcPr>
          <w:p w14:paraId="0E90B422" w14:textId="77777777" w:rsidR="00990A51" w:rsidRDefault="00990A51" w:rsidP="008501DC">
            <w:pPr>
              <w:ind w:firstLine="0"/>
              <w:jc w:val="right"/>
              <w:rPr>
                <w:ins w:id="350" w:author="Michael Decker" w:date="2020-04-18T18:17:00Z"/>
                <w:rFonts w:cs="Times New Roman"/>
                <w:szCs w:val="24"/>
              </w:rPr>
            </w:pPr>
            <w:ins w:id="351" w:author="Michael Decker" w:date="2020-04-18T18:17:00Z">
              <w:r>
                <w:rPr>
                  <w:color w:val="000000"/>
                  <w:sz w:val="20"/>
                  <w:szCs w:val="20"/>
                </w:rPr>
                <w:t>450027</w:t>
              </w:r>
            </w:ins>
          </w:p>
        </w:tc>
        <w:tc>
          <w:tcPr>
            <w:tcW w:w="0" w:type="auto"/>
            <w:vAlign w:val="bottom"/>
          </w:tcPr>
          <w:p w14:paraId="605B3F30" w14:textId="77777777" w:rsidR="00990A51" w:rsidRDefault="00990A51" w:rsidP="008501DC">
            <w:pPr>
              <w:ind w:firstLine="0"/>
              <w:jc w:val="right"/>
              <w:rPr>
                <w:ins w:id="352" w:author="Michael Decker" w:date="2020-04-18T18:17:00Z"/>
                <w:rFonts w:cs="Times New Roman"/>
                <w:szCs w:val="24"/>
              </w:rPr>
            </w:pPr>
            <w:ins w:id="353" w:author="Michael Decker" w:date="2020-04-18T18:17:00Z">
              <w:r>
                <w:rPr>
                  <w:color w:val="000000"/>
                  <w:sz w:val="20"/>
                  <w:szCs w:val="20"/>
                </w:rPr>
                <w:t>85</w:t>
              </w:r>
            </w:ins>
          </w:p>
        </w:tc>
        <w:tc>
          <w:tcPr>
            <w:tcW w:w="0" w:type="auto"/>
            <w:vAlign w:val="bottom"/>
          </w:tcPr>
          <w:p w14:paraId="2793EF2D" w14:textId="77777777" w:rsidR="00990A51" w:rsidRDefault="00990A51" w:rsidP="008501DC">
            <w:pPr>
              <w:ind w:firstLine="0"/>
              <w:jc w:val="right"/>
              <w:rPr>
                <w:ins w:id="354" w:author="Michael Decker" w:date="2020-04-18T18:17:00Z"/>
                <w:rFonts w:cs="Times New Roman"/>
                <w:szCs w:val="24"/>
              </w:rPr>
            </w:pPr>
            <w:ins w:id="355" w:author="Michael Decker" w:date="2020-04-18T18:17:00Z">
              <w:r>
                <w:rPr>
                  <w:color w:val="000000"/>
                  <w:sz w:val="20"/>
                  <w:szCs w:val="20"/>
                </w:rPr>
                <w:t>0</w:t>
              </w:r>
            </w:ins>
          </w:p>
        </w:tc>
        <w:tc>
          <w:tcPr>
            <w:tcW w:w="0" w:type="auto"/>
            <w:vAlign w:val="bottom"/>
          </w:tcPr>
          <w:p w14:paraId="714B69E9" w14:textId="77777777" w:rsidR="00990A51" w:rsidRDefault="00990A51" w:rsidP="008501DC">
            <w:pPr>
              <w:ind w:firstLine="0"/>
              <w:jc w:val="right"/>
              <w:rPr>
                <w:ins w:id="356" w:author="Michael Decker" w:date="2020-04-18T18:17:00Z"/>
                <w:rFonts w:cs="Times New Roman"/>
                <w:szCs w:val="24"/>
              </w:rPr>
            </w:pPr>
            <w:ins w:id="357" w:author="Michael Decker" w:date="2020-04-18T18:17:00Z">
              <w:r>
                <w:rPr>
                  <w:color w:val="000000"/>
                  <w:sz w:val="20"/>
                  <w:szCs w:val="20"/>
                </w:rPr>
                <w:t>0.40</w:t>
              </w:r>
            </w:ins>
          </w:p>
        </w:tc>
        <w:tc>
          <w:tcPr>
            <w:tcW w:w="0" w:type="auto"/>
            <w:vAlign w:val="bottom"/>
          </w:tcPr>
          <w:p w14:paraId="752B044E" w14:textId="77777777" w:rsidR="00990A51" w:rsidRDefault="00990A51" w:rsidP="008501DC">
            <w:pPr>
              <w:ind w:firstLine="0"/>
              <w:jc w:val="right"/>
              <w:rPr>
                <w:ins w:id="358" w:author="Michael Decker" w:date="2020-04-18T18:17:00Z"/>
                <w:rFonts w:cs="Times New Roman"/>
                <w:szCs w:val="24"/>
              </w:rPr>
            </w:pPr>
            <w:ins w:id="359" w:author="Michael Decker" w:date="2020-04-18T18:17:00Z">
              <w:r>
                <w:rPr>
                  <w:color w:val="000000"/>
                  <w:sz w:val="20"/>
                  <w:szCs w:val="20"/>
                </w:rPr>
                <w:t>2.8961</w:t>
              </w:r>
            </w:ins>
          </w:p>
        </w:tc>
      </w:tr>
      <w:tr w:rsidR="00990A51" w14:paraId="53A0237D" w14:textId="77777777" w:rsidTr="008501DC">
        <w:trPr>
          <w:ins w:id="360" w:author="Michael Decker" w:date="2020-04-18T18:17:00Z"/>
        </w:trPr>
        <w:tc>
          <w:tcPr>
            <w:tcW w:w="0" w:type="auto"/>
            <w:vAlign w:val="bottom"/>
          </w:tcPr>
          <w:p w14:paraId="58E56009" w14:textId="77777777" w:rsidR="00990A51" w:rsidRDefault="00990A51" w:rsidP="008501DC">
            <w:pPr>
              <w:ind w:firstLine="0"/>
              <w:rPr>
                <w:ins w:id="361" w:author="Michael Decker" w:date="2020-04-18T18:17:00Z"/>
                <w:rFonts w:cs="Times New Roman"/>
                <w:szCs w:val="24"/>
              </w:rPr>
            </w:pPr>
            <w:ins w:id="362" w:author="Michael Decker" w:date="2020-04-18T18:17:00Z">
              <w:r>
                <w:rPr>
                  <w:color w:val="000000"/>
                  <w:sz w:val="20"/>
                  <w:szCs w:val="20"/>
                </w:rPr>
                <w:t>C Plus Plus</w:t>
              </w:r>
            </w:ins>
          </w:p>
        </w:tc>
        <w:tc>
          <w:tcPr>
            <w:tcW w:w="0" w:type="auto"/>
            <w:vAlign w:val="bottom"/>
          </w:tcPr>
          <w:p w14:paraId="72A21D5F" w14:textId="77777777" w:rsidR="00990A51" w:rsidRDefault="00990A51" w:rsidP="008501DC">
            <w:pPr>
              <w:ind w:firstLine="0"/>
              <w:rPr>
                <w:ins w:id="363" w:author="Michael Decker" w:date="2020-04-18T18:17:00Z"/>
                <w:rFonts w:cs="Times New Roman"/>
                <w:szCs w:val="24"/>
              </w:rPr>
            </w:pPr>
            <w:ins w:id="364" w:author="Michael Decker" w:date="2020-04-18T18:17:00Z">
              <w:r>
                <w:rPr>
                  <w:color w:val="000000"/>
                  <w:sz w:val="20"/>
                  <w:szCs w:val="20"/>
                </w:rPr>
                <w:t>C++/C</w:t>
              </w:r>
            </w:ins>
          </w:p>
        </w:tc>
        <w:tc>
          <w:tcPr>
            <w:tcW w:w="0" w:type="auto"/>
            <w:vAlign w:val="bottom"/>
          </w:tcPr>
          <w:p w14:paraId="504DB920" w14:textId="77777777" w:rsidR="00990A51" w:rsidRDefault="00990A51" w:rsidP="008501DC">
            <w:pPr>
              <w:ind w:firstLine="0"/>
              <w:jc w:val="right"/>
              <w:rPr>
                <w:ins w:id="365" w:author="Michael Decker" w:date="2020-04-18T18:17:00Z"/>
                <w:rFonts w:cs="Times New Roman"/>
                <w:szCs w:val="24"/>
              </w:rPr>
            </w:pPr>
            <w:ins w:id="366" w:author="Michael Decker" w:date="2020-04-18T18:17:00Z">
              <w:r>
                <w:rPr>
                  <w:color w:val="000000"/>
                  <w:sz w:val="20"/>
                  <w:szCs w:val="20"/>
                </w:rPr>
                <w:t>100</w:t>
              </w:r>
            </w:ins>
          </w:p>
        </w:tc>
        <w:tc>
          <w:tcPr>
            <w:tcW w:w="0" w:type="auto"/>
            <w:vAlign w:val="bottom"/>
          </w:tcPr>
          <w:p w14:paraId="50C3E4F4" w14:textId="77777777" w:rsidR="00990A51" w:rsidRDefault="00990A51" w:rsidP="008501DC">
            <w:pPr>
              <w:ind w:firstLine="0"/>
              <w:jc w:val="right"/>
              <w:rPr>
                <w:ins w:id="367" w:author="Michael Decker" w:date="2020-04-18T18:17:00Z"/>
                <w:rFonts w:cs="Times New Roman"/>
                <w:szCs w:val="24"/>
              </w:rPr>
            </w:pPr>
            <w:ins w:id="368" w:author="Michael Decker" w:date="2020-04-18T18:17:00Z">
              <w:r>
                <w:rPr>
                  <w:color w:val="000000"/>
                  <w:sz w:val="20"/>
                  <w:szCs w:val="20"/>
                </w:rPr>
                <w:t>5767</w:t>
              </w:r>
            </w:ins>
          </w:p>
        </w:tc>
        <w:tc>
          <w:tcPr>
            <w:tcW w:w="0" w:type="auto"/>
            <w:vAlign w:val="bottom"/>
          </w:tcPr>
          <w:p w14:paraId="063346CD" w14:textId="77777777" w:rsidR="00990A51" w:rsidRDefault="00990A51" w:rsidP="008501DC">
            <w:pPr>
              <w:ind w:firstLine="0"/>
              <w:jc w:val="right"/>
              <w:rPr>
                <w:ins w:id="369" w:author="Michael Decker" w:date="2020-04-18T18:17:00Z"/>
                <w:rFonts w:cs="Times New Roman"/>
                <w:szCs w:val="24"/>
              </w:rPr>
            </w:pPr>
            <w:ins w:id="370" w:author="Michael Decker" w:date="2020-04-18T18:17:00Z">
              <w:r>
                <w:rPr>
                  <w:color w:val="000000"/>
                  <w:sz w:val="20"/>
                  <w:szCs w:val="20"/>
                </w:rPr>
                <w:t>576</w:t>
              </w:r>
            </w:ins>
          </w:p>
        </w:tc>
        <w:tc>
          <w:tcPr>
            <w:tcW w:w="0" w:type="auto"/>
            <w:vAlign w:val="bottom"/>
          </w:tcPr>
          <w:p w14:paraId="782FD7FF" w14:textId="77777777" w:rsidR="00990A51" w:rsidRDefault="00990A51" w:rsidP="008501DC">
            <w:pPr>
              <w:ind w:firstLine="0"/>
              <w:jc w:val="right"/>
              <w:rPr>
                <w:ins w:id="371" w:author="Michael Decker" w:date="2020-04-18T18:17:00Z"/>
                <w:rFonts w:cs="Times New Roman"/>
                <w:szCs w:val="24"/>
              </w:rPr>
            </w:pPr>
            <w:ins w:id="372" w:author="Michael Decker" w:date="2020-04-18T18:17:00Z">
              <w:r>
                <w:rPr>
                  <w:color w:val="000000"/>
                  <w:sz w:val="20"/>
                  <w:szCs w:val="20"/>
                </w:rPr>
                <w:t>31</w:t>
              </w:r>
            </w:ins>
          </w:p>
        </w:tc>
        <w:tc>
          <w:tcPr>
            <w:tcW w:w="0" w:type="auto"/>
            <w:vAlign w:val="bottom"/>
          </w:tcPr>
          <w:p w14:paraId="5E7E544F" w14:textId="77777777" w:rsidR="00990A51" w:rsidRDefault="00990A51" w:rsidP="008501DC">
            <w:pPr>
              <w:ind w:firstLine="0"/>
              <w:jc w:val="right"/>
              <w:rPr>
                <w:ins w:id="373" w:author="Michael Decker" w:date="2020-04-18T18:17:00Z"/>
                <w:rFonts w:cs="Times New Roman"/>
                <w:szCs w:val="24"/>
              </w:rPr>
            </w:pPr>
            <w:ins w:id="374" w:author="Michael Decker" w:date="2020-04-18T18:17:00Z">
              <w:r>
                <w:rPr>
                  <w:color w:val="000000"/>
                  <w:sz w:val="20"/>
                  <w:szCs w:val="20"/>
                </w:rPr>
                <w:t>26</w:t>
              </w:r>
            </w:ins>
          </w:p>
        </w:tc>
        <w:tc>
          <w:tcPr>
            <w:tcW w:w="0" w:type="auto"/>
            <w:vAlign w:val="bottom"/>
          </w:tcPr>
          <w:p w14:paraId="2F755283" w14:textId="77777777" w:rsidR="00990A51" w:rsidRDefault="00990A51" w:rsidP="008501DC">
            <w:pPr>
              <w:ind w:firstLine="0"/>
              <w:jc w:val="right"/>
              <w:rPr>
                <w:ins w:id="375" w:author="Michael Decker" w:date="2020-04-18T18:17:00Z"/>
                <w:rFonts w:cs="Times New Roman"/>
                <w:szCs w:val="24"/>
              </w:rPr>
            </w:pPr>
            <w:ins w:id="376" w:author="Michael Decker" w:date="2020-04-18T18:17:00Z">
              <w:r>
                <w:rPr>
                  <w:color w:val="000000"/>
                  <w:sz w:val="20"/>
                  <w:szCs w:val="20"/>
                </w:rPr>
                <w:t>0.10</w:t>
              </w:r>
            </w:ins>
          </w:p>
        </w:tc>
        <w:tc>
          <w:tcPr>
            <w:tcW w:w="0" w:type="auto"/>
            <w:vAlign w:val="bottom"/>
          </w:tcPr>
          <w:p w14:paraId="42EB3013" w14:textId="77777777" w:rsidR="00990A51" w:rsidRDefault="00990A51" w:rsidP="008501DC">
            <w:pPr>
              <w:ind w:firstLine="0"/>
              <w:jc w:val="right"/>
              <w:rPr>
                <w:ins w:id="377" w:author="Michael Decker" w:date="2020-04-18T18:17:00Z"/>
                <w:rFonts w:cs="Times New Roman"/>
                <w:szCs w:val="24"/>
              </w:rPr>
            </w:pPr>
            <w:ins w:id="378" w:author="Michael Decker" w:date="2020-04-18T18:17:00Z">
              <w:r>
                <w:rPr>
                  <w:color w:val="000000"/>
                  <w:sz w:val="20"/>
                  <w:szCs w:val="20"/>
                </w:rPr>
                <w:t>1.0562</w:t>
              </w:r>
            </w:ins>
          </w:p>
        </w:tc>
      </w:tr>
      <w:tr w:rsidR="00990A51" w14:paraId="251D5ED4" w14:textId="77777777" w:rsidTr="008501DC">
        <w:trPr>
          <w:ins w:id="379" w:author="Michael Decker" w:date="2020-04-18T18:17:00Z"/>
        </w:trPr>
        <w:tc>
          <w:tcPr>
            <w:tcW w:w="0" w:type="auto"/>
            <w:vAlign w:val="bottom"/>
          </w:tcPr>
          <w:p w14:paraId="417E6367" w14:textId="77777777" w:rsidR="00990A51" w:rsidRDefault="00990A51" w:rsidP="008501DC">
            <w:pPr>
              <w:ind w:firstLine="0"/>
              <w:rPr>
                <w:ins w:id="380" w:author="Michael Decker" w:date="2020-04-18T18:17:00Z"/>
                <w:rFonts w:cs="Times New Roman"/>
                <w:szCs w:val="24"/>
              </w:rPr>
            </w:pPr>
            <w:ins w:id="381" w:author="Michael Decker" w:date="2020-04-18T18:17:00Z">
              <w:r>
                <w:rPr>
                  <w:color w:val="000000"/>
                  <w:sz w:val="20"/>
                  <w:szCs w:val="20"/>
                </w:rPr>
                <w:t>DynamicExpresso</w:t>
              </w:r>
            </w:ins>
          </w:p>
        </w:tc>
        <w:tc>
          <w:tcPr>
            <w:tcW w:w="0" w:type="auto"/>
            <w:vAlign w:val="bottom"/>
          </w:tcPr>
          <w:p w14:paraId="28B83CF6" w14:textId="77777777" w:rsidR="00990A51" w:rsidRDefault="00990A51" w:rsidP="008501DC">
            <w:pPr>
              <w:ind w:firstLine="0"/>
              <w:rPr>
                <w:ins w:id="382" w:author="Michael Decker" w:date="2020-04-18T18:17:00Z"/>
                <w:rFonts w:cs="Times New Roman"/>
                <w:szCs w:val="24"/>
              </w:rPr>
            </w:pPr>
            <w:ins w:id="383" w:author="Michael Decker" w:date="2020-04-18T18:17:00Z">
              <w:r>
                <w:rPr>
                  <w:color w:val="000000"/>
                  <w:sz w:val="20"/>
                  <w:szCs w:val="20"/>
                </w:rPr>
                <w:t>Java/C#</w:t>
              </w:r>
            </w:ins>
          </w:p>
        </w:tc>
        <w:tc>
          <w:tcPr>
            <w:tcW w:w="0" w:type="auto"/>
            <w:vAlign w:val="bottom"/>
          </w:tcPr>
          <w:p w14:paraId="3F077B57" w14:textId="77777777" w:rsidR="00990A51" w:rsidRDefault="00990A51" w:rsidP="008501DC">
            <w:pPr>
              <w:ind w:firstLine="0"/>
              <w:jc w:val="right"/>
              <w:rPr>
                <w:ins w:id="384" w:author="Michael Decker" w:date="2020-04-18T18:17:00Z"/>
                <w:rFonts w:cs="Times New Roman"/>
                <w:szCs w:val="24"/>
              </w:rPr>
            </w:pPr>
            <w:ins w:id="385" w:author="Michael Decker" w:date="2020-04-18T18:17:00Z">
              <w:r>
                <w:rPr>
                  <w:color w:val="000000"/>
                  <w:sz w:val="20"/>
                  <w:szCs w:val="20"/>
                </w:rPr>
                <w:t>15</w:t>
              </w:r>
            </w:ins>
          </w:p>
        </w:tc>
        <w:tc>
          <w:tcPr>
            <w:tcW w:w="0" w:type="auto"/>
            <w:vAlign w:val="bottom"/>
          </w:tcPr>
          <w:p w14:paraId="1D138782" w14:textId="77777777" w:rsidR="00990A51" w:rsidRDefault="00990A51" w:rsidP="008501DC">
            <w:pPr>
              <w:ind w:firstLine="0"/>
              <w:jc w:val="right"/>
              <w:rPr>
                <w:ins w:id="386" w:author="Michael Decker" w:date="2020-04-18T18:17:00Z"/>
                <w:rFonts w:cs="Times New Roman"/>
                <w:szCs w:val="24"/>
              </w:rPr>
            </w:pPr>
            <w:ins w:id="387" w:author="Michael Decker" w:date="2020-04-18T18:17:00Z">
              <w:r>
                <w:rPr>
                  <w:color w:val="000000"/>
                  <w:sz w:val="20"/>
                  <w:szCs w:val="20"/>
                </w:rPr>
                <w:t>15245</w:t>
              </w:r>
            </w:ins>
          </w:p>
        </w:tc>
        <w:tc>
          <w:tcPr>
            <w:tcW w:w="0" w:type="auto"/>
            <w:vAlign w:val="bottom"/>
          </w:tcPr>
          <w:p w14:paraId="114243F8" w14:textId="77777777" w:rsidR="00990A51" w:rsidRDefault="00990A51" w:rsidP="008501DC">
            <w:pPr>
              <w:ind w:firstLine="0"/>
              <w:jc w:val="right"/>
              <w:rPr>
                <w:ins w:id="388" w:author="Michael Decker" w:date="2020-04-18T18:17:00Z"/>
                <w:rFonts w:cs="Times New Roman"/>
                <w:szCs w:val="24"/>
              </w:rPr>
            </w:pPr>
            <w:ins w:id="389" w:author="Michael Decker" w:date="2020-04-18T18:17:00Z">
              <w:r>
                <w:rPr>
                  <w:color w:val="000000"/>
                  <w:sz w:val="20"/>
                  <w:szCs w:val="20"/>
                </w:rPr>
                <w:t>4521</w:t>
              </w:r>
            </w:ins>
          </w:p>
        </w:tc>
        <w:tc>
          <w:tcPr>
            <w:tcW w:w="0" w:type="auto"/>
            <w:vAlign w:val="bottom"/>
          </w:tcPr>
          <w:p w14:paraId="36364E59" w14:textId="77777777" w:rsidR="00990A51" w:rsidRDefault="00990A51" w:rsidP="008501DC">
            <w:pPr>
              <w:ind w:firstLine="0"/>
              <w:jc w:val="right"/>
              <w:rPr>
                <w:ins w:id="390" w:author="Michael Decker" w:date="2020-04-18T18:17:00Z"/>
                <w:rFonts w:cs="Times New Roman"/>
                <w:szCs w:val="24"/>
              </w:rPr>
            </w:pPr>
            <w:ins w:id="391" w:author="Michael Decker" w:date="2020-04-18T18:17:00Z">
              <w:r>
                <w:rPr>
                  <w:color w:val="000000"/>
                  <w:sz w:val="20"/>
                  <w:szCs w:val="20"/>
                </w:rPr>
                <w:t>9</w:t>
              </w:r>
            </w:ins>
          </w:p>
        </w:tc>
        <w:tc>
          <w:tcPr>
            <w:tcW w:w="0" w:type="auto"/>
            <w:vAlign w:val="bottom"/>
          </w:tcPr>
          <w:p w14:paraId="5C686A39" w14:textId="77777777" w:rsidR="00990A51" w:rsidRDefault="00990A51" w:rsidP="008501DC">
            <w:pPr>
              <w:ind w:firstLine="0"/>
              <w:jc w:val="right"/>
              <w:rPr>
                <w:ins w:id="392" w:author="Michael Decker" w:date="2020-04-18T18:17:00Z"/>
                <w:rFonts w:cs="Times New Roman"/>
                <w:szCs w:val="24"/>
              </w:rPr>
            </w:pPr>
            <w:ins w:id="393" w:author="Michael Decker" w:date="2020-04-18T18:17:00Z">
              <w:r>
                <w:rPr>
                  <w:color w:val="000000"/>
                  <w:sz w:val="20"/>
                  <w:szCs w:val="20"/>
                </w:rPr>
                <w:t>0</w:t>
              </w:r>
            </w:ins>
          </w:p>
        </w:tc>
        <w:tc>
          <w:tcPr>
            <w:tcW w:w="0" w:type="auto"/>
            <w:vAlign w:val="bottom"/>
          </w:tcPr>
          <w:p w14:paraId="2CBFE7E5" w14:textId="77777777" w:rsidR="00990A51" w:rsidRDefault="00990A51" w:rsidP="008501DC">
            <w:pPr>
              <w:ind w:firstLine="0"/>
              <w:jc w:val="right"/>
              <w:rPr>
                <w:ins w:id="394" w:author="Michael Decker" w:date="2020-04-18T18:17:00Z"/>
                <w:rFonts w:cs="Times New Roman"/>
                <w:szCs w:val="24"/>
              </w:rPr>
            </w:pPr>
            <w:ins w:id="395" w:author="Michael Decker" w:date="2020-04-18T18:17:00Z">
              <w:r>
                <w:rPr>
                  <w:color w:val="000000"/>
                  <w:sz w:val="20"/>
                  <w:szCs w:val="20"/>
                </w:rPr>
                <w:t>0.30</w:t>
              </w:r>
            </w:ins>
          </w:p>
        </w:tc>
        <w:tc>
          <w:tcPr>
            <w:tcW w:w="0" w:type="auto"/>
            <w:vAlign w:val="bottom"/>
          </w:tcPr>
          <w:p w14:paraId="59301834" w14:textId="77777777" w:rsidR="00990A51" w:rsidRDefault="00990A51" w:rsidP="008501DC">
            <w:pPr>
              <w:ind w:firstLine="0"/>
              <w:jc w:val="right"/>
              <w:rPr>
                <w:ins w:id="396" w:author="Michael Decker" w:date="2020-04-18T18:17:00Z"/>
                <w:rFonts w:cs="Times New Roman"/>
                <w:szCs w:val="24"/>
              </w:rPr>
            </w:pPr>
            <w:ins w:id="397" w:author="Michael Decker" w:date="2020-04-18T18:17:00Z">
              <w:r>
                <w:rPr>
                  <w:color w:val="000000"/>
                  <w:sz w:val="20"/>
                  <w:szCs w:val="20"/>
                </w:rPr>
                <w:t>0.3066</w:t>
              </w:r>
            </w:ins>
          </w:p>
        </w:tc>
      </w:tr>
      <w:tr w:rsidR="00990A51" w14:paraId="4C0A2C01" w14:textId="77777777" w:rsidTr="008501DC">
        <w:trPr>
          <w:ins w:id="398" w:author="Michael Decker" w:date="2020-04-18T18:17:00Z"/>
        </w:trPr>
        <w:tc>
          <w:tcPr>
            <w:tcW w:w="0" w:type="auto"/>
            <w:vAlign w:val="bottom"/>
          </w:tcPr>
          <w:p w14:paraId="72CBBFFB" w14:textId="77777777" w:rsidR="00990A51" w:rsidRDefault="00990A51" w:rsidP="008501DC">
            <w:pPr>
              <w:ind w:firstLine="0"/>
              <w:rPr>
                <w:ins w:id="399" w:author="Michael Decker" w:date="2020-04-18T18:17:00Z"/>
                <w:rFonts w:cs="Times New Roman"/>
                <w:szCs w:val="24"/>
              </w:rPr>
            </w:pPr>
            <w:ins w:id="400" w:author="Michael Decker" w:date="2020-04-18T18:17:00Z">
              <w:r>
                <w:rPr>
                  <w:color w:val="000000"/>
                  <w:sz w:val="20"/>
                  <w:szCs w:val="20"/>
                </w:rPr>
                <w:lastRenderedPageBreak/>
                <w:t>EnsageSharp</w:t>
              </w:r>
            </w:ins>
          </w:p>
        </w:tc>
        <w:tc>
          <w:tcPr>
            <w:tcW w:w="0" w:type="auto"/>
            <w:vAlign w:val="bottom"/>
          </w:tcPr>
          <w:p w14:paraId="0D90FFA4" w14:textId="77777777" w:rsidR="00990A51" w:rsidRDefault="00990A51" w:rsidP="008501DC">
            <w:pPr>
              <w:ind w:firstLine="0"/>
              <w:rPr>
                <w:ins w:id="401" w:author="Michael Decker" w:date="2020-04-18T18:17:00Z"/>
                <w:rFonts w:cs="Times New Roman"/>
                <w:szCs w:val="24"/>
              </w:rPr>
            </w:pPr>
            <w:ins w:id="402" w:author="Michael Decker" w:date="2020-04-18T18:17:00Z">
              <w:r>
                <w:rPr>
                  <w:color w:val="000000"/>
                  <w:sz w:val="20"/>
                  <w:szCs w:val="20"/>
                </w:rPr>
                <w:t>C#</w:t>
              </w:r>
            </w:ins>
          </w:p>
        </w:tc>
        <w:tc>
          <w:tcPr>
            <w:tcW w:w="0" w:type="auto"/>
            <w:vAlign w:val="bottom"/>
          </w:tcPr>
          <w:p w14:paraId="0EABE902" w14:textId="77777777" w:rsidR="00990A51" w:rsidRDefault="00990A51" w:rsidP="008501DC">
            <w:pPr>
              <w:ind w:firstLine="0"/>
              <w:jc w:val="right"/>
              <w:rPr>
                <w:ins w:id="403" w:author="Michael Decker" w:date="2020-04-18T18:17:00Z"/>
                <w:rFonts w:cs="Times New Roman"/>
                <w:szCs w:val="24"/>
              </w:rPr>
            </w:pPr>
            <w:ins w:id="404" w:author="Michael Decker" w:date="2020-04-18T18:17:00Z">
              <w:r>
                <w:rPr>
                  <w:color w:val="000000"/>
                  <w:sz w:val="20"/>
                  <w:szCs w:val="20"/>
                </w:rPr>
                <w:t>8</w:t>
              </w:r>
            </w:ins>
          </w:p>
        </w:tc>
        <w:tc>
          <w:tcPr>
            <w:tcW w:w="0" w:type="auto"/>
            <w:vAlign w:val="bottom"/>
          </w:tcPr>
          <w:p w14:paraId="7416AE91" w14:textId="77777777" w:rsidR="00990A51" w:rsidRDefault="00990A51" w:rsidP="008501DC">
            <w:pPr>
              <w:ind w:firstLine="0"/>
              <w:jc w:val="right"/>
              <w:rPr>
                <w:ins w:id="405" w:author="Michael Decker" w:date="2020-04-18T18:17:00Z"/>
                <w:rFonts w:cs="Times New Roman"/>
                <w:szCs w:val="24"/>
              </w:rPr>
            </w:pPr>
            <w:ins w:id="406" w:author="Michael Decker" w:date="2020-04-18T18:17:00Z">
              <w:r>
                <w:rPr>
                  <w:color w:val="000000"/>
                  <w:sz w:val="20"/>
                  <w:szCs w:val="20"/>
                </w:rPr>
                <w:t>36262</w:t>
              </w:r>
            </w:ins>
          </w:p>
        </w:tc>
        <w:tc>
          <w:tcPr>
            <w:tcW w:w="0" w:type="auto"/>
            <w:vAlign w:val="bottom"/>
          </w:tcPr>
          <w:p w14:paraId="2533DD66" w14:textId="77777777" w:rsidR="00990A51" w:rsidRDefault="00990A51" w:rsidP="008501DC">
            <w:pPr>
              <w:ind w:firstLine="0"/>
              <w:jc w:val="right"/>
              <w:rPr>
                <w:ins w:id="407" w:author="Michael Decker" w:date="2020-04-18T18:17:00Z"/>
                <w:rFonts w:cs="Times New Roman"/>
                <w:szCs w:val="24"/>
              </w:rPr>
            </w:pPr>
            <w:ins w:id="408" w:author="Michael Decker" w:date="2020-04-18T18:17:00Z">
              <w:r>
                <w:rPr>
                  <w:color w:val="000000"/>
                  <w:sz w:val="20"/>
                  <w:szCs w:val="20"/>
                </w:rPr>
                <w:t>3345</w:t>
              </w:r>
            </w:ins>
          </w:p>
        </w:tc>
        <w:tc>
          <w:tcPr>
            <w:tcW w:w="0" w:type="auto"/>
            <w:vAlign w:val="bottom"/>
          </w:tcPr>
          <w:p w14:paraId="51C15B1C" w14:textId="77777777" w:rsidR="00990A51" w:rsidRDefault="00990A51" w:rsidP="008501DC">
            <w:pPr>
              <w:ind w:firstLine="0"/>
              <w:jc w:val="right"/>
              <w:rPr>
                <w:ins w:id="409" w:author="Michael Decker" w:date="2020-04-18T18:17:00Z"/>
                <w:rFonts w:cs="Times New Roman"/>
                <w:szCs w:val="24"/>
              </w:rPr>
            </w:pPr>
            <w:ins w:id="410" w:author="Michael Decker" w:date="2020-04-18T18:17:00Z">
              <w:r>
                <w:rPr>
                  <w:color w:val="000000"/>
                  <w:sz w:val="20"/>
                  <w:szCs w:val="20"/>
                </w:rPr>
                <w:t>13</w:t>
              </w:r>
            </w:ins>
          </w:p>
        </w:tc>
        <w:tc>
          <w:tcPr>
            <w:tcW w:w="0" w:type="auto"/>
            <w:vAlign w:val="bottom"/>
          </w:tcPr>
          <w:p w14:paraId="01D11ED6" w14:textId="77777777" w:rsidR="00990A51" w:rsidRDefault="00990A51" w:rsidP="008501DC">
            <w:pPr>
              <w:ind w:firstLine="0"/>
              <w:jc w:val="right"/>
              <w:rPr>
                <w:ins w:id="411" w:author="Michael Decker" w:date="2020-04-18T18:17:00Z"/>
                <w:rFonts w:cs="Times New Roman"/>
                <w:szCs w:val="24"/>
              </w:rPr>
            </w:pPr>
            <w:ins w:id="412" w:author="Michael Decker" w:date="2020-04-18T18:17:00Z">
              <w:r>
                <w:rPr>
                  <w:color w:val="000000"/>
                  <w:sz w:val="20"/>
                  <w:szCs w:val="20"/>
                </w:rPr>
                <w:t>13</w:t>
              </w:r>
            </w:ins>
          </w:p>
        </w:tc>
        <w:tc>
          <w:tcPr>
            <w:tcW w:w="0" w:type="auto"/>
            <w:vAlign w:val="bottom"/>
          </w:tcPr>
          <w:p w14:paraId="4E98AD2A" w14:textId="77777777" w:rsidR="00990A51" w:rsidRDefault="00990A51" w:rsidP="008501DC">
            <w:pPr>
              <w:ind w:firstLine="0"/>
              <w:jc w:val="right"/>
              <w:rPr>
                <w:ins w:id="413" w:author="Michael Decker" w:date="2020-04-18T18:17:00Z"/>
                <w:rFonts w:cs="Times New Roman"/>
                <w:szCs w:val="24"/>
              </w:rPr>
            </w:pPr>
            <w:ins w:id="414" w:author="Michael Decker" w:date="2020-04-18T18:17:00Z">
              <w:r>
                <w:rPr>
                  <w:color w:val="000000"/>
                  <w:sz w:val="20"/>
                  <w:szCs w:val="20"/>
                </w:rPr>
                <w:t>0.09</w:t>
              </w:r>
            </w:ins>
          </w:p>
        </w:tc>
        <w:tc>
          <w:tcPr>
            <w:tcW w:w="0" w:type="auto"/>
            <w:vAlign w:val="bottom"/>
          </w:tcPr>
          <w:p w14:paraId="523811A8" w14:textId="77777777" w:rsidR="00990A51" w:rsidRDefault="00990A51" w:rsidP="008501DC">
            <w:pPr>
              <w:ind w:firstLine="0"/>
              <w:jc w:val="right"/>
              <w:rPr>
                <w:ins w:id="415" w:author="Michael Decker" w:date="2020-04-18T18:17:00Z"/>
                <w:rFonts w:cs="Times New Roman"/>
                <w:szCs w:val="24"/>
              </w:rPr>
            </w:pPr>
            <w:ins w:id="416" w:author="Michael Decker" w:date="2020-04-18T18:17:00Z">
              <w:r>
                <w:rPr>
                  <w:color w:val="000000"/>
                  <w:sz w:val="20"/>
                  <w:szCs w:val="20"/>
                </w:rPr>
                <w:t>0.4429</w:t>
              </w:r>
            </w:ins>
          </w:p>
        </w:tc>
      </w:tr>
      <w:tr w:rsidR="00990A51" w14:paraId="6754E43A" w14:textId="77777777" w:rsidTr="008501DC">
        <w:trPr>
          <w:ins w:id="417" w:author="Michael Decker" w:date="2020-04-18T18:17:00Z"/>
        </w:trPr>
        <w:tc>
          <w:tcPr>
            <w:tcW w:w="0" w:type="auto"/>
            <w:vAlign w:val="bottom"/>
          </w:tcPr>
          <w:p w14:paraId="3D46F143" w14:textId="77777777" w:rsidR="00990A51" w:rsidRDefault="00990A51" w:rsidP="008501DC">
            <w:pPr>
              <w:ind w:firstLine="0"/>
              <w:rPr>
                <w:ins w:id="418" w:author="Michael Decker" w:date="2020-04-18T18:17:00Z"/>
                <w:rFonts w:cs="Times New Roman"/>
                <w:szCs w:val="24"/>
              </w:rPr>
            </w:pPr>
            <w:ins w:id="419" w:author="Michael Decker" w:date="2020-04-18T18:17:00Z">
              <w:r>
                <w:rPr>
                  <w:color w:val="000000"/>
                  <w:sz w:val="20"/>
                  <w:szCs w:val="20"/>
                </w:rPr>
                <w:t>faster than c</w:t>
              </w:r>
            </w:ins>
          </w:p>
        </w:tc>
        <w:tc>
          <w:tcPr>
            <w:tcW w:w="0" w:type="auto"/>
            <w:vAlign w:val="bottom"/>
          </w:tcPr>
          <w:p w14:paraId="65A27B71" w14:textId="77777777" w:rsidR="00990A51" w:rsidRDefault="00990A51" w:rsidP="008501DC">
            <w:pPr>
              <w:ind w:firstLine="0"/>
              <w:rPr>
                <w:ins w:id="420" w:author="Michael Decker" w:date="2020-04-18T18:17:00Z"/>
                <w:rFonts w:cs="Times New Roman"/>
                <w:szCs w:val="24"/>
              </w:rPr>
            </w:pPr>
            <w:ins w:id="421" w:author="Michael Decker" w:date="2020-04-18T18:17:00Z">
              <w:r>
                <w:rPr>
                  <w:color w:val="000000"/>
                  <w:sz w:val="20"/>
                  <w:szCs w:val="20"/>
                </w:rPr>
                <w:t>Java</w:t>
              </w:r>
            </w:ins>
          </w:p>
        </w:tc>
        <w:tc>
          <w:tcPr>
            <w:tcW w:w="0" w:type="auto"/>
            <w:vAlign w:val="bottom"/>
          </w:tcPr>
          <w:p w14:paraId="256691AB" w14:textId="77777777" w:rsidR="00990A51" w:rsidRDefault="00990A51" w:rsidP="008501DC">
            <w:pPr>
              <w:ind w:firstLine="0"/>
              <w:jc w:val="right"/>
              <w:rPr>
                <w:ins w:id="422" w:author="Michael Decker" w:date="2020-04-18T18:17:00Z"/>
                <w:rFonts w:cs="Times New Roman"/>
                <w:szCs w:val="24"/>
              </w:rPr>
            </w:pPr>
            <w:ins w:id="423" w:author="Michael Decker" w:date="2020-04-18T18:17:00Z">
              <w:r>
                <w:rPr>
                  <w:color w:val="000000"/>
                  <w:sz w:val="20"/>
                  <w:szCs w:val="20"/>
                </w:rPr>
                <w:t>3</w:t>
              </w:r>
            </w:ins>
          </w:p>
        </w:tc>
        <w:tc>
          <w:tcPr>
            <w:tcW w:w="0" w:type="auto"/>
            <w:vAlign w:val="bottom"/>
          </w:tcPr>
          <w:p w14:paraId="6AEF0B02" w14:textId="77777777" w:rsidR="00990A51" w:rsidRDefault="00990A51" w:rsidP="008501DC">
            <w:pPr>
              <w:ind w:firstLine="0"/>
              <w:jc w:val="right"/>
              <w:rPr>
                <w:ins w:id="424" w:author="Michael Decker" w:date="2020-04-18T18:17:00Z"/>
                <w:rFonts w:cs="Times New Roman"/>
                <w:szCs w:val="24"/>
              </w:rPr>
            </w:pPr>
            <w:ins w:id="425" w:author="Michael Decker" w:date="2020-04-18T18:17:00Z">
              <w:r>
                <w:rPr>
                  <w:color w:val="000000"/>
                  <w:sz w:val="20"/>
                  <w:szCs w:val="20"/>
                </w:rPr>
                <w:t>446</w:t>
              </w:r>
            </w:ins>
          </w:p>
        </w:tc>
        <w:tc>
          <w:tcPr>
            <w:tcW w:w="0" w:type="auto"/>
            <w:vAlign w:val="bottom"/>
          </w:tcPr>
          <w:p w14:paraId="6F864D46" w14:textId="77777777" w:rsidR="00990A51" w:rsidRDefault="00990A51" w:rsidP="008501DC">
            <w:pPr>
              <w:ind w:firstLine="0"/>
              <w:jc w:val="right"/>
              <w:rPr>
                <w:ins w:id="426" w:author="Michael Decker" w:date="2020-04-18T18:17:00Z"/>
                <w:rFonts w:cs="Times New Roman"/>
                <w:szCs w:val="24"/>
              </w:rPr>
            </w:pPr>
            <w:ins w:id="427" w:author="Michael Decker" w:date="2020-04-18T18:17:00Z">
              <w:r>
                <w:rPr>
                  <w:color w:val="000000"/>
                  <w:sz w:val="20"/>
                  <w:szCs w:val="20"/>
                </w:rPr>
                <w:t>18</w:t>
              </w:r>
            </w:ins>
          </w:p>
        </w:tc>
        <w:tc>
          <w:tcPr>
            <w:tcW w:w="0" w:type="auto"/>
            <w:vAlign w:val="bottom"/>
          </w:tcPr>
          <w:p w14:paraId="0E4F78E2" w14:textId="77777777" w:rsidR="00990A51" w:rsidRDefault="00990A51" w:rsidP="008501DC">
            <w:pPr>
              <w:ind w:firstLine="0"/>
              <w:jc w:val="right"/>
              <w:rPr>
                <w:ins w:id="428" w:author="Michael Decker" w:date="2020-04-18T18:17:00Z"/>
                <w:rFonts w:cs="Times New Roman"/>
                <w:szCs w:val="24"/>
              </w:rPr>
            </w:pPr>
            <w:ins w:id="429" w:author="Michael Decker" w:date="2020-04-18T18:17:00Z">
              <w:r>
                <w:rPr>
                  <w:color w:val="000000"/>
                  <w:sz w:val="20"/>
                  <w:szCs w:val="20"/>
                </w:rPr>
                <w:t>1</w:t>
              </w:r>
            </w:ins>
          </w:p>
        </w:tc>
        <w:tc>
          <w:tcPr>
            <w:tcW w:w="0" w:type="auto"/>
            <w:vAlign w:val="bottom"/>
          </w:tcPr>
          <w:p w14:paraId="19DD32B9" w14:textId="77777777" w:rsidR="00990A51" w:rsidRDefault="00990A51" w:rsidP="008501DC">
            <w:pPr>
              <w:ind w:firstLine="0"/>
              <w:jc w:val="right"/>
              <w:rPr>
                <w:ins w:id="430" w:author="Michael Decker" w:date="2020-04-18T18:17:00Z"/>
                <w:rFonts w:cs="Times New Roman"/>
                <w:szCs w:val="24"/>
              </w:rPr>
            </w:pPr>
            <w:ins w:id="431" w:author="Michael Decker" w:date="2020-04-18T18:17:00Z">
              <w:r>
                <w:rPr>
                  <w:color w:val="000000"/>
                  <w:sz w:val="20"/>
                  <w:szCs w:val="20"/>
                </w:rPr>
                <w:t>0</w:t>
              </w:r>
            </w:ins>
          </w:p>
        </w:tc>
        <w:tc>
          <w:tcPr>
            <w:tcW w:w="0" w:type="auto"/>
            <w:vAlign w:val="bottom"/>
          </w:tcPr>
          <w:p w14:paraId="55EF94A9" w14:textId="77777777" w:rsidR="00990A51" w:rsidRDefault="00990A51" w:rsidP="008501DC">
            <w:pPr>
              <w:ind w:firstLine="0"/>
              <w:jc w:val="right"/>
              <w:rPr>
                <w:ins w:id="432" w:author="Michael Decker" w:date="2020-04-18T18:17:00Z"/>
                <w:rFonts w:cs="Times New Roman"/>
                <w:szCs w:val="24"/>
              </w:rPr>
            </w:pPr>
            <w:ins w:id="433" w:author="Michael Decker" w:date="2020-04-18T18:17:00Z">
              <w:r>
                <w:rPr>
                  <w:color w:val="000000"/>
                  <w:sz w:val="20"/>
                  <w:szCs w:val="20"/>
                </w:rPr>
                <w:t>0.04</w:t>
              </w:r>
            </w:ins>
          </w:p>
        </w:tc>
        <w:tc>
          <w:tcPr>
            <w:tcW w:w="0" w:type="auto"/>
            <w:vAlign w:val="bottom"/>
          </w:tcPr>
          <w:p w14:paraId="6326ECBC" w14:textId="77777777" w:rsidR="00990A51" w:rsidRDefault="00990A51" w:rsidP="008501DC">
            <w:pPr>
              <w:ind w:firstLine="0"/>
              <w:jc w:val="right"/>
              <w:rPr>
                <w:ins w:id="434" w:author="Michael Decker" w:date="2020-04-18T18:17:00Z"/>
                <w:rFonts w:cs="Times New Roman"/>
                <w:szCs w:val="24"/>
              </w:rPr>
            </w:pPr>
            <w:ins w:id="435" w:author="Michael Decker" w:date="2020-04-18T18:17:00Z">
              <w:r>
                <w:rPr>
                  <w:color w:val="000000"/>
                  <w:sz w:val="20"/>
                  <w:szCs w:val="20"/>
                </w:rPr>
                <w:t>0.0341</w:t>
              </w:r>
            </w:ins>
          </w:p>
        </w:tc>
      </w:tr>
      <w:tr w:rsidR="00990A51" w14:paraId="2F5A2D5B" w14:textId="77777777" w:rsidTr="008501DC">
        <w:trPr>
          <w:ins w:id="436" w:author="Michael Decker" w:date="2020-04-18T18:17:00Z"/>
        </w:trPr>
        <w:tc>
          <w:tcPr>
            <w:tcW w:w="0" w:type="auto"/>
            <w:vAlign w:val="bottom"/>
          </w:tcPr>
          <w:p w14:paraId="3EC46F8B" w14:textId="77777777" w:rsidR="00990A51" w:rsidRDefault="00990A51" w:rsidP="008501DC">
            <w:pPr>
              <w:ind w:firstLine="0"/>
              <w:rPr>
                <w:ins w:id="437" w:author="Michael Decker" w:date="2020-04-18T18:17:00Z"/>
                <w:rFonts w:cs="Times New Roman"/>
                <w:szCs w:val="24"/>
              </w:rPr>
            </w:pPr>
            <w:ins w:id="438" w:author="Michael Decker" w:date="2020-04-18T18:17:00Z">
              <w:r>
                <w:rPr>
                  <w:color w:val="000000"/>
                  <w:sz w:val="20"/>
                  <w:szCs w:val="20"/>
                </w:rPr>
                <w:t>folly</w:t>
              </w:r>
            </w:ins>
          </w:p>
        </w:tc>
        <w:tc>
          <w:tcPr>
            <w:tcW w:w="0" w:type="auto"/>
            <w:vAlign w:val="bottom"/>
          </w:tcPr>
          <w:p w14:paraId="10F8059C" w14:textId="77777777" w:rsidR="00990A51" w:rsidRDefault="00990A51" w:rsidP="008501DC">
            <w:pPr>
              <w:ind w:firstLine="0"/>
              <w:rPr>
                <w:ins w:id="439" w:author="Michael Decker" w:date="2020-04-18T18:17:00Z"/>
                <w:rFonts w:cs="Times New Roman"/>
                <w:szCs w:val="24"/>
              </w:rPr>
            </w:pPr>
            <w:ins w:id="440" w:author="Michael Decker" w:date="2020-04-18T18:17:00Z">
              <w:r>
                <w:rPr>
                  <w:color w:val="000000"/>
                  <w:sz w:val="20"/>
                  <w:szCs w:val="20"/>
                </w:rPr>
                <w:t>C++/C</w:t>
              </w:r>
            </w:ins>
          </w:p>
        </w:tc>
        <w:tc>
          <w:tcPr>
            <w:tcW w:w="0" w:type="auto"/>
            <w:vAlign w:val="bottom"/>
          </w:tcPr>
          <w:p w14:paraId="15FBEA8C" w14:textId="77777777" w:rsidR="00990A51" w:rsidRDefault="00990A51" w:rsidP="008501DC">
            <w:pPr>
              <w:ind w:firstLine="0"/>
              <w:jc w:val="right"/>
              <w:rPr>
                <w:ins w:id="441" w:author="Michael Decker" w:date="2020-04-18T18:17:00Z"/>
                <w:rFonts w:cs="Times New Roman"/>
                <w:szCs w:val="24"/>
              </w:rPr>
            </w:pPr>
            <w:ins w:id="442" w:author="Michael Decker" w:date="2020-04-18T18:17:00Z">
              <w:r>
                <w:rPr>
                  <w:color w:val="000000"/>
                  <w:sz w:val="20"/>
                  <w:szCs w:val="20"/>
                </w:rPr>
                <w:t>501</w:t>
              </w:r>
            </w:ins>
          </w:p>
        </w:tc>
        <w:tc>
          <w:tcPr>
            <w:tcW w:w="0" w:type="auto"/>
            <w:vAlign w:val="bottom"/>
          </w:tcPr>
          <w:p w14:paraId="7C61AB29" w14:textId="77777777" w:rsidR="00990A51" w:rsidRDefault="00990A51" w:rsidP="008501DC">
            <w:pPr>
              <w:ind w:firstLine="0"/>
              <w:jc w:val="right"/>
              <w:rPr>
                <w:ins w:id="443" w:author="Michael Decker" w:date="2020-04-18T18:17:00Z"/>
                <w:rFonts w:cs="Times New Roman"/>
                <w:szCs w:val="24"/>
              </w:rPr>
            </w:pPr>
            <w:ins w:id="444" w:author="Michael Decker" w:date="2020-04-18T18:17:00Z">
              <w:r>
                <w:rPr>
                  <w:color w:val="000000"/>
                  <w:sz w:val="20"/>
                  <w:szCs w:val="20"/>
                </w:rPr>
                <w:t>286037</w:t>
              </w:r>
            </w:ins>
          </w:p>
        </w:tc>
        <w:tc>
          <w:tcPr>
            <w:tcW w:w="0" w:type="auto"/>
            <w:vAlign w:val="bottom"/>
          </w:tcPr>
          <w:p w14:paraId="49F04DD6" w14:textId="77777777" w:rsidR="00990A51" w:rsidRDefault="00990A51" w:rsidP="008501DC">
            <w:pPr>
              <w:ind w:firstLine="0"/>
              <w:jc w:val="right"/>
              <w:rPr>
                <w:ins w:id="445" w:author="Michael Decker" w:date="2020-04-18T18:17:00Z"/>
                <w:rFonts w:cs="Times New Roman"/>
                <w:szCs w:val="24"/>
              </w:rPr>
            </w:pPr>
            <w:ins w:id="446" w:author="Michael Decker" w:date="2020-04-18T18:17:00Z">
              <w:r>
                <w:rPr>
                  <w:color w:val="000000"/>
                  <w:sz w:val="20"/>
                  <w:szCs w:val="20"/>
                </w:rPr>
                <w:t>84631</w:t>
              </w:r>
            </w:ins>
          </w:p>
        </w:tc>
        <w:tc>
          <w:tcPr>
            <w:tcW w:w="0" w:type="auto"/>
            <w:vAlign w:val="bottom"/>
          </w:tcPr>
          <w:p w14:paraId="22E6F405" w14:textId="77777777" w:rsidR="00990A51" w:rsidRDefault="00990A51" w:rsidP="008501DC">
            <w:pPr>
              <w:ind w:firstLine="0"/>
              <w:jc w:val="right"/>
              <w:rPr>
                <w:ins w:id="447" w:author="Michael Decker" w:date="2020-04-18T18:17:00Z"/>
                <w:rFonts w:cs="Times New Roman"/>
                <w:szCs w:val="24"/>
              </w:rPr>
            </w:pPr>
            <w:ins w:id="448" w:author="Michael Decker" w:date="2020-04-18T18:17:00Z">
              <w:r>
                <w:rPr>
                  <w:color w:val="000000"/>
                  <w:sz w:val="20"/>
                  <w:szCs w:val="20"/>
                </w:rPr>
                <w:t>1249</w:t>
              </w:r>
            </w:ins>
          </w:p>
        </w:tc>
        <w:tc>
          <w:tcPr>
            <w:tcW w:w="0" w:type="auto"/>
            <w:vAlign w:val="bottom"/>
          </w:tcPr>
          <w:p w14:paraId="112C1F2A" w14:textId="77777777" w:rsidR="00990A51" w:rsidRDefault="00990A51" w:rsidP="008501DC">
            <w:pPr>
              <w:ind w:firstLine="0"/>
              <w:jc w:val="right"/>
              <w:rPr>
                <w:ins w:id="449" w:author="Michael Decker" w:date="2020-04-18T18:17:00Z"/>
                <w:rFonts w:cs="Times New Roman"/>
                <w:szCs w:val="24"/>
              </w:rPr>
            </w:pPr>
            <w:ins w:id="450" w:author="Michael Decker" w:date="2020-04-18T18:17:00Z">
              <w:r>
                <w:rPr>
                  <w:color w:val="000000"/>
                  <w:sz w:val="20"/>
                  <w:szCs w:val="20"/>
                </w:rPr>
                <w:t>80</w:t>
              </w:r>
            </w:ins>
          </w:p>
        </w:tc>
        <w:tc>
          <w:tcPr>
            <w:tcW w:w="0" w:type="auto"/>
            <w:vAlign w:val="bottom"/>
          </w:tcPr>
          <w:p w14:paraId="64B43C56" w14:textId="77777777" w:rsidR="00990A51" w:rsidRDefault="00990A51" w:rsidP="008501DC">
            <w:pPr>
              <w:ind w:firstLine="0"/>
              <w:jc w:val="right"/>
              <w:rPr>
                <w:ins w:id="451" w:author="Michael Decker" w:date="2020-04-18T18:17:00Z"/>
                <w:rFonts w:cs="Times New Roman"/>
                <w:szCs w:val="24"/>
              </w:rPr>
            </w:pPr>
            <w:ins w:id="452" w:author="Michael Decker" w:date="2020-04-18T18:17:00Z">
              <w:r>
                <w:rPr>
                  <w:color w:val="000000"/>
                  <w:sz w:val="20"/>
                  <w:szCs w:val="20"/>
                </w:rPr>
                <w:t>0.30</w:t>
              </w:r>
            </w:ins>
          </w:p>
        </w:tc>
        <w:tc>
          <w:tcPr>
            <w:tcW w:w="0" w:type="auto"/>
            <w:vAlign w:val="bottom"/>
          </w:tcPr>
          <w:p w14:paraId="717BA447" w14:textId="77777777" w:rsidR="00990A51" w:rsidRDefault="00990A51" w:rsidP="008501DC">
            <w:pPr>
              <w:ind w:firstLine="0"/>
              <w:jc w:val="right"/>
              <w:rPr>
                <w:ins w:id="453" w:author="Michael Decker" w:date="2020-04-18T18:17:00Z"/>
                <w:rFonts w:cs="Times New Roman"/>
                <w:szCs w:val="24"/>
              </w:rPr>
            </w:pPr>
            <w:ins w:id="454" w:author="Michael Decker" w:date="2020-04-18T18:17:00Z">
              <w:r>
                <w:rPr>
                  <w:color w:val="000000"/>
                  <w:sz w:val="20"/>
                  <w:szCs w:val="20"/>
                </w:rPr>
                <w:t>42.5554</w:t>
              </w:r>
            </w:ins>
          </w:p>
        </w:tc>
      </w:tr>
      <w:tr w:rsidR="00990A51" w14:paraId="6A6042EA" w14:textId="77777777" w:rsidTr="008501DC">
        <w:trPr>
          <w:ins w:id="455" w:author="Michael Decker" w:date="2020-04-18T18:17:00Z"/>
        </w:trPr>
        <w:tc>
          <w:tcPr>
            <w:tcW w:w="0" w:type="auto"/>
            <w:vAlign w:val="bottom"/>
          </w:tcPr>
          <w:p w14:paraId="318AD5C0" w14:textId="77777777" w:rsidR="00990A51" w:rsidRDefault="00990A51" w:rsidP="008501DC">
            <w:pPr>
              <w:ind w:firstLine="0"/>
              <w:rPr>
                <w:ins w:id="456" w:author="Michael Decker" w:date="2020-04-18T18:17:00Z"/>
                <w:rFonts w:cs="Times New Roman"/>
                <w:szCs w:val="24"/>
              </w:rPr>
            </w:pPr>
            <w:ins w:id="457" w:author="Michael Decker" w:date="2020-04-18T18:17:00Z">
              <w:r>
                <w:rPr>
                  <w:color w:val="000000"/>
                  <w:sz w:val="20"/>
                  <w:szCs w:val="20"/>
                </w:rPr>
                <w:t>j2c</w:t>
              </w:r>
            </w:ins>
          </w:p>
        </w:tc>
        <w:tc>
          <w:tcPr>
            <w:tcW w:w="0" w:type="auto"/>
            <w:vAlign w:val="bottom"/>
          </w:tcPr>
          <w:p w14:paraId="3636EA7C" w14:textId="77777777" w:rsidR="00990A51" w:rsidRDefault="00990A51" w:rsidP="008501DC">
            <w:pPr>
              <w:ind w:firstLine="0"/>
              <w:rPr>
                <w:ins w:id="458" w:author="Michael Decker" w:date="2020-04-18T18:17:00Z"/>
                <w:rFonts w:cs="Times New Roman"/>
                <w:szCs w:val="24"/>
              </w:rPr>
            </w:pPr>
            <w:ins w:id="459" w:author="Michael Decker" w:date="2020-04-18T18:17:00Z">
              <w:r>
                <w:rPr>
                  <w:color w:val="000000"/>
                  <w:sz w:val="20"/>
                  <w:szCs w:val="20"/>
                </w:rPr>
                <w:t>Java/C/C++</w:t>
              </w:r>
            </w:ins>
          </w:p>
        </w:tc>
        <w:tc>
          <w:tcPr>
            <w:tcW w:w="0" w:type="auto"/>
            <w:vAlign w:val="bottom"/>
          </w:tcPr>
          <w:p w14:paraId="73CE78AD" w14:textId="77777777" w:rsidR="00990A51" w:rsidRDefault="00990A51" w:rsidP="008501DC">
            <w:pPr>
              <w:ind w:firstLine="0"/>
              <w:jc w:val="right"/>
              <w:rPr>
                <w:ins w:id="460" w:author="Michael Decker" w:date="2020-04-18T18:17:00Z"/>
                <w:rFonts w:cs="Times New Roman"/>
                <w:szCs w:val="24"/>
              </w:rPr>
            </w:pPr>
            <w:ins w:id="461" w:author="Michael Decker" w:date="2020-04-18T18:17:00Z">
              <w:r>
                <w:rPr>
                  <w:color w:val="000000"/>
                  <w:sz w:val="20"/>
                  <w:szCs w:val="20"/>
                </w:rPr>
                <w:t>1</w:t>
              </w:r>
            </w:ins>
          </w:p>
        </w:tc>
        <w:tc>
          <w:tcPr>
            <w:tcW w:w="0" w:type="auto"/>
            <w:vAlign w:val="bottom"/>
          </w:tcPr>
          <w:p w14:paraId="52F878B0" w14:textId="77777777" w:rsidR="00990A51" w:rsidRDefault="00990A51" w:rsidP="008501DC">
            <w:pPr>
              <w:ind w:firstLine="0"/>
              <w:jc w:val="right"/>
              <w:rPr>
                <w:ins w:id="462" w:author="Michael Decker" w:date="2020-04-18T18:17:00Z"/>
                <w:rFonts w:cs="Times New Roman"/>
                <w:szCs w:val="24"/>
              </w:rPr>
            </w:pPr>
            <w:ins w:id="463" w:author="Michael Decker" w:date="2020-04-18T18:17:00Z">
              <w:r>
                <w:rPr>
                  <w:color w:val="000000"/>
                  <w:sz w:val="20"/>
                  <w:szCs w:val="20"/>
                </w:rPr>
                <w:t>10948</w:t>
              </w:r>
            </w:ins>
          </w:p>
        </w:tc>
        <w:tc>
          <w:tcPr>
            <w:tcW w:w="0" w:type="auto"/>
            <w:vAlign w:val="bottom"/>
          </w:tcPr>
          <w:p w14:paraId="213ACAE3" w14:textId="77777777" w:rsidR="00990A51" w:rsidRDefault="00990A51" w:rsidP="008501DC">
            <w:pPr>
              <w:ind w:firstLine="0"/>
              <w:jc w:val="right"/>
              <w:rPr>
                <w:ins w:id="464" w:author="Michael Decker" w:date="2020-04-18T18:17:00Z"/>
                <w:rFonts w:cs="Times New Roman"/>
                <w:szCs w:val="24"/>
              </w:rPr>
            </w:pPr>
            <w:ins w:id="465" w:author="Michael Decker" w:date="2020-04-18T18:17:00Z">
              <w:r>
                <w:rPr>
                  <w:color w:val="000000"/>
                  <w:sz w:val="20"/>
                  <w:szCs w:val="20"/>
                </w:rPr>
                <w:t>350</w:t>
              </w:r>
            </w:ins>
          </w:p>
        </w:tc>
        <w:tc>
          <w:tcPr>
            <w:tcW w:w="0" w:type="auto"/>
            <w:vAlign w:val="bottom"/>
          </w:tcPr>
          <w:p w14:paraId="67861CDC" w14:textId="77777777" w:rsidR="00990A51" w:rsidRDefault="00990A51" w:rsidP="008501DC">
            <w:pPr>
              <w:ind w:firstLine="0"/>
              <w:jc w:val="right"/>
              <w:rPr>
                <w:ins w:id="466" w:author="Michael Decker" w:date="2020-04-18T18:17:00Z"/>
                <w:rFonts w:cs="Times New Roman"/>
                <w:szCs w:val="24"/>
              </w:rPr>
            </w:pPr>
            <w:ins w:id="467" w:author="Michael Decker" w:date="2020-04-18T18:17:00Z">
              <w:r>
                <w:rPr>
                  <w:color w:val="000000"/>
                  <w:sz w:val="20"/>
                  <w:szCs w:val="20"/>
                </w:rPr>
                <w:t>27</w:t>
              </w:r>
            </w:ins>
          </w:p>
        </w:tc>
        <w:tc>
          <w:tcPr>
            <w:tcW w:w="0" w:type="auto"/>
            <w:vAlign w:val="bottom"/>
          </w:tcPr>
          <w:p w14:paraId="1F0E1F2E" w14:textId="77777777" w:rsidR="00990A51" w:rsidRDefault="00990A51" w:rsidP="008501DC">
            <w:pPr>
              <w:ind w:firstLine="0"/>
              <w:jc w:val="right"/>
              <w:rPr>
                <w:ins w:id="468" w:author="Michael Decker" w:date="2020-04-18T18:17:00Z"/>
                <w:rFonts w:cs="Times New Roman"/>
                <w:szCs w:val="24"/>
              </w:rPr>
            </w:pPr>
            <w:ins w:id="469" w:author="Michael Decker" w:date="2020-04-18T18:17:00Z">
              <w:r>
                <w:rPr>
                  <w:color w:val="000000"/>
                  <w:sz w:val="20"/>
                  <w:szCs w:val="20"/>
                </w:rPr>
                <w:t>0</w:t>
              </w:r>
            </w:ins>
          </w:p>
        </w:tc>
        <w:tc>
          <w:tcPr>
            <w:tcW w:w="0" w:type="auto"/>
            <w:vAlign w:val="bottom"/>
          </w:tcPr>
          <w:p w14:paraId="7BCEF9D4" w14:textId="77777777" w:rsidR="00990A51" w:rsidRDefault="00990A51" w:rsidP="008501DC">
            <w:pPr>
              <w:ind w:firstLine="0"/>
              <w:jc w:val="right"/>
              <w:rPr>
                <w:ins w:id="470" w:author="Michael Decker" w:date="2020-04-18T18:17:00Z"/>
                <w:rFonts w:cs="Times New Roman"/>
                <w:szCs w:val="24"/>
              </w:rPr>
            </w:pPr>
            <w:ins w:id="471" w:author="Michael Decker" w:date="2020-04-18T18:17:00Z">
              <w:r>
                <w:rPr>
                  <w:color w:val="000000"/>
                  <w:sz w:val="20"/>
                  <w:szCs w:val="20"/>
                </w:rPr>
                <w:t>0.03</w:t>
              </w:r>
            </w:ins>
          </w:p>
        </w:tc>
        <w:tc>
          <w:tcPr>
            <w:tcW w:w="0" w:type="auto"/>
            <w:vAlign w:val="bottom"/>
          </w:tcPr>
          <w:p w14:paraId="4E533D37" w14:textId="77777777" w:rsidR="00990A51" w:rsidRDefault="00990A51" w:rsidP="008501DC">
            <w:pPr>
              <w:ind w:firstLine="0"/>
              <w:jc w:val="right"/>
              <w:rPr>
                <w:ins w:id="472" w:author="Michael Decker" w:date="2020-04-18T18:17:00Z"/>
                <w:rFonts w:cs="Times New Roman"/>
                <w:szCs w:val="24"/>
              </w:rPr>
            </w:pPr>
            <w:ins w:id="473" w:author="Michael Decker" w:date="2020-04-18T18:17:00Z">
              <w:r>
                <w:rPr>
                  <w:color w:val="000000"/>
                  <w:sz w:val="20"/>
                  <w:szCs w:val="20"/>
                </w:rPr>
                <w:t>0.9199</w:t>
              </w:r>
            </w:ins>
          </w:p>
        </w:tc>
      </w:tr>
      <w:tr w:rsidR="00990A51" w14:paraId="3FF2F324" w14:textId="77777777" w:rsidTr="008501DC">
        <w:trPr>
          <w:ins w:id="474" w:author="Michael Decker" w:date="2020-04-18T18:17:00Z"/>
        </w:trPr>
        <w:tc>
          <w:tcPr>
            <w:tcW w:w="0" w:type="auto"/>
            <w:vAlign w:val="bottom"/>
          </w:tcPr>
          <w:p w14:paraId="09F40658" w14:textId="77777777" w:rsidR="00990A51" w:rsidRDefault="00990A51" w:rsidP="008501DC">
            <w:pPr>
              <w:ind w:firstLine="0"/>
              <w:rPr>
                <w:ins w:id="475" w:author="Michael Decker" w:date="2020-04-18T18:17:00Z"/>
                <w:rFonts w:cs="Times New Roman"/>
                <w:szCs w:val="24"/>
              </w:rPr>
            </w:pPr>
            <w:ins w:id="476" w:author="Michael Decker" w:date="2020-04-18T18:17:00Z">
              <w:r>
                <w:rPr>
                  <w:color w:val="000000"/>
                  <w:sz w:val="20"/>
                  <w:szCs w:val="20"/>
                </w:rPr>
                <w:t>j2objc</w:t>
              </w:r>
            </w:ins>
          </w:p>
        </w:tc>
        <w:tc>
          <w:tcPr>
            <w:tcW w:w="0" w:type="auto"/>
            <w:vAlign w:val="bottom"/>
          </w:tcPr>
          <w:p w14:paraId="71A410B1" w14:textId="77777777" w:rsidR="00990A51" w:rsidRDefault="00990A51" w:rsidP="008501DC">
            <w:pPr>
              <w:ind w:firstLine="0"/>
              <w:rPr>
                <w:ins w:id="477" w:author="Michael Decker" w:date="2020-04-18T18:17:00Z"/>
                <w:rFonts w:cs="Times New Roman"/>
                <w:szCs w:val="24"/>
              </w:rPr>
            </w:pPr>
            <w:ins w:id="478" w:author="Michael Decker" w:date="2020-04-18T18:17:00Z">
              <w:r>
                <w:rPr>
                  <w:color w:val="000000"/>
                  <w:sz w:val="20"/>
                  <w:szCs w:val="20"/>
                </w:rPr>
                <w:t>Breaks CLOC</w:t>
              </w:r>
            </w:ins>
          </w:p>
        </w:tc>
        <w:tc>
          <w:tcPr>
            <w:tcW w:w="0" w:type="auto"/>
            <w:vAlign w:val="bottom"/>
          </w:tcPr>
          <w:p w14:paraId="3E215561" w14:textId="77777777" w:rsidR="00990A51" w:rsidRDefault="00990A51" w:rsidP="008501DC">
            <w:pPr>
              <w:ind w:firstLine="0"/>
              <w:jc w:val="right"/>
              <w:rPr>
                <w:ins w:id="479" w:author="Michael Decker" w:date="2020-04-18T18:17:00Z"/>
                <w:rFonts w:cs="Times New Roman"/>
                <w:szCs w:val="24"/>
              </w:rPr>
            </w:pPr>
            <w:ins w:id="480" w:author="Michael Decker" w:date="2020-04-18T18:17:00Z">
              <w:r>
                <w:rPr>
                  <w:color w:val="000000"/>
                  <w:sz w:val="20"/>
                  <w:szCs w:val="20"/>
                </w:rPr>
                <w:t>66</w:t>
              </w:r>
            </w:ins>
          </w:p>
        </w:tc>
        <w:tc>
          <w:tcPr>
            <w:tcW w:w="0" w:type="auto"/>
            <w:vAlign w:val="bottom"/>
          </w:tcPr>
          <w:p w14:paraId="1FD5467A" w14:textId="77777777" w:rsidR="00990A51" w:rsidRDefault="00990A51" w:rsidP="008501DC">
            <w:pPr>
              <w:ind w:firstLine="0"/>
              <w:jc w:val="right"/>
              <w:rPr>
                <w:ins w:id="481" w:author="Michael Decker" w:date="2020-04-18T18:17:00Z"/>
                <w:rFonts w:cs="Times New Roman"/>
                <w:szCs w:val="24"/>
              </w:rPr>
            </w:pPr>
            <w:ins w:id="482" w:author="Michael Decker" w:date="2020-04-18T18:17:00Z">
              <w:r>
                <w:rPr>
                  <w:color w:val="000000"/>
                  <w:sz w:val="20"/>
                  <w:szCs w:val="20"/>
                </w:rPr>
                <w:t>881870</w:t>
              </w:r>
            </w:ins>
          </w:p>
        </w:tc>
        <w:tc>
          <w:tcPr>
            <w:tcW w:w="0" w:type="auto"/>
            <w:vAlign w:val="bottom"/>
          </w:tcPr>
          <w:p w14:paraId="53FD80CC" w14:textId="77777777" w:rsidR="00990A51" w:rsidRDefault="00990A51" w:rsidP="008501DC">
            <w:pPr>
              <w:ind w:firstLine="0"/>
              <w:jc w:val="right"/>
              <w:rPr>
                <w:ins w:id="483" w:author="Michael Decker" w:date="2020-04-18T18:17:00Z"/>
                <w:rFonts w:cs="Times New Roman"/>
                <w:szCs w:val="24"/>
              </w:rPr>
            </w:pPr>
            <w:ins w:id="484" w:author="Michael Decker" w:date="2020-04-18T18:17:00Z">
              <w:r>
                <w:rPr>
                  <w:color w:val="000000"/>
                  <w:sz w:val="20"/>
                  <w:szCs w:val="20"/>
                </w:rPr>
                <w:t>636880</w:t>
              </w:r>
            </w:ins>
          </w:p>
        </w:tc>
        <w:tc>
          <w:tcPr>
            <w:tcW w:w="0" w:type="auto"/>
            <w:vAlign w:val="bottom"/>
          </w:tcPr>
          <w:p w14:paraId="3F430114" w14:textId="77777777" w:rsidR="00990A51" w:rsidRDefault="00990A51" w:rsidP="008501DC">
            <w:pPr>
              <w:ind w:firstLine="0"/>
              <w:jc w:val="right"/>
              <w:rPr>
                <w:ins w:id="485" w:author="Michael Decker" w:date="2020-04-18T18:17:00Z"/>
                <w:rFonts w:cs="Times New Roman"/>
                <w:szCs w:val="24"/>
              </w:rPr>
            </w:pPr>
            <w:ins w:id="486" w:author="Michael Decker" w:date="2020-04-18T18:17:00Z">
              <w:r>
                <w:rPr>
                  <w:color w:val="000000"/>
                  <w:sz w:val="20"/>
                  <w:szCs w:val="20"/>
                </w:rPr>
                <w:t>63</w:t>
              </w:r>
            </w:ins>
          </w:p>
        </w:tc>
        <w:tc>
          <w:tcPr>
            <w:tcW w:w="0" w:type="auto"/>
            <w:vAlign w:val="bottom"/>
          </w:tcPr>
          <w:p w14:paraId="088D367C" w14:textId="77777777" w:rsidR="00990A51" w:rsidRDefault="00990A51" w:rsidP="008501DC">
            <w:pPr>
              <w:ind w:firstLine="0"/>
              <w:jc w:val="right"/>
              <w:rPr>
                <w:ins w:id="487" w:author="Michael Decker" w:date="2020-04-18T18:17:00Z"/>
                <w:rFonts w:cs="Times New Roman"/>
                <w:szCs w:val="24"/>
              </w:rPr>
            </w:pPr>
            <w:ins w:id="488" w:author="Michael Decker" w:date="2020-04-18T18:17:00Z">
              <w:r>
                <w:rPr>
                  <w:color w:val="000000"/>
                  <w:sz w:val="20"/>
                  <w:szCs w:val="20"/>
                </w:rPr>
                <w:t>0</w:t>
              </w:r>
            </w:ins>
          </w:p>
        </w:tc>
        <w:tc>
          <w:tcPr>
            <w:tcW w:w="0" w:type="auto"/>
            <w:vAlign w:val="bottom"/>
          </w:tcPr>
          <w:p w14:paraId="2C6FDAD6" w14:textId="77777777" w:rsidR="00990A51" w:rsidRDefault="00990A51" w:rsidP="008501DC">
            <w:pPr>
              <w:ind w:firstLine="0"/>
              <w:jc w:val="right"/>
              <w:rPr>
                <w:ins w:id="489" w:author="Michael Decker" w:date="2020-04-18T18:17:00Z"/>
                <w:rFonts w:cs="Times New Roman"/>
                <w:szCs w:val="24"/>
              </w:rPr>
            </w:pPr>
            <w:ins w:id="490" w:author="Michael Decker" w:date="2020-04-18T18:17:00Z">
              <w:r>
                <w:rPr>
                  <w:color w:val="000000"/>
                  <w:sz w:val="20"/>
                  <w:szCs w:val="20"/>
                </w:rPr>
                <w:t>0.72</w:t>
              </w:r>
            </w:ins>
          </w:p>
        </w:tc>
        <w:tc>
          <w:tcPr>
            <w:tcW w:w="0" w:type="auto"/>
            <w:vAlign w:val="bottom"/>
          </w:tcPr>
          <w:p w14:paraId="5A2B0886" w14:textId="77777777" w:rsidR="00990A51" w:rsidRDefault="00990A51" w:rsidP="008501DC">
            <w:pPr>
              <w:ind w:firstLine="0"/>
              <w:jc w:val="right"/>
              <w:rPr>
                <w:ins w:id="491" w:author="Michael Decker" w:date="2020-04-18T18:17:00Z"/>
                <w:rFonts w:cs="Times New Roman"/>
                <w:szCs w:val="24"/>
              </w:rPr>
            </w:pPr>
            <w:ins w:id="492" w:author="Michael Decker" w:date="2020-04-18T18:17:00Z">
              <w:r>
                <w:rPr>
                  <w:color w:val="000000"/>
                  <w:sz w:val="20"/>
                  <w:szCs w:val="20"/>
                </w:rPr>
                <w:t>2.1465</w:t>
              </w:r>
            </w:ins>
          </w:p>
        </w:tc>
      </w:tr>
      <w:tr w:rsidR="00990A51" w14:paraId="47E5532B" w14:textId="77777777" w:rsidTr="008501DC">
        <w:trPr>
          <w:ins w:id="493" w:author="Michael Decker" w:date="2020-04-18T18:17:00Z"/>
        </w:trPr>
        <w:tc>
          <w:tcPr>
            <w:tcW w:w="0" w:type="auto"/>
            <w:vAlign w:val="bottom"/>
          </w:tcPr>
          <w:p w14:paraId="66668C95" w14:textId="77777777" w:rsidR="00990A51" w:rsidRDefault="00990A51" w:rsidP="008501DC">
            <w:pPr>
              <w:ind w:firstLine="0"/>
              <w:rPr>
                <w:ins w:id="494" w:author="Michael Decker" w:date="2020-04-18T18:17:00Z"/>
                <w:rFonts w:cs="Times New Roman"/>
                <w:szCs w:val="24"/>
              </w:rPr>
            </w:pPr>
            <w:ins w:id="495" w:author="Michael Decker" w:date="2020-04-18T18:17:00Z">
              <w:r>
                <w:rPr>
                  <w:color w:val="000000"/>
                  <w:sz w:val="20"/>
                  <w:szCs w:val="20"/>
                </w:rPr>
                <w:t>libigl</w:t>
              </w:r>
            </w:ins>
          </w:p>
        </w:tc>
        <w:tc>
          <w:tcPr>
            <w:tcW w:w="0" w:type="auto"/>
            <w:vAlign w:val="bottom"/>
          </w:tcPr>
          <w:p w14:paraId="072C2E89" w14:textId="77777777" w:rsidR="00990A51" w:rsidRDefault="00990A51" w:rsidP="008501DC">
            <w:pPr>
              <w:ind w:firstLine="0"/>
              <w:rPr>
                <w:ins w:id="496" w:author="Michael Decker" w:date="2020-04-18T18:17:00Z"/>
                <w:rFonts w:cs="Times New Roman"/>
                <w:szCs w:val="24"/>
              </w:rPr>
            </w:pPr>
            <w:ins w:id="497" w:author="Michael Decker" w:date="2020-04-18T18:17:00Z">
              <w:r>
                <w:rPr>
                  <w:color w:val="000000"/>
                  <w:sz w:val="20"/>
                  <w:szCs w:val="20"/>
                </w:rPr>
                <w:t>C++/C</w:t>
              </w:r>
            </w:ins>
          </w:p>
        </w:tc>
        <w:tc>
          <w:tcPr>
            <w:tcW w:w="0" w:type="auto"/>
            <w:vAlign w:val="bottom"/>
          </w:tcPr>
          <w:p w14:paraId="450201A8" w14:textId="77777777" w:rsidR="00990A51" w:rsidRDefault="00990A51" w:rsidP="008501DC">
            <w:pPr>
              <w:ind w:firstLine="0"/>
              <w:jc w:val="right"/>
              <w:rPr>
                <w:ins w:id="498" w:author="Michael Decker" w:date="2020-04-18T18:17:00Z"/>
                <w:rFonts w:cs="Times New Roman"/>
                <w:szCs w:val="24"/>
              </w:rPr>
            </w:pPr>
            <w:ins w:id="499" w:author="Michael Decker" w:date="2020-04-18T18:17:00Z">
              <w:r>
                <w:rPr>
                  <w:color w:val="000000"/>
                  <w:sz w:val="20"/>
                  <w:szCs w:val="20"/>
                </w:rPr>
                <w:t>82</w:t>
              </w:r>
            </w:ins>
          </w:p>
        </w:tc>
        <w:tc>
          <w:tcPr>
            <w:tcW w:w="0" w:type="auto"/>
            <w:vAlign w:val="bottom"/>
          </w:tcPr>
          <w:p w14:paraId="7906533C" w14:textId="77777777" w:rsidR="00990A51" w:rsidRDefault="00990A51" w:rsidP="008501DC">
            <w:pPr>
              <w:ind w:firstLine="0"/>
              <w:jc w:val="right"/>
              <w:rPr>
                <w:ins w:id="500" w:author="Michael Decker" w:date="2020-04-18T18:17:00Z"/>
                <w:rFonts w:cs="Times New Roman"/>
                <w:szCs w:val="24"/>
              </w:rPr>
            </w:pPr>
            <w:ins w:id="501" w:author="Michael Decker" w:date="2020-04-18T18:17:00Z">
              <w:r>
                <w:rPr>
                  <w:color w:val="000000"/>
                  <w:sz w:val="20"/>
                  <w:szCs w:val="20"/>
                </w:rPr>
                <w:t>92359</w:t>
              </w:r>
            </w:ins>
          </w:p>
        </w:tc>
        <w:tc>
          <w:tcPr>
            <w:tcW w:w="0" w:type="auto"/>
            <w:vAlign w:val="bottom"/>
          </w:tcPr>
          <w:p w14:paraId="02B41066" w14:textId="77777777" w:rsidR="00990A51" w:rsidRDefault="00990A51" w:rsidP="008501DC">
            <w:pPr>
              <w:ind w:firstLine="0"/>
              <w:jc w:val="right"/>
              <w:rPr>
                <w:ins w:id="502" w:author="Michael Decker" w:date="2020-04-18T18:17:00Z"/>
                <w:rFonts w:cs="Times New Roman"/>
                <w:szCs w:val="24"/>
              </w:rPr>
            </w:pPr>
            <w:ins w:id="503" w:author="Michael Decker" w:date="2020-04-18T18:17:00Z">
              <w:r>
                <w:rPr>
                  <w:color w:val="000000"/>
                  <w:sz w:val="20"/>
                  <w:szCs w:val="20"/>
                </w:rPr>
                <w:t>28712</w:t>
              </w:r>
            </w:ins>
          </w:p>
        </w:tc>
        <w:tc>
          <w:tcPr>
            <w:tcW w:w="0" w:type="auto"/>
            <w:vAlign w:val="bottom"/>
          </w:tcPr>
          <w:p w14:paraId="50E5C63C" w14:textId="77777777" w:rsidR="00990A51" w:rsidRDefault="00990A51" w:rsidP="008501DC">
            <w:pPr>
              <w:ind w:firstLine="0"/>
              <w:jc w:val="right"/>
              <w:rPr>
                <w:ins w:id="504" w:author="Michael Decker" w:date="2020-04-18T18:17:00Z"/>
                <w:rFonts w:cs="Times New Roman"/>
                <w:szCs w:val="24"/>
              </w:rPr>
            </w:pPr>
            <w:ins w:id="505" w:author="Michael Decker" w:date="2020-04-18T18:17:00Z">
              <w:r>
                <w:rPr>
                  <w:color w:val="000000"/>
                  <w:sz w:val="20"/>
                  <w:szCs w:val="20"/>
                </w:rPr>
                <w:t>385</w:t>
              </w:r>
            </w:ins>
          </w:p>
        </w:tc>
        <w:tc>
          <w:tcPr>
            <w:tcW w:w="0" w:type="auto"/>
            <w:vAlign w:val="bottom"/>
          </w:tcPr>
          <w:p w14:paraId="19F2D9F2" w14:textId="77777777" w:rsidR="00990A51" w:rsidRDefault="00990A51" w:rsidP="008501DC">
            <w:pPr>
              <w:ind w:firstLine="0"/>
              <w:jc w:val="right"/>
              <w:rPr>
                <w:ins w:id="506" w:author="Michael Decker" w:date="2020-04-18T18:17:00Z"/>
                <w:rFonts w:cs="Times New Roman"/>
                <w:szCs w:val="24"/>
              </w:rPr>
            </w:pPr>
            <w:ins w:id="507" w:author="Michael Decker" w:date="2020-04-18T18:17:00Z">
              <w:r>
                <w:rPr>
                  <w:color w:val="000000"/>
                  <w:sz w:val="20"/>
                  <w:szCs w:val="20"/>
                </w:rPr>
                <w:t>94</w:t>
              </w:r>
            </w:ins>
          </w:p>
        </w:tc>
        <w:tc>
          <w:tcPr>
            <w:tcW w:w="0" w:type="auto"/>
            <w:vAlign w:val="bottom"/>
          </w:tcPr>
          <w:p w14:paraId="149FE3D8" w14:textId="77777777" w:rsidR="00990A51" w:rsidRDefault="00990A51" w:rsidP="008501DC">
            <w:pPr>
              <w:ind w:firstLine="0"/>
              <w:jc w:val="right"/>
              <w:rPr>
                <w:ins w:id="508" w:author="Michael Decker" w:date="2020-04-18T18:17:00Z"/>
                <w:rFonts w:cs="Times New Roman"/>
                <w:szCs w:val="24"/>
              </w:rPr>
            </w:pPr>
            <w:ins w:id="509" w:author="Michael Decker" w:date="2020-04-18T18:17:00Z">
              <w:r>
                <w:rPr>
                  <w:color w:val="000000"/>
                  <w:sz w:val="20"/>
                  <w:szCs w:val="20"/>
                </w:rPr>
                <w:t>0.31</w:t>
              </w:r>
            </w:ins>
          </w:p>
        </w:tc>
        <w:tc>
          <w:tcPr>
            <w:tcW w:w="0" w:type="auto"/>
            <w:vAlign w:val="bottom"/>
          </w:tcPr>
          <w:p w14:paraId="54F4A185" w14:textId="77777777" w:rsidR="00990A51" w:rsidRDefault="00990A51" w:rsidP="008501DC">
            <w:pPr>
              <w:ind w:firstLine="0"/>
              <w:jc w:val="right"/>
              <w:rPr>
                <w:ins w:id="510" w:author="Michael Decker" w:date="2020-04-18T18:17:00Z"/>
                <w:rFonts w:cs="Times New Roman"/>
                <w:szCs w:val="24"/>
              </w:rPr>
            </w:pPr>
            <w:ins w:id="511" w:author="Michael Decker" w:date="2020-04-18T18:17:00Z">
              <w:r>
                <w:rPr>
                  <w:color w:val="000000"/>
                  <w:sz w:val="20"/>
                  <w:szCs w:val="20"/>
                </w:rPr>
                <w:t>13.1175</w:t>
              </w:r>
            </w:ins>
          </w:p>
        </w:tc>
      </w:tr>
      <w:tr w:rsidR="00990A51" w14:paraId="3FA8648C" w14:textId="77777777" w:rsidTr="008501DC">
        <w:trPr>
          <w:ins w:id="512" w:author="Michael Decker" w:date="2020-04-18T18:17:00Z"/>
        </w:trPr>
        <w:tc>
          <w:tcPr>
            <w:tcW w:w="0" w:type="auto"/>
            <w:vAlign w:val="bottom"/>
          </w:tcPr>
          <w:p w14:paraId="43B46905" w14:textId="77777777" w:rsidR="00990A51" w:rsidRDefault="00990A51" w:rsidP="008501DC">
            <w:pPr>
              <w:ind w:firstLine="0"/>
              <w:rPr>
                <w:ins w:id="513" w:author="Michael Decker" w:date="2020-04-18T18:17:00Z"/>
                <w:rFonts w:cs="Times New Roman"/>
                <w:szCs w:val="24"/>
              </w:rPr>
            </w:pPr>
            <w:ins w:id="514" w:author="Michael Decker" w:date="2020-04-18T18:17:00Z">
              <w:r>
                <w:rPr>
                  <w:color w:val="000000"/>
                  <w:sz w:val="20"/>
                  <w:szCs w:val="20"/>
                </w:rPr>
                <w:t>markdowndeep</w:t>
              </w:r>
            </w:ins>
          </w:p>
        </w:tc>
        <w:tc>
          <w:tcPr>
            <w:tcW w:w="0" w:type="auto"/>
            <w:vAlign w:val="bottom"/>
          </w:tcPr>
          <w:p w14:paraId="7B2DBAD5" w14:textId="77777777" w:rsidR="00990A51" w:rsidRDefault="00990A51" w:rsidP="008501DC">
            <w:pPr>
              <w:ind w:firstLine="0"/>
              <w:rPr>
                <w:ins w:id="515" w:author="Michael Decker" w:date="2020-04-18T18:17:00Z"/>
                <w:rFonts w:cs="Times New Roman"/>
                <w:szCs w:val="24"/>
              </w:rPr>
            </w:pPr>
            <w:ins w:id="516" w:author="Michael Decker" w:date="2020-04-18T18:17:00Z">
              <w:r>
                <w:rPr>
                  <w:color w:val="000000"/>
                  <w:sz w:val="20"/>
                  <w:szCs w:val="20"/>
                </w:rPr>
                <w:t>Java/C#</w:t>
              </w:r>
            </w:ins>
          </w:p>
        </w:tc>
        <w:tc>
          <w:tcPr>
            <w:tcW w:w="0" w:type="auto"/>
            <w:vAlign w:val="bottom"/>
          </w:tcPr>
          <w:p w14:paraId="24656B4D" w14:textId="77777777" w:rsidR="00990A51" w:rsidRDefault="00990A51" w:rsidP="008501DC">
            <w:pPr>
              <w:ind w:firstLine="0"/>
              <w:jc w:val="right"/>
              <w:rPr>
                <w:ins w:id="517" w:author="Michael Decker" w:date="2020-04-18T18:17:00Z"/>
                <w:rFonts w:cs="Times New Roman"/>
                <w:szCs w:val="24"/>
              </w:rPr>
            </w:pPr>
            <w:ins w:id="518" w:author="Michael Decker" w:date="2020-04-18T18:17:00Z">
              <w:r>
                <w:rPr>
                  <w:color w:val="000000"/>
                  <w:sz w:val="20"/>
                  <w:szCs w:val="20"/>
                </w:rPr>
                <w:t>6</w:t>
              </w:r>
            </w:ins>
          </w:p>
        </w:tc>
        <w:tc>
          <w:tcPr>
            <w:tcW w:w="0" w:type="auto"/>
            <w:vAlign w:val="bottom"/>
          </w:tcPr>
          <w:p w14:paraId="61D22E6E" w14:textId="77777777" w:rsidR="00990A51" w:rsidRDefault="00990A51" w:rsidP="008501DC">
            <w:pPr>
              <w:ind w:firstLine="0"/>
              <w:jc w:val="right"/>
              <w:rPr>
                <w:ins w:id="519" w:author="Michael Decker" w:date="2020-04-18T18:17:00Z"/>
                <w:rFonts w:cs="Times New Roman"/>
                <w:szCs w:val="24"/>
              </w:rPr>
            </w:pPr>
            <w:ins w:id="520" w:author="Michael Decker" w:date="2020-04-18T18:17:00Z">
              <w:r>
                <w:rPr>
                  <w:color w:val="000000"/>
                  <w:sz w:val="20"/>
                  <w:szCs w:val="20"/>
                </w:rPr>
                <w:t>51833</w:t>
              </w:r>
            </w:ins>
          </w:p>
        </w:tc>
        <w:tc>
          <w:tcPr>
            <w:tcW w:w="0" w:type="auto"/>
            <w:vAlign w:val="bottom"/>
          </w:tcPr>
          <w:p w14:paraId="574C1A69" w14:textId="77777777" w:rsidR="00990A51" w:rsidRDefault="00990A51" w:rsidP="008501DC">
            <w:pPr>
              <w:ind w:firstLine="0"/>
              <w:jc w:val="right"/>
              <w:rPr>
                <w:ins w:id="521" w:author="Michael Decker" w:date="2020-04-18T18:17:00Z"/>
                <w:rFonts w:cs="Times New Roman"/>
                <w:szCs w:val="24"/>
              </w:rPr>
            </w:pPr>
            <w:ins w:id="522" w:author="Michael Decker" w:date="2020-04-18T18:17:00Z">
              <w:r>
                <w:rPr>
                  <w:color w:val="000000"/>
                  <w:sz w:val="20"/>
                  <w:szCs w:val="20"/>
                </w:rPr>
                <w:t>10893</w:t>
              </w:r>
            </w:ins>
          </w:p>
        </w:tc>
        <w:tc>
          <w:tcPr>
            <w:tcW w:w="0" w:type="auto"/>
            <w:vAlign w:val="bottom"/>
          </w:tcPr>
          <w:p w14:paraId="1D9E0FEE" w14:textId="77777777" w:rsidR="00990A51" w:rsidRDefault="00990A51" w:rsidP="008501DC">
            <w:pPr>
              <w:ind w:firstLine="0"/>
              <w:jc w:val="right"/>
              <w:rPr>
                <w:ins w:id="523" w:author="Michael Decker" w:date="2020-04-18T18:17:00Z"/>
                <w:rFonts w:cs="Times New Roman"/>
                <w:szCs w:val="24"/>
              </w:rPr>
            </w:pPr>
            <w:ins w:id="524" w:author="Michael Decker" w:date="2020-04-18T18:17:00Z">
              <w:r>
                <w:rPr>
                  <w:color w:val="000000"/>
                  <w:sz w:val="20"/>
                  <w:szCs w:val="20"/>
                </w:rPr>
                <w:t>24</w:t>
              </w:r>
            </w:ins>
          </w:p>
        </w:tc>
        <w:tc>
          <w:tcPr>
            <w:tcW w:w="0" w:type="auto"/>
            <w:vAlign w:val="bottom"/>
          </w:tcPr>
          <w:p w14:paraId="53D5D282" w14:textId="77777777" w:rsidR="00990A51" w:rsidRDefault="00990A51" w:rsidP="008501DC">
            <w:pPr>
              <w:ind w:firstLine="0"/>
              <w:jc w:val="right"/>
              <w:rPr>
                <w:ins w:id="525" w:author="Michael Decker" w:date="2020-04-18T18:17:00Z"/>
                <w:rFonts w:cs="Times New Roman"/>
                <w:szCs w:val="24"/>
              </w:rPr>
            </w:pPr>
            <w:ins w:id="526" w:author="Michael Decker" w:date="2020-04-18T18:17:00Z">
              <w:r>
                <w:rPr>
                  <w:color w:val="000000"/>
                  <w:sz w:val="20"/>
                  <w:szCs w:val="20"/>
                </w:rPr>
                <w:t>0</w:t>
              </w:r>
            </w:ins>
          </w:p>
        </w:tc>
        <w:tc>
          <w:tcPr>
            <w:tcW w:w="0" w:type="auto"/>
            <w:vAlign w:val="bottom"/>
          </w:tcPr>
          <w:p w14:paraId="4CF9B625" w14:textId="77777777" w:rsidR="00990A51" w:rsidRDefault="00990A51" w:rsidP="008501DC">
            <w:pPr>
              <w:ind w:firstLine="0"/>
              <w:jc w:val="right"/>
              <w:rPr>
                <w:ins w:id="527" w:author="Michael Decker" w:date="2020-04-18T18:17:00Z"/>
                <w:rFonts w:cs="Times New Roman"/>
                <w:szCs w:val="24"/>
              </w:rPr>
            </w:pPr>
            <w:ins w:id="528" w:author="Michael Decker" w:date="2020-04-18T18:17:00Z">
              <w:r>
                <w:rPr>
                  <w:color w:val="000000"/>
                  <w:sz w:val="20"/>
                  <w:szCs w:val="20"/>
                </w:rPr>
                <w:t>0.21</w:t>
              </w:r>
            </w:ins>
          </w:p>
        </w:tc>
        <w:tc>
          <w:tcPr>
            <w:tcW w:w="0" w:type="auto"/>
            <w:vAlign w:val="bottom"/>
          </w:tcPr>
          <w:p w14:paraId="22CD7904" w14:textId="77777777" w:rsidR="00990A51" w:rsidRDefault="00990A51" w:rsidP="008501DC">
            <w:pPr>
              <w:ind w:firstLine="0"/>
              <w:jc w:val="right"/>
              <w:rPr>
                <w:ins w:id="529" w:author="Michael Decker" w:date="2020-04-18T18:17:00Z"/>
                <w:rFonts w:cs="Times New Roman"/>
                <w:szCs w:val="24"/>
              </w:rPr>
            </w:pPr>
            <w:ins w:id="530" w:author="Michael Decker" w:date="2020-04-18T18:17:00Z">
              <w:r>
                <w:rPr>
                  <w:color w:val="000000"/>
                  <w:sz w:val="20"/>
                  <w:szCs w:val="20"/>
                </w:rPr>
                <w:t>0.8177</w:t>
              </w:r>
            </w:ins>
          </w:p>
        </w:tc>
      </w:tr>
      <w:tr w:rsidR="00990A51" w14:paraId="7DA1E2EF" w14:textId="77777777" w:rsidTr="008501DC">
        <w:trPr>
          <w:ins w:id="531" w:author="Michael Decker" w:date="2020-04-18T18:17:00Z"/>
        </w:trPr>
        <w:tc>
          <w:tcPr>
            <w:tcW w:w="0" w:type="auto"/>
            <w:vAlign w:val="bottom"/>
          </w:tcPr>
          <w:p w14:paraId="3A261D63" w14:textId="77777777" w:rsidR="00990A51" w:rsidRDefault="00990A51" w:rsidP="008501DC">
            <w:pPr>
              <w:ind w:firstLine="0"/>
              <w:rPr>
                <w:ins w:id="532" w:author="Michael Decker" w:date="2020-04-18T18:17:00Z"/>
                <w:rFonts w:cs="Times New Roman"/>
                <w:szCs w:val="24"/>
              </w:rPr>
            </w:pPr>
            <w:ins w:id="533" w:author="Michael Decker" w:date="2020-04-18T18:17:00Z">
              <w:r>
                <w:rPr>
                  <w:color w:val="000000"/>
                  <w:sz w:val="20"/>
                  <w:szCs w:val="20"/>
                </w:rPr>
                <w:t>MessagePack Csharp</w:t>
              </w:r>
            </w:ins>
          </w:p>
        </w:tc>
        <w:tc>
          <w:tcPr>
            <w:tcW w:w="0" w:type="auto"/>
            <w:vAlign w:val="bottom"/>
          </w:tcPr>
          <w:p w14:paraId="6342203A" w14:textId="77777777" w:rsidR="00990A51" w:rsidRDefault="00990A51" w:rsidP="008501DC">
            <w:pPr>
              <w:ind w:firstLine="0"/>
              <w:rPr>
                <w:ins w:id="534" w:author="Michael Decker" w:date="2020-04-18T18:17:00Z"/>
                <w:rFonts w:cs="Times New Roman"/>
                <w:szCs w:val="24"/>
              </w:rPr>
            </w:pPr>
            <w:ins w:id="535" w:author="Michael Decker" w:date="2020-04-18T18:17:00Z">
              <w:r>
                <w:rPr>
                  <w:color w:val="000000"/>
                  <w:sz w:val="20"/>
                  <w:szCs w:val="20"/>
                </w:rPr>
                <w:t>C#</w:t>
              </w:r>
            </w:ins>
          </w:p>
        </w:tc>
        <w:tc>
          <w:tcPr>
            <w:tcW w:w="0" w:type="auto"/>
            <w:vAlign w:val="bottom"/>
          </w:tcPr>
          <w:p w14:paraId="7ADB32EC" w14:textId="77777777" w:rsidR="00990A51" w:rsidRDefault="00990A51" w:rsidP="008501DC">
            <w:pPr>
              <w:ind w:firstLine="0"/>
              <w:jc w:val="right"/>
              <w:rPr>
                <w:ins w:id="536" w:author="Michael Decker" w:date="2020-04-18T18:17:00Z"/>
                <w:rFonts w:cs="Times New Roman"/>
                <w:szCs w:val="24"/>
              </w:rPr>
            </w:pPr>
            <w:ins w:id="537" w:author="Michael Decker" w:date="2020-04-18T18:17:00Z">
              <w:r>
                <w:rPr>
                  <w:color w:val="000000"/>
                  <w:sz w:val="20"/>
                  <w:szCs w:val="20"/>
                </w:rPr>
                <w:t>45</w:t>
              </w:r>
            </w:ins>
          </w:p>
        </w:tc>
        <w:tc>
          <w:tcPr>
            <w:tcW w:w="0" w:type="auto"/>
            <w:vAlign w:val="bottom"/>
          </w:tcPr>
          <w:p w14:paraId="463D907A" w14:textId="77777777" w:rsidR="00990A51" w:rsidRDefault="00990A51" w:rsidP="008501DC">
            <w:pPr>
              <w:ind w:firstLine="0"/>
              <w:jc w:val="right"/>
              <w:rPr>
                <w:ins w:id="538" w:author="Michael Decker" w:date="2020-04-18T18:17:00Z"/>
                <w:rFonts w:cs="Times New Roman"/>
                <w:szCs w:val="24"/>
              </w:rPr>
            </w:pPr>
            <w:ins w:id="539" w:author="Michael Decker" w:date="2020-04-18T18:17:00Z">
              <w:r>
                <w:rPr>
                  <w:color w:val="000000"/>
                  <w:sz w:val="20"/>
                  <w:szCs w:val="20"/>
                </w:rPr>
                <w:t>45564</w:t>
              </w:r>
            </w:ins>
          </w:p>
        </w:tc>
        <w:tc>
          <w:tcPr>
            <w:tcW w:w="0" w:type="auto"/>
            <w:vAlign w:val="bottom"/>
          </w:tcPr>
          <w:p w14:paraId="42DC8531" w14:textId="77777777" w:rsidR="00990A51" w:rsidRDefault="00990A51" w:rsidP="008501DC">
            <w:pPr>
              <w:ind w:firstLine="0"/>
              <w:jc w:val="right"/>
              <w:rPr>
                <w:ins w:id="540" w:author="Michael Decker" w:date="2020-04-18T18:17:00Z"/>
                <w:rFonts w:cs="Times New Roman"/>
                <w:szCs w:val="24"/>
              </w:rPr>
            </w:pPr>
            <w:ins w:id="541" w:author="Michael Decker" w:date="2020-04-18T18:17:00Z">
              <w:r>
                <w:rPr>
                  <w:color w:val="000000"/>
                  <w:sz w:val="20"/>
                  <w:szCs w:val="20"/>
                </w:rPr>
                <w:t>4585</w:t>
              </w:r>
            </w:ins>
          </w:p>
        </w:tc>
        <w:tc>
          <w:tcPr>
            <w:tcW w:w="0" w:type="auto"/>
            <w:vAlign w:val="bottom"/>
          </w:tcPr>
          <w:p w14:paraId="20EE7FB8" w14:textId="77777777" w:rsidR="00990A51" w:rsidRDefault="00990A51" w:rsidP="008501DC">
            <w:pPr>
              <w:ind w:firstLine="0"/>
              <w:jc w:val="right"/>
              <w:rPr>
                <w:ins w:id="542" w:author="Michael Decker" w:date="2020-04-18T18:17:00Z"/>
                <w:rFonts w:cs="Times New Roman"/>
                <w:szCs w:val="24"/>
              </w:rPr>
            </w:pPr>
            <w:ins w:id="543" w:author="Michael Decker" w:date="2020-04-18T18:17:00Z">
              <w:r>
                <w:rPr>
                  <w:color w:val="000000"/>
                  <w:sz w:val="20"/>
                  <w:szCs w:val="20"/>
                </w:rPr>
                <w:t>32</w:t>
              </w:r>
            </w:ins>
          </w:p>
        </w:tc>
        <w:tc>
          <w:tcPr>
            <w:tcW w:w="0" w:type="auto"/>
            <w:vAlign w:val="bottom"/>
          </w:tcPr>
          <w:p w14:paraId="78A6844A" w14:textId="77777777" w:rsidR="00990A51" w:rsidRDefault="00990A51" w:rsidP="008501DC">
            <w:pPr>
              <w:ind w:firstLine="0"/>
              <w:jc w:val="right"/>
              <w:rPr>
                <w:ins w:id="544" w:author="Michael Decker" w:date="2020-04-18T18:17:00Z"/>
                <w:rFonts w:cs="Times New Roman"/>
                <w:szCs w:val="24"/>
              </w:rPr>
            </w:pPr>
            <w:ins w:id="545" w:author="Michael Decker" w:date="2020-04-18T18:17:00Z">
              <w:r>
                <w:rPr>
                  <w:color w:val="000000"/>
                  <w:sz w:val="20"/>
                  <w:szCs w:val="20"/>
                </w:rPr>
                <w:t>6</w:t>
              </w:r>
            </w:ins>
          </w:p>
        </w:tc>
        <w:tc>
          <w:tcPr>
            <w:tcW w:w="0" w:type="auto"/>
            <w:vAlign w:val="bottom"/>
          </w:tcPr>
          <w:p w14:paraId="272E11E8" w14:textId="77777777" w:rsidR="00990A51" w:rsidRDefault="00990A51" w:rsidP="008501DC">
            <w:pPr>
              <w:ind w:firstLine="0"/>
              <w:jc w:val="right"/>
              <w:rPr>
                <w:ins w:id="546" w:author="Michael Decker" w:date="2020-04-18T18:17:00Z"/>
                <w:rFonts w:cs="Times New Roman"/>
                <w:szCs w:val="24"/>
              </w:rPr>
            </w:pPr>
            <w:ins w:id="547" w:author="Michael Decker" w:date="2020-04-18T18:17:00Z">
              <w:r>
                <w:rPr>
                  <w:color w:val="000000"/>
                  <w:sz w:val="20"/>
                  <w:szCs w:val="20"/>
                </w:rPr>
                <w:t>0.10</w:t>
              </w:r>
            </w:ins>
          </w:p>
        </w:tc>
        <w:tc>
          <w:tcPr>
            <w:tcW w:w="0" w:type="auto"/>
            <w:vAlign w:val="bottom"/>
          </w:tcPr>
          <w:p w14:paraId="2D71B10C" w14:textId="77777777" w:rsidR="00990A51" w:rsidRDefault="00990A51" w:rsidP="008501DC">
            <w:pPr>
              <w:ind w:firstLine="0"/>
              <w:jc w:val="right"/>
              <w:rPr>
                <w:ins w:id="548" w:author="Michael Decker" w:date="2020-04-18T18:17:00Z"/>
                <w:rFonts w:cs="Times New Roman"/>
                <w:szCs w:val="24"/>
              </w:rPr>
            </w:pPr>
            <w:ins w:id="549" w:author="Michael Decker" w:date="2020-04-18T18:17:00Z">
              <w:r>
                <w:rPr>
                  <w:color w:val="000000"/>
                  <w:sz w:val="20"/>
                  <w:szCs w:val="20"/>
                </w:rPr>
                <w:t>1.0903</w:t>
              </w:r>
            </w:ins>
          </w:p>
        </w:tc>
      </w:tr>
      <w:tr w:rsidR="00990A51" w14:paraId="33974B12" w14:textId="77777777" w:rsidTr="008501DC">
        <w:trPr>
          <w:ins w:id="550" w:author="Michael Decker" w:date="2020-04-18T18:17:00Z"/>
        </w:trPr>
        <w:tc>
          <w:tcPr>
            <w:tcW w:w="0" w:type="auto"/>
            <w:vAlign w:val="bottom"/>
          </w:tcPr>
          <w:p w14:paraId="468BF943" w14:textId="77777777" w:rsidR="00990A51" w:rsidRDefault="00990A51" w:rsidP="008501DC">
            <w:pPr>
              <w:ind w:firstLine="0"/>
              <w:rPr>
                <w:ins w:id="551" w:author="Michael Decker" w:date="2020-04-18T18:17:00Z"/>
                <w:rFonts w:cs="Times New Roman"/>
                <w:szCs w:val="24"/>
              </w:rPr>
            </w:pPr>
            <w:ins w:id="552" w:author="Michael Decker" w:date="2020-04-18T18:17:00Z">
              <w:r>
                <w:rPr>
                  <w:color w:val="000000"/>
                  <w:sz w:val="20"/>
                  <w:szCs w:val="20"/>
                </w:rPr>
                <w:t>mini c</w:t>
              </w:r>
            </w:ins>
          </w:p>
        </w:tc>
        <w:tc>
          <w:tcPr>
            <w:tcW w:w="0" w:type="auto"/>
            <w:vAlign w:val="bottom"/>
          </w:tcPr>
          <w:p w14:paraId="02E664B9" w14:textId="77777777" w:rsidR="00990A51" w:rsidRDefault="00990A51" w:rsidP="008501DC">
            <w:pPr>
              <w:ind w:firstLine="0"/>
              <w:rPr>
                <w:ins w:id="553" w:author="Michael Decker" w:date="2020-04-18T18:17:00Z"/>
                <w:rFonts w:cs="Times New Roman"/>
                <w:szCs w:val="24"/>
              </w:rPr>
            </w:pPr>
            <w:ins w:id="554" w:author="Michael Decker" w:date="2020-04-18T18:17:00Z">
              <w:r>
                <w:rPr>
                  <w:color w:val="000000"/>
                  <w:sz w:val="20"/>
                  <w:szCs w:val="20"/>
                </w:rPr>
                <w:t>C</w:t>
              </w:r>
            </w:ins>
          </w:p>
        </w:tc>
        <w:tc>
          <w:tcPr>
            <w:tcW w:w="0" w:type="auto"/>
            <w:vAlign w:val="bottom"/>
          </w:tcPr>
          <w:p w14:paraId="5BB2B777" w14:textId="77777777" w:rsidR="00990A51" w:rsidRDefault="00990A51" w:rsidP="008501DC">
            <w:pPr>
              <w:ind w:firstLine="0"/>
              <w:jc w:val="right"/>
              <w:rPr>
                <w:ins w:id="555" w:author="Michael Decker" w:date="2020-04-18T18:17:00Z"/>
                <w:rFonts w:cs="Times New Roman"/>
                <w:szCs w:val="24"/>
              </w:rPr>
            </w:pPr>
            <w:ins w:id="556" w:author="Michael Decker" w:date="2020-04-18T18:17:00Z">
              <w:r>
                <w:rPr>
                  <w:color w:val="000000"/>
                  <w:sz w:val="20"/>
                  <w:szCs w:val="20"/>
                </w:rPr>
                <w:t>1</w:t>
              </w:r>
            </w:ins>
          </w:p>
        </w:tc>
        <w:tc>
          <w:tcPr>
            <w:tcW w:w="0" w:type="auto"/>
            <w:vAlign w:val="bottom"/>
          </w:tcPr>
          <w:p w14:paraId="72353B27" w14:textId="77777777" w:rsidR="00990A51" w:rsidRDefault="00990A51" w:rsidP="008501DC">
            <w:pPr>
              <w:ind w:firstLine="0"/>
              <w:jc w:val="right"/>
              <w:rPr>
                <w:ins w:id="557" w:author="Michael Decker" w:date="2020-04-18T18:17:00Z"/>
                <w:rFonts w:cs="Times New Roman"/>
                <w:szCs w:val="24"/>
              </w:rPr>
            </w:pPr>
            <w:ins w:id="558" w:author="Michael Decker" w:date="2020-04-18T18:17:00Z">
              <w:r>
                <w:rPr>
                  <w:color w:val="000000"/>
                  <w:sz w:val="20"/>
                  <w:szCs w:val="20"/>
                </w:rPr>
                <w:t>3454</w:t>
              </w:r>
            </w:ins>
          </w:p>
        </w:tc>
        <w:tc>
          <w:tcPr>
            <w:tcW w:w="0" w:type="auto"/>
            <w:vAlign w:val="bottom"/>
          </w:tcPr>
          <w:p w14:paraId="7F2B3FB9" w14:textId="77777777" w:rsidR="00990A51" w:rsidRDefault="00990A51" w:rsidP="008501DC">
            <w:pPr>
              <w:ind w:firstLine="0"/>
              <w:jc w:val="right"/>
              <w:rPr>
                <w:ins w:id="559" w:author="Michael Decker" w:date="2020-04-18T18:17:00Z"/>
                <w:rFonts w:cs="Times New Roman"/>
                <w:szCs w:val="24"/>
              </w:rPr>
            </w:pPr>
            <w:ins w:id="560" w:author="Michael Decker" w:date="2020-04-18T18:17:00Z">
              <w:r>
                <w:rPr>
                  <w:color w:val="000000"/>
                  <w:sz w:val="20"/>
                  <w:szCs w:val="20"/>
                </w:rPr>
                <w:t>6</w:t>
              </w:r>
            </w:ins>
          </w:p>
        </w:tc>
        <w:tc>
          <w:tcPr>
            <w:tcW w:w="0" w:type="auto"/>
            <w:vAlign w:val="bottom"/>
          </w:tcPr>
          <w:p w14:paraId="3938A673" w14:textId="77777777" w:rsidR="00990A51" w:rsidRDefault="00990A51" w:rsidP="008501DC">
            <w:pPr>
              <w:ind w:firstLine="0"/>
              <w:jc w:val="right"/>
              <w:rPr>
                <w:ins w:id="561" w:author="Michael Decker" w:date="2020-04-18T18:17:00Z"/>
                <w:rFonts w:cs="Times New Roman"/>
                <w:szCs w:val="24"/>
              </w:rPr>
            </w:pPr>
            <w:ins w:id="562" w:author="Michael Decker" w:date="2020-04-18T18:17:00Z">
              <w:r>
                <w:rPr>
                  <w:color w:val="000000"/>
                  <w:sz w:val="20"/>
                  <w:szCs w:val="20"/>
                </w:rPr>
                <w:t>11</w:t>
              </w:r>
            </w:ins>
          </w:p>
        </w:tc>
        <w:tc>
          <w:tcPr>
            <w:tcW w:w="0" w:type="auto"/>
            <w:vAlign w:val="bottom"/>
          </w:tcPr>
          <w:p w14:paraId="4D566890" w14:textId="77777777" w:rsidR="00990A51" w:rsidRDefault="00990A51" w:rsidP="008501DC">
            <w:pPr>
              <w:ind w:firstLine="0"/>
              <w:jc w:val="right"/>
              <w:rPr>
                <w:ins w:id="563" w:author="Michael Decker" w:date="2020-04-18T18:17:00Z"/>
                <w:rFonts w:cs="Times New Roman"/>
                <w:szCs w:val="24"/>
              </w:rPr>
            </w:pPr>
            <w:ins w:id="564" w:author="Michael Decker" w:date="2020-04-18T18:17:00Z">
              <w:r>
                <w:rPr>
                  <w:color w:val="000000"/>
                  <w:sz w:val="20"/>
                  <w:szCs w:val="20"/>
                </w:rPr>
                <w:t>0</w:t>
              </w:r>
            </w:ins>
          </w:p>
        </w:tc>
        <w:tc>
          <w:tcPr>
            <w:tcW w:w="0" w:type="auto"/>
            <w:vAlign w:val="bottom"/>
          </w:tcPr>
          <w:p w14:paraId="06F62D8A" w14:textId="77777777" w:rsidR="00990A51" w:rsidRDefault="00990A51" w:rsidP="008501DC">
            <w:pPr>
              <w:ind w:firstLine="0"/>
              <w:jc w:val="right"/>
              <w:rPr>
                <w:ins w:id="565" w:author="Michael Decker" w:date="2020-04-18T18:17:00Z"/>
                <w:rFonts w:cs="Times New Roman"/>
                <w:szCs w:val="24"/>
              </w:rPr>
            </w:pPr>
            <w:ins w:id="566" w:author="Michael Decker" w:date="2020-04-18T18:17:00Z">
              <w:r>
                <w:rPr>
                  <w:color w:val="000000"/>
                  <w:sz w:val="20"/>
                  <w:szCs w:val="20"/>
                </w:rPr>
                <w:t>0.00</w:t>
              </w:r>
            </w:ins>
          </w:p>
        </w:tc>
        <w:tc>
          <w:tcPr>
            <w:tcW w:w="0" w:type="auto"/>
            <w:vAlign w:val="bottom"/>
          </w:tcPr>
          <w:p w14:paraId="2D3DB6B7" w14:textId="77777777" w:rsidR="00990A51" w:rsidRDefault="00990A51" w:rsidP="008501DC">
            <w:pPr>
              <w:ind w:firstLine="0"/>
              <w:jc w:val="right"/>
              <w:rPr>
                <w:ins w:id="567" w:author="Michael Decker" w:date="2020-04-18T18:17:00Z"/>
                <w:rFonts w:cs="Times New Roman"/>
                <w:szCs w:val="24"/>
              </w:rPr>
            </w:pPr>
            <w:ins w:id="568" w:author="Michael Decker" w:date="2020-04-18T18:17:00Z">
              <w:r>
                <w:rPr>
                  <w:color w:val="000000"/>
                  <w:sz w:val="20"/>
                  <w:szCs w:val="20"/>
                </w:rPr>
                <w:t>0.3748</w:t>
              </w:r>
            </w:ins>
          </w:p>
        </w:tc>
      </w:tr>
      <w:tr w:rsidR="00990A51" w14:paraId="6D4429AE" w14:textId="77777777" w:rsidTr="008501DC">
        <w:trPr>
          <w:ins w:id="569" w:author="Michael Decker" w:date="2020-04-18T18:17:00Z"/>
        </w:trPr>
        <w:tc>
          <w:tcPr>
            <w:tcW w:w="0" w:type="auto"/>
            <w:vAlign w:val="bottom"/>
          </w:tcPr>
          <w:p w14:paraId="4E27BB0B" w14:textId="77777777" w:rsidR="00990A51" w:rsidRDefault="00990A51" w:rsidP="008501DC">
            <w:pPr>
              <w:ind w:firstLine="0"/>
              <w:rPr>
                <w:ins w:id="570" w:author="Michael Decker" w:date="2020-04-18T18:17:00Z"/>
                <w:rFonts w:cs="Times New Roman"/>
                <w:szCs w:val="24"/>
              </w:rPr>
            </w:pPr>
            <w:ins w:id="571" w:author="Michael Decker" w:date="2020-04-18T18:17:00Z">
              <w:r>
                <w:rPr>
                  <w:color w:val="000000"/>
                  <w:sz w:val="20"/>
                  <w:szCs w:val="20"/>
                </w:rPr>
                <w:t>MissionPlanner</w:t>
              </w:r>
            </w:ins>
          </w:p>
        </w:tc>
        <w:tc>
          <w:tcPr>
            <w:tcW w:w="0" w:type="auto"/>
            <w:vAlign w:val="bottom"/>
          </w:tcPr>
          <w:p w14:paraId="653F761A" w14:textId="77777777" w:rsidR="00990A51" w:rsidRDefault="00990A51" w:rsidP="008501DC">
            <w:pPr>
              <w:ind w:firstLine="0"/>
              <w:rPr>
                <w:ins w:id="572" w:author="Michael Decker" w:date="2020-04-18T18:17:00Z"/>
                <w:rFonts w:cs="Times New Roman"/>
                <w:szCs w:val="24"/>
              </w:rPr>
            </w:pPr>
            <w:ins w:id="573" w:author="Michael Decker" w:date="2020-04-18T18:17:00Z">
              <w:r>
                <w:rPr>
                  <w:color w:val="000000"/>
                  <w:sz w:val="20"/>
                  <w:szCs w:val="20"/>
                </w:rPr>
                <w:t>C#</w:t>
              </w:r>
            </w:ins>
          </w:p>
        </w:tc>
        <w:tc>
          <w:tcPr>
            <w:tcW w:w="0" w:type="auto"/>
            <w:vAlign w:val="bottom"/>
          </w:tcPr>
          <w:p w14:paraId="4EA2ACDE" w14:textId="77777777" w:rsidR="00990A51" w:rsidRDefault="00990A51" w:rsidP="008501DC">
            <w:pPr>
              <w:ind w:firstLine="0"/>
              <w:jc w:val="right"/>
              <w:rPr>
                <w:ins w:id="574" w:author="Michael Decker" w:date="2020-04-18T18:17:00Z"/>
                <w:rFonts w:cs="Times New Roman"/>
                <w:szCs w:val="24"/>
              </w:rPr>
            </w:pPr>
            <w:ins w:id="575" w:author="Michael Decker" w:date="2020-04-18T18:17:00Z">
              <w:r>
                <w:rPr>
                  <w:color w:val="000000"/>
                  <w:sz w:val="20"/>
                  <w:szCs w:val="20"/>
                </w:rPr>
                <w:t>71</w:t>
              </w:r>
            </w:ins>
          </w:p>
        </w:tc>
        <w:tc>
          <w:tcPr>
            <w:tcW w:w="0" w:type="auto"/>
            <w:vAlign w:val="bottom"/>
          </w:tcPr>
          <w:p w14:paraId="51CEB04A" w14:textId="77777777" w:rsidR="00990A51" w:rsidRDefault="00990A51" w:rsidP="008501DC">
            <w:pPr>
              <w:ind w:firstLine="0"/>
              <w:jc w:val="right"/>
              <w:rPr>
                <w:ins w:id="576" w:author="Michael Decker" w:date="2020-04-18T18:17:00Z"/>
                <w:rFonts w:cs="Times New Roman"/>
                <w:szCs w:val="24"/>
              </w:rPr>
            </w:pPr>
            <w:ins w:id="577" w:author="Michael Decker" w:date="2020-04-18T18:17:00Z">
              <w:r>
                <w:rPr>
                  <w:color w:val="000000"/>
                  <w:sz w:val="20"/>
                  <w:szCs w:val="20"/>
                </w:rPr>
                <w:t>798373</w:t>
              </w:r>
            </w:ins>
          </w:p>
        </w:tc>
        <w:tc>
          <w:tcPr>
            <w:tcW w:w="0" w:type="auto"/>
            <w:vAlign w:val="bottom"/>
          </w:tcPr>
          <w:p w14:paraId="014DF974" w14:textId="77777777" w:rsidR="00990A51" w:rsidRDefault="00990A51" w:rsidP="008501DC">
            <w:pPr>
              <w:ind w:firstLine="0"/>
              <w:jc w:val="right"/>
              <w:rPr>
                <w:ins w:id="578" w:author="Michael Decker" w:date="2020-04-18T18:17:00Z"/>
                <w:rFonts w:cs="Times New Roman"/>
                <w:szCs w:val="24"/>
              </w:rPr>
            </w:pPr>
            <w:ins w:id="579" w:author="Michael Decker" w:date="2020-04-18T18:17:00Z">
              <w:r>
                <w:rPr>
                  <w:color w:val="000000"/>
                  <w:sz w:val="20"/>
                  <w:szCs w:val="20"/>
                </w:rPr>
                <w:t>240724</w:t>
              </w:r>
            </w:ins>
          </w:p>
        </w:tc>
        <w:tc>
          <w:tcPr>
            <w:tcW w:w="0" w:type="auto"/>
            <w:vAlign w:val="bottom"/>
          </w:tcPr>
          <w:p w14:paraId="27678034" w14:textId="77777777" w:rsidR="00990A51" w:rsidRDefault="00990A51" w:rsidP="008501DC">
            <w:pPr>
              <w:ind w:firstLine="0"/>
              <w:jc w:val="right"/>
              <w:rPr>
                <w:ins w:id="580" w:author="Michael Decker" w:date="2020-04-18T18:17:00Z"/>
                <w:rFonts w:cs="Times New Roman"/>
                <w:szCs w:val="24"/>
              </w:rPr>
            </w:pPr>
            <w:ins w:id="581" w:author="Michael Decker" w:date="2020-04-18T18:17:00Z">
              <w:r>
                <w:rPr>
                  <w:color w:val="000000"/>
                  <w:sz w:val="20"/>
                  <w:szCs w:val="20"/>
                </w:rPr>
                <w:t>188</w:t>
              </w:r>
            </w:ins>
          </w:p>
        </w:tc>
        <w:tc>
          <w:tcPr>
            <w:tcW w:w="0" w:type="auto"/>
            <w:vAlign w:val="bottom"/>
          </w:tcPr>
          <w:p w14:paraId="48AE130C" w14:textId="77777777" w:rsidR="00990A51" w:rsidRDefault="00990A51" w:rsidP="008501DC">
            <w:pPr>
              <w:ind w:firstLine="0"/>
              <w:jc w:val="right"/>
              <w:rPr>
                <w:ins w:id="582" w:author="Michael Decker" w:date="2020-04-18T18:17:00Z"/>
                <w:rFonts w:cs="Times New Roman"/>
                <w:szCs w:val="24"/>
              </w:rPr>
            </w:pPr>
            <w:ins w:id="583" w:author="Michael Decker" w:date="2020-04-18T18:17:00Z">
              <w:r>
                <w:rPr>
                  <w:color w:val="000000"/>
                  <w:sz w:val="20"/>
                  <w:szCs w:val="20"/>
                </w:rPr>
                <w:t>42</w:t>
              </w:r>
            </w:ins>
          </w:p>
        </w:tc>
        <w:tc>
          <w:tcPr>
            <w:tcW w:w="0" w:type="auto"/>
            <w:vAlign w:val="bottom"/>
          </w:tcPr>
          <w:p w14:paraId="591D95A0" w14:textId="77777777" w:rsidR="00990A51" w:rsidRDefault="00990A51" w:rsidP="008501DC">
            <w:pPr>
              <w:ind w:firstLine="0"/>
              <w:jc w:val="right"/>
              <w:rPr>
                <w:ins w:id="584" w:author="Michael Decker" w:date="2020-04-18T18:17:00Z"/>
                <w:rFonts w:cs="Times New Roman"/>
                <w:szCs w:val="24"/>
              </w:rPr>
            </w:pPr>
            <w:ins w:id="585" w:author="Michael Decker" w:date="2020-04-18T18:17:00Z">
              <w:r>
                <w:rPr>
                  <w:color w:val="000000"/>
                  <w:sz w:val="20"/>
                  <w:szCs w:val="20"/>
                </w:rPr>
                <w:t>0.30</w:t>
              </w:r>
            </w:ins>
          </w:p>
        </w:tc>
        <w:tc>
          <w:tcPr>
            <w:tcW w:w="0" w:type="auto"/>
            <w:vAlign w:val="bottom"/>
          </w:tcPr>
          <w:p w14:paraId="5F02109C" w14:textId="77777777" w:rsidR="00990A51" w:rsidRDefault="00990A51" w:rsidP="008501DC">
            <w:pPr>
              <w:ind w:firstLine="0"/>
              <w:jc w:val="right"/>
              <w:rPr>
                <w:ins w:id="586" w:author="Michael Decker" w:date="2020-04-18T18:17:00Z"/>
                <w:rFonts w:cs="Times New Roman"/>
                <w:szCs w:val="24"/>
              </w:rPr>
            </w:pPr>
            <w:ins w:id="587" w:author="Michael Decker" w:date="2020-04-18T18:17:00Z">
              <w:r>
                <w:rPr>
                  <w:color w:val="000000"/>
                  <w:sz w:val="20"/>
                  <w:szCs w:val="20"/>
                </w:rPr>
                <w:t>6.4055</w:t>
              </w:r>
            </w:ins>
          </w:p>
        </w:tc>
      </w:tr>
      <w:tr w:rsidR="00990A51" w14:paraId="056C39F5" w14:textId="77777777" w:rsidTr="008501DC">
        <w:trPr>
          <w:ins w:id="588" w:author="Michael Decker" w:date="2020-04-18T18:17:00Z"/>
        </w:trPr>
        <w:tc>
          <w:tcPr>
            <w:tcW w:w="0" w:type="auto"/>
            <w:vAlign w:val="bottom"/>
          </w:tcPr>
          <w:p w14:paraId="6AFFDF76" w14:textId="77777777" w:rsidR="00990A51" w:rsidRDefault="00990A51" w:rsidP="008501DC">
            <w:pPr>
              <w:ind w:firstLine="0"/>
              <w:rPr>
                <w:ins w:id="589" w:author="Michael Decker" w:date="2020-04-18T18:17:00Z"/>
                <w:rFonts w:cs="Times New Roman"/>
                <w:szCs w:val="24"/>
              </w:rPr>
            </w:pPr>
            <w:ins w:id="590" w:author="Michael Decker" w:date="2020-04-18T18:17:00Z">
              <w:r>
                <w:rPr>
                  <w:color w:val="000000"/>
                  <w:sz w:val="20"/>
                  <w:szCs w:val="20"/>
                </w:rPr>
                <w:t>mono</w:t>
              </w:r>
            </w:ins>
          </w:p>
        </w:tc>
        <w:tc>
          <w:tcPr>
            <w:tcW w:w="0" w:type="auto"/>
            <w:vAlign w:val="bottom"/>
          </w:tcPr>
          <w:p w14:paraId="752C9764" w14:textId="77777777" w:rsidR="00990A51" w:rsidRDefault="00990A51" w:rsidP="008501DC">
            <w:pPr>
              <w:ind w:firstLine="0"/>
              <w:rPr>
                <w:ins w:id="591" w:author="Michael Decker" w:date="2020-04-18T18:17:00Z"/>
                <w:rFonts w:cs="Times New Roman"/>
                <w:szCs w:val="24"/>
              </w:rPr>
            </w:pPr>
            <w:ins w:id="592" w:author="Michael Decker" w:date="2020-04-18T18:17:00Z">
              <w:r>
                <w:rPr>
                  <w:color w:val="000000"/>
                  <w:sz w:val="20"/>
                  <w:szCs w:val="20"/>
                </w:rPr>
                <w:t>C#/C/C++</w:t>
              </w:r>
            </w:ins>
          </w:p>
        </w:tc>
        <w:tc>
          <w:tcPr>
            <w:tcW w:w="0" w:type="auto"/>
            <w:vAlign w:val="bottom"/>
          </w:tcPr>
          <w:p w14:paraId="4AB8DC53" w14:textId="77777777" w:rsidR="00990A51" w:rsidRDefault="00990A51" w:rsidP="008501DC">
            <w:pPr>
              <w:ind w:firstLine="0"/>
              <w:jc w:val="right"/>
              <w:rPr>
                <w:ins w:id="593" w:author="Michael Decker" w:date="2020-04-18T18:17:00Z"/>
                <w:rFonts w:cs="Times New Roman"/>
                <w:szCs w:val="24"/>
              </w:rPr>
            </w:pPr>
            <w:ins w:id="594" w:author="Michael Decker" w:date="2020-04-18T18:17:00Z">
              <w:r>
                <w:rPr>
                  <w:color w:val="000000"/>
                  <w:sz w:val="20"/>
                  <w:szCs w:val="20"/>
                </w:rPr>
                <w:t>747</w:t>
              </w:r>
            </w:ins>
          </w:p>
        </w:tc>
        <w:tc>
          <w:tcPr>
            <w:tcW w:w="0" w:type="auto"/>
            <w:vAlign w:val="bottom"/>
          </w:tcPr>
          <w:p w14:paraId="30E945E1" w14:textId="77777777" w:rsidR="00990A51" w:rsidRDefault="00990A51" w:rsidP="008501DC">
            <w:pPr>
              <w:ind w:firstLine="0"/>
              <w:jc w:val="right"/>
              <w:rPr>
                <w:ins w:id="595" w:author="Michael Decker" w:date="2020-04-18T18:17:00Z"/>
                <w:rFonts w:cs="Times New Roman"/>
                <w:szCs w:val="24"/>
              </w:rPr>
            </w:pPr>
            <w:ins w:id="596" w:author="Michael Decker" w:date="2020-04-18T18:17:00Z">
              <w:r>
                <w:rPr>
                  <w:color w:val="000000"/>
                  <w:sz w:val="20"/>
                  <w:szCs w:val="20"/>
                </w:rPr>
                <w:t>6049345</w:t>
              </w:r>
            </w:ins>
          </w:p>
        </w:tc>
        <w:tc>
          <w:tcPr>
            <w:tcW w:w="0" w:type="auto"/>
            <w:vAlign w:val="bottom"/>
          </w:tcPr>
          <w:p w14:paraId="002A8788" w14:textId="77777777" w:rsidR="00990A51" w:rsidRDefault="00990A51" w:rsidP="008501DC">
            <w:pPr>
              <w:ind w:firstLine="0"/>
              <w:jc w:val="right"/>
              <w:rPr>
                <w:ins w:id="597" w:author="Michael Decker" w:date="2020-04-18T18:17:00Z"/>
                <w:rFonts w:cs="Times New Roman"/>
                <w:szCs w:val="24"/>
              </w:rPr>
            </w:pPr>
            <w:ins w:id="598" w:author="Michael Decker" w:date="2020-04-18T18:17:00Z">
              <w:r>
                <w:rPr>
                  <w:color w:val="000000"/>
                  <w:sz w:val="20"/>
                  <w:szCs w:val="20"/>
                </w:rPr>
                <w:t>1295150</w:t>
              </w:r>
            </w:ins>
          </w:p>
        </w:tc>
        <w:tc>
          <w:tcPr>
            <w:tcW w:w="0" w:type="auto"/>
            <w:vAlign w:val="bottom"/>
          </w:tcPr>
          <w:p w14:paraId="7A9E281F" w14:textId="77777777" w:rsidR="00990A51" w:rsidRDefault="00990A51" w:rsidP="008501DC">
            <w:pPr>
              <w:ind w:firstLine="0"/>
              <w:jc w:val="right"/>
              <w:rPr>
                <w:ins w:id="599" w:author="Michael Decker" w:date="2020-04-18T18:17:00Z"/>
                <w:rFonts w:cs="Times New Roman"/>
                <w:szCs w:val="24"/>
              </w:rPr>
            </w:pPr>
            <w:ins w:id="600" w:author="Michael Decker" w:date="2020-04-18T18:17:00Z">
              <w:r>
                <w:rPr>
                  <w:color w:val="000000"/>
                  <w:sz w:val="20"/>
                  <w:szCs w:val="20"/>
                </w:rPr>
                <w:t>11</w:t>
              </w:r>
            </w:ins>
          </w:p>
        </w:tc>
        <w:tc>
          <w:tcPr>
            <w:tcW w:w="0" w:type="auto"/>
            <w:vAlign w:val="bottom"/>
          </w:tcPr>
          <w:p w14:paraId="2076248D" w14:textId="77777777" w:rsidR="00990A51" w:rsidRDefault="00990A51" w:rsidP="008501DC">
            <w:pPr>
              <w:ind w:firstLine="0"/>
              <w:jc w:val="right"/>
              <w:rPr>
                <w:ins w:id="601" w:author="Michael Decker" w:date="2020-04-18T18:17:00Z"/>
                <w:rFonts w:cs="Times New Roman"/>
                <w:szCs w:val="24"/>
              </w:rPr>
            </w:pPr>
            <w:ins w:id="602" w:author="Michael Decker" w:date="2020-04-18T18:17:00Z">
              <w:r>
                <w:rPr>
                  <w:color w:val="000000"/>
                  <w:sz w:val="20"/>
                  <w:szCs w:val="20"/>
                </w:rPr>
                <w:t>11</w:t>
              </w:r>
            </w:ins>
          </w:p>
        </w:tc>
        <w:tc>
          <w:tcPr>
            <w:tcW w:w="0" w:type="auto"/>
            <w:vAlign w:val="bottom"/>
          </w:tcPr>
          <w:p w14:paraId="6F64FDAD" w14:textId="77777777" w:rsidR="00990A51" w:rsidRDefault="00990A51" w:rsidP="008501DC">
            <w:pPr>
              <w:ind w:firstLine="0"/>
              <w:jc w:val="right"/>
              <w:rPr>
                <w:ins w:id="603" w:author="Michael Decker" w:date="2020-04-18T18:17:00Z"/>
                <w:rFonts w:cs="Times New Roman"/>
                <w:szCs w:val="24"/>
              </w:rPr>
            </w:pPr>
            <w:ins w:id="604" w:author="Michael Decker" w:date="2020-04-18T18:17:00Z">
              <w:r>
                <w:rPr>
                  <w:color w:val="000000"/>
                  <w:sz w:val="20"/>
                  <w:szCs w:val="20"/>
                </w:rPr>
                <w:t>0.21</w:t>
              </w:r>
            </w:ins>
          </w:p>
        </w:tc>
        <w:tc>
          <w:tcPr>
            <w:tcW w:w="0" w:type="auto"/>
            <w:vAlign w:val="bottom"/>
          </w:tcPr>
          <w:p w14:paraId="1064C87E" w14:textId="77777777" w:rsidR="00990A51" w:rsidRDefault="00990A51" w:rsidP="008501DC">
            <w:pPr>
              <w:ind w:firstLine="0"/>
              <w:jc w:val="right"/>
              <w:rPr>
                <w:ins w:id="605" w:author="Michael Decker" w:date="2020-04-18T18:17:00Z"/>
                <w:rFonts w:cs="Times New Roman"/>
                <w:szCs w:val="24"/>
              </w:rPr>
            </w:pPr>
            <w:ins w:id="606" w:author="Michael Decker" w:date="2020-04-18T18:17:00Z">
              <w:r>
                <w:rPr>
                  <w:color w:val="000000"/>
                  <w:sz w:val="20"/>
                  <w:szCs w:val="20"/>
                </w:rPr>
                <w:t>0.3748</w:t>
              </w:r>
            </w:ins>
          </w:p>
        </w:tc>
      </w:tr>
      <w:tr w:rsidR="00990A51" w14:paraId="7DBF20B8" w14:textId="77777777" w:rsidTr="008501DC">
        <w:trPr>
          <w:ins w:id="607" w:author="Michael Decker" w:date="2020-04-18T18:17:00Z"/>
        </w:trPr>
        <w:tc>
          <w:tcPr>
            <w:tcW w:w="0" w:type="auto"/>
            <w:vAlign w:val="bottom"/>
          </w:tcPr>
          <w:p w14:paraId="23F8179D" w14:textId="77777777" w:rsidR="00990A51" w:rsidRDefault="00990A51" w:rsidP="008501DC">
            <w:pPr>
              <w:ind w:firstLine="0"/>
              <w:rPr>
                <w:ins w:id="608" w:author="Michael Decker" w:date="2020-04-18T18:17:00Z"/>
                <w:rFonts w:cs="Times New Roman"/>
                <w:szCs w:val="24"/>
              </w:rPr>
            </w:pPr>
            <w:ins w:id="609" w:author="Michael Decker" w:date="2020-04-18T18:17:00Z">
              <w:r>
                <w:rPr>
                  <w:color w:val="000000"/>
                  <w:sz w:val="20"/>
                  <w:szCs w:val="20"/>
                </w:rPr>
                <w:t>nativejson benchmark</w:t>
              </w:r>
            </w:ins>
          </w:p>
        </w:tc>
        <w:tc>
          <w:tcPr>
            <w:tcW w:w="0" w:type="auto"/>
            <w:vAlign w:val="bottom"/>
          </w:tcPr>
          <w:p w14:paraId="7FAEB0EE" w14:textId="77777777" w:rsidR="00990A51" w:rsidRDefault="00990A51" w:rsidP="008501DC">
            <w:pPr>
              <w:ind w:firstLine="0"/>
              <w:rPr>
                <w:ins w:id="610" w:author="Michael Decker" w:date="2020-04-18T18:17:00Z"/>
                <w:rFonts w:cs="Times New Roman"/>
                <w:szCs w:val="24"/>
              </w:rPr>
            </w:pPr>
            <w:ins w:id="611" w:author="Michael Decker" w:date="2020-04-18T18:17:00Z">
              <w:r>
                <w:rPr>
                  <w:color w:val="000000"/>
                  <w:sz w:val="20"/>
                  <w:szCs w:val="20"/>
                </w:rPr>
                <w:t>C++/C</w:t>
              </w:r>
            </w:ins>
          </w:p>
        </w:tc>
        <w:tc>
          <w:tcPr>
            <w:tcW w:w="0" w:type="auto"/>
            <w:vAlign w:val="bottom"/>
          </w:tcPr>
          <w:p w14:paraId="6BC6A4ED" w14:textId="77777777" w:rsidR="00990A51" w:rsidRDefault="00990A51" w:rsidP="008501DC">
            <w:pPr>
              <w:ind w:firstLine="0"/>
              <w:jc w:val="right"/>
              <w:rPr>
                <w:ins w:id="612" w:author="Michael Decker" w:date="2020-04-18T18:17:00Z"/>
                <w:rFonts w:cs="Times New Roman"/>
                <w:szCs w:val="24"/>
              </w:rPr>
            </w:pPr>
            <w:ins w:id="613" w:author="Michael Decker" w:date="2020-04-18T18:17:00Z">
              <w:r>
                <w:rPr>
                  <w:color w:val="000000"/>
                  <w:sz w:val="20"/>
                  <w:szCs w:val="20"/>
                </w:rPr>
                <w:t>32</w:t>
              </w:r>
            </w:ins>
          </w:p>
        </w:tc>
        <w:tc>
          <w:tcPr>
            <w:tcW w:w="0" w:type="auto"/>
            <w:vAlign w:val="bottom"/>
          </w:tcPr>
          <w:p w14:paraId="3EB20BB6" w14:textId="77777777" w:rsidR="00990A51" w:rsidRDefault="00990A51" w:rsidP="008501DC">
            <w:pPr>
              <w:ind w:firstLine="0"/>
              <w:jc w:val="right"/>
              <w:rPr>
                <w:ins w:id="614" w:author="Michael Decker" w:date="2020-04-18T18:17:00Z"/>
                <w:rFonts w:cs="Times New Roman"/>
                <w:szCs w:val="24"/>
              </w:rPr>
            </w:pPr>
            <w:ins w:id="615" w:author="Michael Decker" w:date="2020-04-18T18:17:00Z">
              <w:r>
                <w:rPr>
                  <w:color w:val="000000"/>
                  <w:sz w:val="20"/>
                  <w:szCs w:val="20"/>
                </w:rPr>
                <w:t>16083</w:t>
              </w:r>
            </w:ins>
          </w:p>
        </w:tc>
        <w:tc>
          <w:tcPr>
            <w:tcW w:w="0" w:type="auto"/>
            <w:vAlign w:val="bottom"/>
          </w:tcPr>
          <w:p w14:paraId="4F782972" w14:textId="77777777" w:rsidR="00990A51" w:rsidRDefault="00990A51" w:rsidP="008501DC">
            <w:pPr>
              <w:ind w:firstLine="0"/>
              <w:jc w:val="right"/>
              <w:rPr>
                <w:ins w:id="616" w:author="Michael Decker" w:date="2020-04-18T18:17:00Z"/>
                <w:rFonts w:cs="Times New Roman"/>
                <w:szCs w:val="24"/>
              </w:rPr>
            </w:pPr>
            <w:ins w:id="617" w:author="Michael Decker" w:date="2020-04-18T18:17:00Z">
              <w:r>
                <w:rPr>
                  <w:color w:val="000000"/>
                  <w:sz w:val="20"/>
                  <w:szCs w:val="20"/>
                </w:rPr>
                <w:t>1337</w:t>
              </w:r>
            </w:ins>
          </w:p>
        </w:tc>
        <w:tc>
          <w:tcPr>
            <w:tcW w:w="0" w:type="auto"/>
            <w:vAlign w:val="bottom"/>
          </w:tcPr>
          <w:p w14:paraId="4FDADC92" w14:textId="77777777" w:rsidR="00990A51" w:rsidRDefault="00990A51" w:rsidP="008501DC">
            <w:pPr>
              <w:ind w:firstLine="0"/>
              <w:jc w:val="right"/>
              <w:rPr>
                <w:ins w:id="618" w:author="Michael Decker" w:date="2020-04-18T18:17:00Z"/>
                <w:rFonts w:cs="Times New Roman"/>
                <w:szCs w:val="24"/>
              </w:rPr>
            </w:pPr>
            <w:ins w:id="619" w:author="Michael Decker" w:date="2020-04-18T18:17:00Z">
              <w:r>
                <w:rPr>
                  <w:color w:val="000000"/>
                  <w:sz w:val="20"/>
                  <w:szCs w:val="20"/>
                </w:rPr>
                <w:t>42</w:t>
              </w:r>
            </w:ins>
          </w:p>
        </w:tc>
        <w:tc>
          <w:tcPr>
            <w:tcW w:w="0" w:type="auto"/>
            <w:vAlign w:val="bottom"/>
          </w:tcPr>
          <w:p w14:paraId="1A4CA4EF" w14:textId="77777777" w:rsidR="00990A51" w:rsidRDefault="00990A51" w:rsidP="008501DC">
            <w:pPr>
              <w:ind w:firstLine="0"/>
              <w:jc w:val="right"/>
              <w:rPr>
                <w:ins w:id="620" w:author="Michael Decker" w:date="2020-04-18T18:17:00Z"/>
                <w:rFonts w:cs="Times New Roman"/>
                <w:szCs w:val="24"/>
              </w:rPr>
            </w:pPr>
            <w:ins w:id="621" w:author="Michael Decker" w:date="2020-04-18T18:17:00Z">
              <w:r>
                <w:rPr>
                  <w:color w:val="000000"/>
                  <w:sz w:val="20"/>
                  <w:szCs w:val="20"/>
                </w:rPr>
                <w:t>7</w:t>
              </w:r>
            </w:ins>
          </w:p>
        </w:tc>
        <w:tc>
          <w:tcPr>
            <w:tcW w:w="0" w:type="auto"/>
            <w:vAlign w:val="bottom"/>
          </w:tcPr>
          <w:p w14:paraId="09601AC7" w14:textId="77777777" w:rsidR="00990A51" w:rsidRDefault="00990A51" w:rsidP="008501DC">
            <w:pPr>
              <w:ind w:firstLine="0"/>
              <w:jc w:val="right"/>
              <w:rPr>
                <w:ins w:id="622" w:author="Michael Decker" w:date="2020-04-18T18:17:00Z"/>
                <w:rFonts w:cs="Times New Roman"/>
                <w:szCs w:val="24"/>
              </w:rPr>
            </w:pPr>
            <w:ins w:id="623" w:author="Michael Decker" w:date="2020-04-18T18:17:00Z">
              <w:r>
                <w:rPr>
                  <w:color w:val="000000"/>
                  <w:sz w:val="20"/>
                  <w:szCs w:val="20"/>
                </w:rPr>
                <w:t>0.08</w:t>
              </w:r>
            </w:ins>
          </w:p>
        </w:tc>
        <w:tc>
          <w:tcPr>
            <w:tcW w:w="0" w:type="auto"/>
            <w:vAlign w:val="bottom"/>
          </w:tcPr>
          <w:p w14:paraId="46EFEF60" w14:textId="77777777" w:rsidR="00990A51" w:rsidRDefault="00990A51" w:rsidP="008501DC">
            <w:pPr>
              <w:ind w:firstLine="0"/>
              <w:jc w:val="right"/>
              <w:rPr>
                <w:ins w:id="624" w:author="Michael Decker" w:date="2020-04-18T18:17:00Z"/>
                <w:rFonts w:cs="Times New Roman"/>
                <w:szCs w:val="24"/>
              </w:rPr>
            </w:pPr>
            <w:ins w:id="625" w:author="Michael Decker" w:date="2020-04-18T18:17:00Z">
              <w:r>
                <w:rPr>
                  <w:color w:val="000000"/>
                  <w:sz w:val="20"/>
                  <w:szCs w:val="20"/>
                </w:rPr>
                <w:t>1.4310</w:t>
              </w:r>
            </w:ins>
          </w:p>
        </w:tc>
      </w:tr>
      <w:tr w:rsidR="00990A51" w14:paraId="5D064307" w14:textId="77777777" w:rsidTr="008501DC">
        <w:trPr>
          <w:ins w:id="626" w:author="Michael Decker" w:date="2020-04-18T18:17:00Z"/>
        </w:trPr>
        <w:tc>
          <w:tcPr>
            <w:tcW w:w="0" w:type="auto"/>
            <w:vAlign w:val="bottom"/>
          </w:tcPr>
          <w:p w14:paraId="285733CC" w14:textId="77777777" w:rsidR="00990A51" w:rsidRDefault="00990A51" w:rsidP="008501DC">
            <w:pPr>
              <w:ind w:firstLine="0"/>
              <w:rPr>
                <w:ins w:id="627" w:author="Michael Decker" w:date="2020-04-18T18:17:00Z"/>
                <w:rFonts w:cs="Times New Roman"/>
                <w:szCs w:val="24"/>
              </w:rPr>
            </w:pPr>
            <w:ins w:id="628" w:author="Michael Decker" w:date="2020-04-18T18:17:00Z">
              <w:r>
                <w:rPr>
                  <w:color w:val="000000"/>
                  <w:sz w:val="20"/>
                  <w:szCs w:val="20"/>
                </w:rPr>
                <w:t>oclint</w:t>
              </w:r>
            </w:ins>
          </w:p>
        </w:tc>
        <w:tc>
          <w:tcPr>
            <w:tcW w:w="0" w:type="auto"/>
            <w:vAlign w:val="bottom"/>
          </w:tcPr>
          <w:p w14:paraId="346AE3D0" w14:textId="77777777" w:rsidR="00990A51" w:rsidRDefault="00990A51" w:rsidP="008501DC">
            <w:pPr>
              <w:ind w:firstLine="0"/>
              <w:rPr>
                <w:ins w:id="629" w:author="Michael Decker" w:date="2020-04-18T18:17:00Z"/>
                <w:rFonts w:cs="Times New Roman"/>
                <w:szCs w:val="24"/>
              </w:rPr>
            </w:pPr>
            <w:ins w:id="630" w:author="Michael Decker" w:date="2020-04-18T18:17:00Z">
              <w:r>
                <w:rPr>
                  <w:color w:val="000000"/>
                  <w:sz w:val="20"/>
                  <w:szCs w:val="20"/>
                </w:rPr>
                <w:t>C++/C</w:t>
              </w:r>
            </w:ins>
          </w:p>
        </w:tc>
        <w:tc>
          <w:tcPr>
            <w:tcW w:w="0" w:type="auto"/>
            <w:vAlign w:val="bottom"/>
          </w:tcPr>
          <w:p w14:paraId="03B28014" w14:textId="77777777" w:rsidR="00990A51" w:rsidRDefault="00990A51" w:rsidP="008501DC">
            <w:pPr>
              <w:ind w:firstLine="0"/>
              <w:jc w:val="right"/>
              <w:rPr>
                <w:ins w:id="631" w:author="Michael Decker" w:date="2020-04-18T18:17:00Z"/>
                <w:rFonts w:cs="Times New Roman"/>
                <w:szCs w:val="24"/>
              </w:rPr>
            </w:pPr>
            <w:ins w:id="632" w:author="Michael Decker" w:date="2020-04-18T18:17:00Z">
              <w:r>
                <w:rPr>
                  <w:color w:val="000000"/>
                  <w:sz w:val="20"/>
                  <w:szCs w:val="20"/>
                </w:rPr>
                <w:t>29</w:t>
              </w:r>
            </w:ins>
          </w:p>
        </w:tc>
        <w:tc>
          <w:tcPr>
            <w:tcW w:w="0" w:type="auto"/>
            <w:vAlign w:val="bottom"/>
          </w:tcPr>
          <w:p w14:paraId="71E826C0" w14:textId="77777777" w:rsidR="00990A51" w:rsidRDefault="00990A51" w:rsidP="008501DC">
            <w:pPr>
              <w:ind w:firstLine="0"/>
              <w:jc w:val="right"/>
              <w:rPr>
                <w:ins w:id="633" w:author="Michael Decker" w:date="2020-04-18T18:17:00Z"/>
                <w:rFonts w:cs="Times New Roman"/>
                <w:szCs w:val="24"/>
              </w:rPr>
            </w:pPr>
            <w:ins w:id="634" w:author="Michael Decker" w:date="2020-04-18T18:17:00Z">
              <w:r>
                <w:rPr>
                  <w:color w:val="000000"/>
                  <w:sz w:val="20"/>
                  <w:szCs w:val="20"/>
                </w:rPr>
                <w:t>21478</w:t>
              </w:r>
            </w:ins>
          </w:p>
        </w:tc>
        <w:tc>
          <w:tcPr>
            <w:tcW w:w="0" w:type="auto"/>
            <w:vAlign w:val="bottom"/>
          </w:tcPr>
          <w:p w14:paraId="72238962" w14:textId="77777777" w:rsidR="00990A51" w:rsidRDefault="00990A51" w:rsidP="008501DC">
            <w:pPr>
              <w:ind w:firstLine="0"/>
              <w:jc w:val="right"/>
              <w:rPr>
                <w:ins w:id="635" w:author="Michael Decker" w:date="2020-04-18T18:17:00Z"/>
                <w:rFonts w:cs="Times New Roman"/>
                <w:szCs w:val="24"/>
              </w:rPr>
            </w:pPr>
            <w:ins w:id="636" w:author="Michael Decker" w:date="2020-04-18T18:17:00Z">
              <w:r>
                <w:rPr>
                  <w:color w:val="000000"/>
                  <w:sz w:val="20"/>
                  <w:szCs w:val="20"/>
                </w:rPr>
                <w:t>478</w:t>
              </w:r>
            </w:ins>
          </w:p>
        </w:tc>
        <w:tc>
          <w:tcPr>
            <w:tcW w:w="0" w:type="auto"/>
            <w:vAlign w:val="bottom"/>
          </w:tcPr>
          <w:p w14:paraId="585A7BB2" w14:textId="77777777" w:rsidR="00990A51" w:rsidRDefault="00990A51" w:rsidP="008501DC">
            <w:pPr>
              <w:ind w:firstLine="0"/>
              <w:jc w:val="right"/>
              <w:rPr>
                <w:ins w:id="637" w:author="Michael Decker" w:date="2020-04-18T18:17:00Z"/>
                <w:rFonts w:cs="Times New Roman"/>
                <w:szCs w:val="24"/>
              </w:rPr>
            </w:pPr>
            <w:ins w:id="638" w:author="Michael Decker" w:date="2020-04-18T18:17:00Z">
              <w:r>
                <w:rPr>
                  <w:color w:val="000000"/>
                  <w:sz w:val="20"/>
                  <w:szCs w:val="20"/>
                </w:rPr>
                <w:t>59</w:t>
              </w:r>
            </w:ins>
          </w:p>
        </w:tc>
        <w:tc>
          <w:tcPr>
            <w:tcW w:w="0" w:type="auto"/>
            <w:vAlign w:val="bottom"/>
          </w:tcPr>
          <w:p w14:paraId="224848B0" w14:textId="77777777" w:rsidR="00990A51" w:rsidRDefault="00990A51" w:rsidP="008501DC">
            <w:pPr>
              <w:ind w:firstLine="0"/>
              <w:jc w:val="right"/>
              <w:rPr>
                <w:ins w:id="639" w:author="Michael Decker" w:date="2020-04-18T18:17:00Z"/>
                <w:rFonts w:cs="Times New Roman"/>
                <w:szCs w:val="24"/>
              </w:rPr>
            </w:pPr>
            <w:ins w:id="640" w:author="Michael Decker" w:date="2020-04-18T18:17:00Z">
              <w:r>
                <w:rPr>
                  <w:color w:val="000000"/>
                  <w:sz w:val="20"/>
                  <w:szCs w:val="20"/>
                </w:rPr>
                <w:t>13</w:t>
              </w:r>
            </w:ins>
          </w:p>
        </w:tc>
        <w:tc>
          <w:tcPr>
            <w:tcW w:w="0" w:type="auto"/>
            <w:vAlign w:val="bottom"/>
          </w:tcPr>
          <w:p w14:paraId="4A19466D" w14:textId="77777777" w:rsidR="00990A51" w:rsidRDefault="00990A51" w:rsidP="008501DC">
            <w:pPr>
              <w:ind w:firstLine="0"/>
              <w:jc w:val="right"/>
              <w:rPr>
                <w:ins w:id="641" w:author="Michael Decker" w:date="2020-04-18T18:17:00Z"/>
                <w:rFonts w:cs="Times New Roman"/>
                <w:szCs w:val="24"/>
              </w:rPr>
            </w:pPr>
            <w:ins w:id="642" w:author="Michael Decker" w:date="2020-04-18T18:17:00Z">
              <w:r>
                <w:rPr>
                  <w:color w:val="000000"/>
                  <w:sz w:val="20"/>
                  <w:szCs w:val="20"/>
                </w:rPr>
                <w:t>0.02</w:t>
              </w:r>
            </w:ins>
          </w:p>
        </w:tc>
        <w:tc>
          <w:tcPr>
            <w:tcW w:w="0" w:type="auto"/>
            <w:vAlign w:val="bottom"/>
          </w:tcPr>
          <w:p w14:paraId="46AFB02B" w14:textId="77777777" w:rsidR="00990A51" w:rsidRDefault="00990A51" w:rsidP="008501DC">
            <w:pPr>
              <w:ind w:firstLine="0"/>
              <w:jc w:val="right"/>
              <w:rPr>
                <w:ins w:id="643" w:author="Michael Decker" w:date="2020-04-18T18:17:00Z"/>
                <w:rFonts w:cs="Times New Roman"/>
                <w:szCs w:val="24"/>
              </w:rPr>
            </w:pPr>
            <w:ins w:id="644" w:author="Michael Decker" w:date="2020-04-18T18:17:00Z">
              <w:r>
                <w:rPr>
                  <w:color w:val="000000"/>
                  <w:sz w:val="20"/>
                  <w:szCs w:val="20"/>
                </w:rPr>
                <w:t>2.0102</w:t>
              </w:r>
            </w:ins>
          </w:p>
        </w:tc>
      </w:tr>
      <w:tr w:rsidR="00990A51" w14:paraId="4965103B" w14:textId="77777777" w:rsidTr="008501DC">
        <w:trPr>
          <w:ins w:id="645" w:author="Michael Decker" w:date="2020-04-18T18:17:00Z"/>
        </w:trPr>
        <w:tc>
          <w:tcPr>
            <w:tcW w:w="0" w:type="auto"/>
            <w:vAlign w:val="bottom"/>
          </w:tcPr>
          <w:p w14:paraId="5446427A" w14:textId="77777777" w:rsidR="00990A51" w:rsidRDefault="00990A51" w:rsidP="008501DC">
            <w:pPr>
              <w:ind w:firstLine="0"/>
              <w:rPr>
                <w:ins w:id="646" w:author="Michael Decker" w:date="2020-04-18T18:17:00Z"/>
                <w:rFonts w:cs="Times New Roman"/>
                <w:szCs w:val="24"/>
              </w:rPr>
            </w:pPr>
            <w:ins w:id="647" w:author="Michael Decker" w:date="2020-04-18T18:17:00Z">
              <w:r>
                <w:rPr>
                  <w:color w:val="000000"/>
                  <w:sz w:val="20"/>
                  <w:szCs w:val="20"/>
                </w:rPr>
                <w:t>osrm backend</w:t>
              </w:r>
            </w:ins>
          </w:p>
        </w:tc>
        <w:tc>
          <w:tcPr>
            <w:tcW w:w="0" w:type="auto"/>
            <w:vAlign w:val="bottom"/>
          </w:tcPr>
          <w:p w14:paraId="2671217B" w14:textId="77777777" w:rsidR="00990A51" w:rsidRDefault="00990A51" w:rsidP="008501DC">
            <w:pPr>
              <w:ind w:firstLine="0"/>
              <w:rPr>
                <w:ins w:id="648" w:author="Michael Decker" w:date="2020-04-18T18:17:00Z"/>
                <w:rFonts w:cs="Times New Roman"/>
                <w:szCs w:val="24"/>
              </w:rPr>
            </w:pPr>
            <w:ins w:id="649" w:author="Michael Decker" w:date="2020-04-18T18:17:00Z">
              <w:r>
                <w:rPr>
                  <w:color w:val="000000"/>
                  <w:sz w:val="20"/>
                  <w:szCs w:val="20"/>
                </w:rPr>
                <w:t>C/C++</w:t>
              </w:r>
            </w:ins>
          </w:p>
        </w:tc>
        <w:tc>
          <w:tcPr>
            <w:tcW w:w="0" w:type="auto"/>
            <w:vAlign w:val="bottom"/>
          </w:tcPr>
          <w:p w14:paraId="5D1E3962" w14:textId="77777777" w:rsidR="00990A51" w:rsidRDefault="00990A51" w:rsidP="008501DC">
            <w:pPr>
              <w:ind w:firstLine="0"/>
              <w:jc w:val="right"/>
              <w:rPr>
                <w:ins w:id="650" w:author="Michael Decker" w:date="2020-04-18T18:17:00Z"/>
                <w:rFonts w:cs="Times New Roman"/>
                <w:szCs w:val="24"/>
              </w:rPr>
            </w:pPr>
            <w:ins w:id="651" w:author="Michael Decker" w:date="2020-04-18T18:17:00Z">
              <w:r>
                <w:rPr>
                  <w:color w:val="000000"/>
                  <w:sz w:val="20"/>
                  <w:szCs w:val="20"/>
                </w:rPr>
                <w:t>109</w:t>
              </w:r>
            </w:ins>
          </w:p>
        </w:tc>
        <w:tc>
          <w:tcPr>
            <w:tcW w:w="0" w:type="auto"/>
            <w:vAlign w:val="bottom"/>
          </w:tcPr>
          <w:p w14:paraId="6B8C4C4D" w14:textId="77777777" w:rsidR="00990A51" w:rsidRDefault="00990A51" w:rsidP="008501DC">
            <w:pPr>
              <w:ind w:firstLine="0"/>
              <w:jc w:val="right"/>
              <w:rPr>
                <w:ins w:id="652" w:author="Michael Decker" w:date="2020-04-18T18:17:00Z"/>
                <w:rFonts w:cs="Times New Roman"/>
                <w:szCs w:val="24"/>
              </w:rPr>
            </w:pPr>
            <w:ins w:id="653" w:author="Michael Decker" w:date="2020-04-18T18:17:00Z">
              <w:r>
                <w:rPr>
                  <w:color w:val="000000"/>
                  <w:sz w:val="20"/>
                  <w:szCs w:val="20"/>
                </w:rPr>
                <w:t>195834</w:t>
              </w:r>
            </w:ins>
          </w:p>
        </w:tc>
        <w:tc>
          <w:tcPr>
            <w:tcW w:w="0" w:type="auto"/>
            <w:vAlign w:val="bottom"/>
          </w:tcPr>
          <w:p w14:paraId="00580ECD" w14:textId="77777777" w:rsidR="00990A51" w:rsidRDefault="00990A51" w:rsidP="008501DC">
            <w:pPr>
              <w:ind w:firstLine="0"/>
              <w:jc w:val="right"/>
              <w:rPr>
                <w:ins w:id="654" w:author="Michael Decker" w:date="2020-04-18T18:17:00Z"/>
                <w:rFonts w:cs="Times New Roman"/>
                <w:szCs w:val="24"/>
              </w:rPr>
            </w:pPr>
            <w:ins w:id="655" w:author="Michael Decker" w:date="2020-04-18T18:17:00Z">
              <w:r>
                <w:rPr>
                  <w:color w:val="000000"/>
                  <w:sz w:val="20"/>
                  <w:szCs w:val="20"/>
                </w:rPr>
                <w:t>30768</w:t>
              </w:r>
            </w:ins>
          </w:p>
        </w:tc>
        <w:tc>
          <w:tcPr>
            <w:tcW w:w="0" w:type="auto"/>
            <w:vAlign w:val="bottom"/>
          </w:tcPr>
          <w:p w14:paraId="4D3C8672" w14:textId="77777777" w:rsidR="00990A51" w:rsidRDefault="00990A51" w:rsidP="008501DC">
            <w:pPr>
              <w:ind w:firstLine="0"/>
              <w:jc w:val="right"/>
              <w:rPr>
                <w:ins w:id="656" w:author="Michael Decker" w:date="2020-04-18T18:17:00Z"/>
                <w:rFonts w:cs="Times New Roman"/>
                <w:szCs w:val="24"/>
              </w:rPr>
            </w:pPr>
            <w:ins w:id="657" w:author="Michael Decker" w:date="2020-04-18T18:17:00Z">
              <w:r>
                <w:rPr>
                  <w:color w:val="000000"/>
                  <w:sz w:val="20"/>
                  <w:szCs w:val="20"/>
                </w:rPr>
                <w:t>42</w:t>
              </w:r>
            </w:ins>
          </w:p>
        </w:tc>
        <w:tc>
          <w:tcPr>
            <w:tcW w:w="0" w:type="auto"/>
            <w:vAlign w:val="bottom"/>
          </w:tcPr>
          <w:p w14:paraId="25FE9131" w14:textId="77777777" w:rsidR="00990A51" w:rsidRDefault="00990A51" w:rsidP="008501DC">
            <w:pPr>
              <w:ind w:firstLine="0"/>
              <w:jc w:val="right"/>
              <w:rPr>
                <w:ins w:id="658" w:author="Michael Decker" w:date="2020-04-18T18:17:00Z"/>
                <w:rFonts w:cs="Times New Roman"/>
                <w:szCs w:val="24"/>
              </w:rPr>
            </w:pPr>
            <w:ins w:id="659" w:author="Michael Decker" w:date="2020-04-18T18:17:00Z">
              <w:r>
                <w:rPr>
                  <w:color w:val="000000"/>
                  <w:sz w:val="20"/>
                  <w:szCs w:val="20"/>
                </w:rPr>
                <w:t>0</w:t>
              </w:r>
            </w:ins>
          </w:p>
        </w:tc>
        <w:tc>
          <w:tcPr>
            <w:tcW w:w="0" w:type="auto"/>
            <w:vAlign w:val="bottom"/>
          </w:tcPr>
          <w:p w14:paraId="3214DB7E" w14:textId="77777777" w:rsidR="00990A51" w:rsidRDefault="00990A51" w:rsidP="008501DC">
            <w:pPr>
              <w:ind w:firstLine="0"/>
              <w:jc w:val="right"/>
              <w:rPr>
                <w:ins w:id="660" w:author="Michael Decker" w:date="2020-04-18T18:17:00Z"/>
                <w:rFonts w:cs="Times New Roman"/>
                <w:szCs w:val="24"/>
              </w:rPr>
            </w:pPr>
            <w:ins w:id="661" w:author="Michael Decker" w:date="2020-04-18T18:17:00Z">
              <w:r>
                <w:rPr>
                  <w:color w:val="000000"/>
                  <w:sz w:val="20"/>
                  <w:szCs w:val="20"/>
                </w:rPr>
                <w:t>0.16</w:t>
              </w:r>
            </w:ins>
          </w:p>
        </w:tc>
        <w:tc>
          <w:tcPr>
            <w:tcW w:w="0" w:type="auto"/>
            <w:vAlign w:val="bottom"/>
          </w:tcPr>
          <w:p w14:paraId="653550AE" w14:textId="77777777" w:rsidR="00990A51" w:rsidRDefault="00990A51" w:rsidP="008501DC">
            <w:pPr>
              <w:ind w:firstLine="0"/>
              <w:jc w:val="right"/>
              <w:rPr>
                <w:ins w:id="662" w:author="Michael Decker" w:date="2020-04-18T18:17:00Z"/>
                <w:rFonts w:cs="Times New Roman"/>
                <w:szCs w:val="24"/>
              </w:rPr>
            </w:pPr>
            <w:ins w:id="663" w:author="Michael Decker" w:date="2020-04-18T18:17:00Z">
              <w:r>
                <w:rPr>
                  <w:color w:val="000000"/>
                  <w:sz w:val="20"/>
                  <w:szCs w:val="20"/>
                </w:rPr>
                <w:t>1.4310</w:t>
              </w:r>
            </w:ins>
          </w:p>
        </w:tc>
      </w:tr>
      <w:tr w:rsidR="00990A51" w14:paraId="11536DBE" w14:textId="77777777" w:rsidTr="008501DC">
        <w:trPr>
          <w:ins w:id="664" w:author="Michael Decker" w:date="2020-04-18T18:17:00Z"/>
        </w:trPr>
        <w:tc>
          <w:tcPr>
            <w:tcW w:w="0" w:type="auto"/>
            <w:vAlign w:val="bottom"/>
          </w:tcPr>
          <w:p w14:paraId="452C8C49" w14:textId="77777777" w:rsidR="00990A51" w:rsidRDefault="00990A51" w:rsidP="008501DC">
            <w:pPr>
              <w:ind w:firstLine="0"/>
              <w:rPr>
                <w:ins w:id="665" w:author="Michael Decker" w:date="2020-04-18T18:17:00Z"/>
                <w:rFonts w:cs="Times New Roman"/>
                <w:szCs w:val="24"/>
              </w:rPr>
            </w:pPr>
            <w:ins w:id="666" w:author="Michael Decker" w:date="2020-04-18T18:17:00Z">
              <w:r>
                <w:rPr>
                  <w:color w:val="000000"/>
                  <w:sz w:val="20"/>
                  <w:szCs w:val="20"/>
                </w:rPr>
                <w:t>QR Code generator</w:t>
              </w:r>
            </w:ins>
          </w:p>
        </w:tc>
        <w:tc>
          <w:tcPr>
            <w:tcW w:w="0" w:type="auto"/>
            <w:vAlign w:val="bottom"/>
          </w:tcPr>
          <w:p w14:paraId="590EB917" w14:textId="77777777" w:rsidR="00990A51" w:rsidRDefault="00990A51" w:rsidP="008501DC">
            <w:pPr>
              <w:ind w:firstLine="0"/>
              <w:rPr>
                <w:ins w:id="667" w:author="Michael Decker" w:date="2020-04-18T18:17:00Z"/>
                <w:rFonts w:cs="Times New Roman"/>
                <w:szCs w:val="24"/>
              </w:rPr>
            </w:pPr>
            <w:ins w:id="668" w:author="Michael Decker" w:date="2020-04-18T18:17:00Z">
              <w:r>
                <w:rPr>
                  <w:color w:val="000000"/>
                  <w:sz w:val="20"/>
                  <w:szCs w:val="20"/>
                </w:rPr>
                <w:t>C/Java/C++</w:t>
              </w:r>
            </w:ins>
          </w:p>
        </w:tc>
        <w:tc>
          <w:tcPr>
            <w:tcW w:w="0" w:type="auto"/>
            <w:vAlign w:val="bottom"/>
          </w:tcPr>
          <w:p w14:paraId="24DF88C4" w14:textId="77777777" w:rsidR="00990A51" w:rsidRDefault="00990A51" w:rsidP="008501DC">
            <w:pPr>
              <w:ind w:firstLine="0"/>
              <w:jc w:val="right"/>
              <w:rPr>
                <w:ins w:id="669" w:author="Michael Decker" w:date="2020-04-18T18:17:00Z"/>
                <w:rFonts w:cs="Times New Roman"/>
                <w:szCs w:val="24"/>
              </w:rPr>
            </w:pPr>
            <w:ins w:id="670" w:author="Michael Decker" w:date="2020-04-18T18:17:00Z">
              <w:r>
                <w:rPr>
                  <w:color w:val="000000"/>
                  <w:sz w:val="20"/>
                  <w:szCs w:val="20"/>
                </w:rPr>
                <w:t>2</w:t>
              </w:r>
            </w:ins>
          </w:p>
        </w:tc>
        <w:tc>
          <w:tcPr>
            <w:tcW w:w="0" w:type="auto"/>
            <w:vAlign w:val="bottom"/>
          </w:tcPr>
          <w:p w14:paraId="2E8E7FC6" w14:textId="77777777" w:rsidR="00990A51" w:rsidRDefault="00990A51" w:rsidP="008501DC">
            <w:pPr>
              <w:ind w:firstLine="0"/>
              <w:jc w:val="right"/>
              <w:rPr>
                <w:ins w:id="671" w:author="Michael Decker" w:date="2020-04-18T18:17:00Z"/>
                <w:rFonts w:cs="Times New Roman"/>
                <w:szCs w:val="24"/>
              </w:rPr>
            </w:pPr>
            <w:ins w:id="672" w:author="Michael Decker" w:date="2020-04-18T18:17:00Z">
              <w:r>
                <w:rPr>
                  <w:color w:val="000000"/>
                  <w:sz w:val="20"/>
                  <w:szCs w:val="20"/>
                </w:rPr>
                <w:t>4088</w:t>
              </w:r>
            </w:ins>
          </w:p>
        </w:tc>
        <w:tc>
          <w:tcPr>
            <w:tcW w:w="0" w:type="auto"/>
            <w:vAlign w:val="bottom"/>
          </w:tcPr>
          <w:p w14:paraId="2BC8AE17" w14:textId="77777777" w:rsidR="00990A51" w:rsidRDefault="00990A51" w:rsidP="008501DC">
            <w:pPr>
              <w:ind w:firstLine="0"/>
              <w:jc w:val="right"/>
              <w:rPr>
                <w:ins w:id="673" w:author="Michael Decker" w:date="2020-04-18T18:17:00Z"/>
                <w:rFonts w:cs="Times New Roman"/>
                <w:szCs w:val="24"/>
              </w:rPr>
            </w:pPr>
            <w:ins w:id="674" w:author="Michael Decker" w:date="2020-04-18T18:17:00Z">
              <w:r>
                <w:rPr>
                  <w:color w:val="000000"/>
                  <w:sz w:val="20"/>
                  <w:szCs w:val="20"/>
                </w:rPr>
                <w:t>1206</w:t>
              </w:r>
            </w:ins>
          </w:p>
        </w:tc>
        <w:tc>
          <w:tcPr>
            <w:tcW w:w="0" w:type="auto"/>
            <w:vAlign w:val="bottom"/>
          </w:tcPr>
          <w:p w14:paraId="4CCB760E" w14:textId="77777777" w:rsidR="00990A51" w:rsidRDefault="00990A51" w:rsidP="008501DC">
            <w:pPr>
              <w:ind w:firstLine="0"/>
              <w:jc w:val="right"/>
              <w:rPr>
                <w:ins w:id="675" w:author="Michael Decker" w:date="2020-04-18T18:17:00Z"/>
                <w:rFonts w:cs="Times New Roman"/>
                <w:szCs w:val="24"/>
              </w:rPr>
            </w:pPr>
            <w:ins w:id="676" w:author="Michael Decker" w:date="2020-04-18T18:17:00Z">
              <w:r>
                <w:rPr>
                  <w:color w:val="000000"/>
                  <w:sz w:val="20"/>
                  <w:szCs w:val="20"/>
                </w:rPr>
                <w:t>53</w:t>
              </w:r>
            </w:ins>
          </w:p>
        </w:tc>
        <w:tc>
          <w:tcPr>
            <w:tcW w:w="0" w:type="auto"/>
            <w:vAlign w:val="bottom"/>
          </w:tcPr>
          <w:p w14:paraId="347CDECA" w14:textId="77777777" w:rsidR="00990A51" w:rsidRDefault="00990A51" w:rsidP="008501DC">
            <w:pPr>
              <w:ind w:firstLine="0"/>
              <w:jc w:val="right"/>
              <w:rPr>
                <w:ins w:id="677" w:author="Michael Decker" w:date="2020-04-18T18:17:00Z"/>
                <w:rFonts w:cs="Times New Roman"/>
                <w:szCs w:val="24"/>
              </w:rPr>
            </w:pPr>
            <w:ins w:id="678" w:author="Michael Decker" w:date="2020-04-18T18:17:00Z">
              <w:r>
                <w:rPr>
                  <w:color w:val="000000"/>
                  <w:sz w:val="20"/>
                  <w:szCs w:val="20"/>
                </w:rPr>
                <w:t>0</w:t>
              </w:r>
            </w:ins>
          </w:p>
        </w:tc>
        <w:tc>
          <w:tcPr>
            <w:tcW w:w="0" w:type="auto"/>
            <w:vAlign w:val="bottom"/>
          </w:tcPr>
          <w:p w14:paraId="357BADD8" w14:textId="77777777" w:rsidR="00990A51" w:rsidRDefault="00990A51" w:rsidP="008501DC">
            <w:pPr>
              <w:ind w:firstLine="0"/>
              <w:jc w:val="right"/>
              <w:rPr>
                <w:ins w:id="679" w:author="Michael Decker" w:date="2020-04-18T18:17:00Z"/>
                <w:rFonts w:cs="Times New Roman"/>
                <w:szCs w:val="24"/>
              </w:rPr>
            </w:pPr>
            <w:ins w:id="680" w:author="Michael Decker" w:date="2020-04-18T18:17:00Z">
              <w:r>
                <w:rPr>
                  <w:color w:val="000000"/>
                  <w:sz w:val="20"/>
                  <w:szCs w:val="20"/>
                </w:rPr>
                <w:t>0.30</w:t>
              </w:r>
            </w:ins>
          </w:p>
        </w:tc>
        <w:tc>
          <w:tcPr>
            <w:tcW w:w="0" w:type="auto"/>
            <w:vAlign w:val="bottom"/>
          </w:tcPr>
          <w:p w14:paraId="64C915BA" w14:textId="77777777" w:rsidR="00990A51" w:rsidRDefault="00990A51" w:rsidP="008501DC">
            <w:pPr>
              <w:ind w:firstLine="0"/>
              <w:jc w:val="right"/>
              <w:rPr>
                <w:ins w:id="681" w:author="Michael Decker" w:date="2020-04-18T18:17:00Z"/>
                <w:rFonts w:cs="Times New Roman"/>
                <w:szCs w:val="24"/>
              </w:rPr>
            </w:pPr>
            <w:ins w:id="682" w:author="Michael Decker" w:date="2020-04-18T18:17:00Z">
              <w:r>
                <w:rPr>
                  <w:color w:val="000000"/>
                  <w:sz w:val="20"/>
                  <w:szCs w:val="20"/>
                </w:rPr>
                <w:t>1.8058</w:t>
              </w:r>
            </w:ins>
          </w:p>
        </w:tc>
      </w:tr>
      <w:tr w:rsidR="00990A51" w14:paraId="55BCBE7D" w14:textId="77777777" w:rsidTr="008501DC">
        <w:trPr>
          <w:ins w:id="683" w:author="Michael Decker" w:date="2020-04-18T18:17:00Z"/>
        </w:trPr>
        <w:tc>
          <w:tcPr>
            <w:tcW w:w="0" w:type="auto"/>
            <w:vAlign w:val="bottom"/>
          </w:tcPr>
          <w:p w14:paraId="48A5DE73" w14:textId="77777777" w:rsidR="00990A51" w:rsidRDefault="00990A51" w:rsidP="008501DC">
            <w:pPr>
              <w:ind w:firstLine="0"/>
              <w:rPr>
                <w:ins w:id="684" w:author="Michael Decker" w:date="2020-04-18T18:17:00Z"/>
                <w:rFonts w:cs="Times New Roman"/>
                <w:szCs w:val="24"/>
              </w:rPr>
            </w:pPr>
            <w:ins w:id="685" w:author="Michael Decker" w:date="2020-04-18T18:17:00Z">
              <w:r>
                <w:rPr>
                  <w:color w:val="000000"/>
                  <w:sz w:val="20"/>
                  <w:szCs w:val="20"/>
                </w:rPr>
                <w:t>QuantLib</w:t>
              </w:r>
            </w:ins>
          </w:p>
        </w:tc>
        <w:tc>
          <w:tcPr>
            <w:tcW w:w="0" w:type="auto"/>
            <w:vAlign w:val="bottom"/>
          </w:tcPr>
          <w:p w14:paraId="1E53C61C" w14:textId="77777777" w:rsidR="00990A51" w:rsidRDefault="00990A51" w:rsidP="008501DC">
            <w:pPr>
              <w:ind w:firstLine="0"/>
              <w:rPr>
                <w:ins w:id="686" w:author="Michael Decker" w:date="2020-04-18T18:17:00Z"/>
                <w:rFonts w:cs="Times New Roman"/>
                <w:szCs w:val="24"/>
              </w:rPr>
            </w:pPr>
            <w:ins w:id="687" w:author="Michael Decker" w:date="2020-04-18T18:17:00Z">
              <w:r>
                <w:rPr>
                  <w:color w:val="000000"/>
                  <w:sz w:val="20"/>
                  <w:szCs w:val="20"/>
                </w:rPr>
                <w:t>C++/C</w:t>
              </w:r>
            </w:ins>
          </w:p>
        </w:tc>
        <w:tc>
          <w:tcPr>
            <w:tcW w:w="0" w:type="auto"/>
            <w:vAlign w:val="bottom"/>
          </w:tcPr>
          <w:p w14:paraId="0EE3DBF8" w14:textId="77777777" w:rsidR="00990A51" w:rsidRDefault="00990A51" w:rsidP="008501DC">
            <w:pPr>
              <w:ind w:firstLine="0"/>
              <w:jc w:val="right"/>
              <w:rPr>
                <w:ins w:id="688" w:author="Michael Decker" w:date="2020-04-18T18:17:00Z"/>
                <w:rFonts w:cs="Times New Roman"/>
                <w:szCs w:val="24"/>
              </w:rPr>
            </w:pPr>
            <w:ins w:id="689" w:author="Michael Decker" w:date="2020-04-18T18:17:00Z">
              <w:r>
                <w:rPr>
                  <w:color w:val="000000"/>
                  <w:sz w:val="20"/>
                  <w:szCs w:val="20"/>
                </w:rPr>
                <w:t>99</w:t>
              </w:r>
            </w:ins>
          </w:p>
        </w:tc>
        <w:tc>
          <w:tcPr>
            <w:tcW w:w="0" w:type="auto"/>
            <w:vAlign w:val="bottom"/>
          </w:tcPr>
          <w:p w14:paraId="567A6A9F" w14:textId="77777777" w:rsidR="00990A51" w:rsidRDefault="00990A51" w:rsidP="008501DC">
            <w:pPr>
              <w:ind w:firstLine="0"/>
              <w:jc w:val="right"/>
              <w:rPr>
                <w:ins w:id="690" w:author="Michael Decker" w:date="2020-04-18T18:17:00Z"/>
                <w:rFonts w:cs="Times New Roman"/>
                <w:szCs w:val="24"/>
              </w:rPr>
            </w:pPr>
            <w:ins w:id="691" w:author="Michael Decker" w:date="2020-04-18T18:17:00Z">
              <w:r>
                <w:rPr>
                  <w:color w:val="000000"/>
                  <w:sz w:val="20"/>
                  <w:szCs w:val="20"/>
                </w:rPr>
                <w:t>376347</w:t>
              </w:r>
            </w:ins>
          </w:p>
        </w:tc>
        <w:tc>
          <w:tcPr>
            <w:tcW w:w="0" w:type="auto"/>
            <w:vAlign w:val="bottom"/>
          </w:tcPr>
          <w:p w14:paraId="31593213" w14:textId="77777777" w:rsidR="00990A51" w:rsidRDefault="00990A51" w:rsidP="008501DC">
            <w:pPr>
              <w:ind w:firstLine="0"/>
              <w:jc w:val="right"/>
              <w:rPr>
                <w:ins w:id="692" w:author="Michael Decker" w:date="2020-04-18T18:17:00Z"/>
                <w:rFonts w:cs="Times New Roman"/>
                <w:szCs w:val="24"/>
              </w:rPr>
            </w:pPr>
            <w:ins w:id="693" w:author="Michael Decker" w:date="2020-04-18T18:17:00Z">
              <w:r>
                <w:rPr>
                  <w:color w:val="000000"/>
                  <w:sz w:val="20"/>
                  <w:szCs w:val="20"/>
                </w:rPr>
                <w:t>72562</w:t>
              </w:r>
            </w:ins>
          </w:p>
        </w:tc>
        <w:tc>
          <w:tcPr>
            <w:tcW w:w="0" w:type="auto"/>
            <w:vAlign w:val="bottom"/>
          </w:tcPr>
          <w:p w14:paraId="45E2D459" w14:textId="77777777" w:rsidR="00990A51" w:rsidRDefault="00990A51" w:rsidP="008501DC">
            <w:pPr>
              <w:ind w:firstLine="0"/>
              <w:jc w:val="right"/>
              <w:rPr>
                <w:ins w:id="694" w:author="Michael Decker" w:date="2020-04-18T18:17:00Z"/>
                <w:rFonts w:cs="Times New Roman"/>
                <w:szCs w:val="24"/>
              </w:rPr>
            </w:pPr>
            <w:ins w:id="695" w:author="Michael Decker" w:date="2020-04-18T18:17:00Z">
              <w:r>
                <w:rPr>
                  <w:color w:val="000000"/>
                  <w:sz w:val="20"/>
                  <w:szCs w:val="20"/>
                </w:rPr>
                <w:t>163</w:t>
              </w:r>
            </w:ins>
          </w:p>
        </w:tc>
        <w:tc>
          <w:tcPr>
            <w:tcW w:w="0" w:type="auto"/>
            <w:vAlign w:val="bottom"/>
          </w:tcPr>
          <w:p w14:paraId="29F9452E" w14:textId="77777777" w:rsidR="00990A51" w:rsidRDefault="00990A51" w:rsidP="008501DC">
            <w:pPr>
              <w:ind w:firstLine="0"/>
              <w:jc w:val="right"/>
              <w:rPr>
                <w:ins w:id="696" w:author="Michael Decker" w:date="2020-04-18T18:17:00Z"/>
                <w:rFonts w:cs="Times New Roman"/>
                <w:szCs w:val="24"/>
              </w:rPr>
            </w:pPr>
            <w:ins w:id="697" w:author="Michael Decker" w:date="2020-04-18T18:17:00Z">
              <w:r>
                <w:rPr>
                  <w:color w:val="000000"/>
                  <w:sz w:val="20"/>
                  <w:szCs w:val="20"/>
                </w:rPr>
                <w:t>11</w:t>
              </w:r>
            </w:ins>
          </w:p>
        </w:tc>
        <w:tc>
          <w:tcPr>
            <w:tcW w:w="0" w:type="auto"/>
            <w:vAlign w:val="bottom"/>
          </w:tcPr>
          <w:p w14:paraId="5ADFD04C" w14:textId="77777777" w:rsidR="00990A51" w:rsidRDefault="00990A51" w:rsidP="008501DC">
            <w:pPr>
              <w:ind w:firstLine="0"/>
              <w:jc w:val="right"/>
              <w:rPr>
                <w:ins w:id="698" w:author="Michael Decker" w:date="2020-04-18T18:17:00Z"/>
                <w:rFonts w:cs="Times New Roman"/>
                <w:szCs w:val="24"/>
              </w:rPr>
            </w:pPr>
            <w:ins w:id="699" w:author="Michael Decker" w:date="2020-04-18T18:17:00Z">
              <w:r>
                <w:rPr>
                  <w:color w:val="000000"/>
                  <w:sz w:val="20"/>
                  <w:szCs w:val="20"/>
                </w:rPr>
                <w:t>0.19</w:t>
              </w:r>
            </w:ins>
          </w:p>
        </w:tc>
        <w:tc>
          <w:tcPr>
            <w:tcW w:w="0" w:type="auto"/>
            <w:vAlign w:val="bottom"/>
          </w:tcPr>
          <w:p w14:paraId="5746E49A" w14:textId="77777777" w:rsidR="00990A51" w:rsidRDefault="00990A51" w:rsidP="008501DC">
            <w:pPr>
              <w:ind w:firstLine="0"/>
              <w:jc w:val="right"/>
              <w:rPr>
                <w:ins w:id="700" w:author="Michael Decker" w:date="2020-04-18T18:17:00Z"/>
                <w:rFonts w:cs="Times New Roman"/>
                <w:szCs w:val="24"/>
              </w:rPr>
            </w:pPr>
            <w:ins w:id="701" w:author="Michael Decker" w:date="2020-04-18T18:17:00Z">
              <w:r>
                <w:rPr>
                  <w:color w:val="000000"/>
                  <w:sz w:val="20"/>
                  <w:szCs w:val="20"/>
                </w:rPr>
                <w:t>5.5537</w:t>
              </w:r>
            </w:ins>
          </w:p>
        </w:tc>
      </w:tr>
      <w:tr w:rsidR="00990A51" w14:paraId="34854502" w14:textId="77777777" w:rsidTr="008501DC">
        <w:trPr>
          <w:ins w:id="702" w:author="Michael Decker" w:date="2020-04-18T18:17:00Z"/>
        </w:trPr>
        <w:tc>
          <w:tcPr>
            <w:tcW w:w="0" w:type="auto"/>
            <w:vAlign w:val="bottom"/>
          </w:tcPr>
          <w:p w14:paraId="44E49362" w14:textId="77777777" w:rsidR="00990A51" w:rsidRDefault="00990A51" w:rsidP="008501DC">
            <w:pPr>
              <w:ind w:firstLine="0"/>
              <w:rPr>
                <w:ins w:id="703" w:author="Michael Decker" w:date="2020-04-18T18:17:00Z"/>
                <w:rFonts w:cs="Times New Roman"/>
                <w:szCs w:val="24"/>
              </w:rPr>
            </w:pPr>
            <w:ins w:id="704" w:author="Michael Decker" w:date="2020-04-18T18:17:00Z">
              <w:r>
                <w:rPr>
                  <w:color w:val="000000"/>
                  <w:sz w:val="20"/>
                  <w:szCs w:val="20"/>
                </w:rPr>
                <w:lastRenderedPageBreak/>
                <w:t>stb</w:t>
              </w:r>
            </w:ins>
          </w:p>
        </w:tc>
        <w:tc>
          <w:tcPr>
            <w:tcW w:w="0" w:type="auto"/>
            <w:vAlign w:val="bottom"/>
          </w:tcPr>
          <w:p w14:paraId="0FF6E581" w14:textId="77777777" w:rsidR="00990A51" w:rsidRDefault="00990A51" w:rsidP="008501DC">
            <w:pPr>
              <w:ind w:firstLine="0"/>
              <w:rPr>
                <w:ins w:id="705" w:author="Michael Decker" w:date="2020-04-18T18:17:00Z"/>
                <w:rFonts w:cs="Times New Roman"/>
                <w:szCs w:val="24"/>
              </w:rPr>
            </w:pPr>
            <w:ins w:id="706" w:author="Michael Decker" w:date="2020-04-18T18:17:00Z">
              <w:r>
                <w:rPr>
                  <w:color w:val="000000"/>
                  <w:sz w:val="20"/>
                  <w:szCs w:val="20"/>
                </w:rPr>
                <w:t>C/C++</w:t>
              </w:r>
            </w:ins>
          </w:p>
        </w:tc>
        <w:tc>
          <w:tcPr>
            <w:tcW w:w="0" w:type="auto"/>
            <w:vAlign w:val="bottom"/>
          </w:tcPr>
          <w:p w14:paraId="0DCF439C" w14:textId="77777777" w:rsidR="00990A51" w:rsidRDefault="00990A51" w:rsidP="008501DC">
            <w:pPr>
              <w:ind w:firstLine="0"/>
              <w:jc w:val="right"/>
              <w:rPr>
                <w:ins w:id="707" w:author="Michael Decker" w:date="2020-04-18T18:17:00Z"/>
                <w:rFonts w:cs="Times New Roman"/>
                <w:szCs w:val="24"/>
              </w:rPr>
            </w:pPr>
            <w:ins w:id="708" w:author="Michael Decker" w:date="2020-04-18T18:17:00Z">
              <w:r>
                <w:rPr>
                  <w:color w:val="000000"/>
                  <w:sz w:val="20"/>
                  <w:szCs w:val="20"/>
                </w:rPr>
                <w:t>158</w:t>
              </w:r>
            </w:ins>
          </w:p>
        </w:tc>
        <w:tc>
          <w:tcPr>
            <w:tcW w:w="0" w:type="auto"/>
            <w:vAlign w:val="bottom"/>
          </w:tcPr>
          <w:p w14:paraId="63615E8F" w14:textId="77777777" w:rsidR="00990A51" w:rsidRDefault="00990A51" w:rsidP="008501DC">
            <w:pPr>
              <w:ind w:firstLine="0"/>
              <w:jc w:val="right"/>
              <w:rPr>
                <w:ins w:id="709" w:author="Michael Decker" w:date="2020-04-18T18:17:00Z"/>
                <w:rFonts w:cs="Times New Roman"/>
                <w:szCs w:val="24"/>
              </w:rPr>
            </w:pPr>
            <w:ins w:id="710" w:author="Michael Decker" w:date="2020-04-18T18:17:00Z">
              <w:r>
                <w:rPr>
                  <w:color w:val="000000"/>
                  <w:sz w:val="20"/>
                  <w:szCs w:val="20"/>
                </w:rPr>
                <w:t>69880</w:t>
              </w:r>
            </w:ins>
          </w:p>
        </w:tc>
        <w:tc>
          <w:tcPr>
            <w:tcW w:w="0" w:type="auto"/>
            <w:vAlign w:val="bottom"/>
          </w:tcPr>
          <w:p w14:paraId="29757834" w14:textId="77777777" w:rsidR="00990A51" w:rsidRDefault="00990A51" w:rsidP="008501DC">
            <w:pPr>
              <w:ind w:firstLine="0"/>
              <w:jc w:val="right"/>
              <w:rPr>
                <w:ins w:id="711" w:author="Michael Decker" w:date="2020-04-18T18:17:00Z"/>
                <w:rFonts w:cs="Times New Roman"/>
                <w:szCs w:val="24"/>
              </w:rPr>
            </w:pPr>
            <w:ins w:id="712" w:author="Michael Decker" w:date="2020-04-18T18:17:00Z">
              <w:r>
                <w:rPr>
                  <w:color w:val="000000"/>
                  <w:sz w:val="20"/>
                  <w:szCs w:val="20"/>
                </w:rPr>
                <w:t>11952</w:t>
              </w:r>
            </w:ins>
          </w:p>
        </w:tc>
        <w:tc>
          <w:tcPr>
            <w:tcW w:w="0" w:type="auto"/>
            <w:vAlign w:val="bottom"/>
          </w:tcPr>
          <w:p w14:paraId="1A913E15" w14:textId="77777777" w:rsidR="00990A51" w:rsidRDefault="00990A51" w:rsidP="008501DC">
            <w:pPr>
              <w:ind w:firstLine="0"/>
              <w:jc w:val="right"/>
              <w:rPr>
                <w:ins w:id="713" w:author="Michael Decker" w:date="2020-04-18T18:17:00Z"/>
                <w:rFonts w:cs="Times New Roman"/>
                <w:szCs w:val="24"/>
              </w:rPr>
            </w:pPr>
            <w:ins w:id="714" w:author="Michael Decker" w:date="2020-04-18T18:17:00Z">
              <w:r>
                <w:rPr>
                  <w:color w:val="000000"/>
                  <w:sz w:val="20"/>
                  <w:szCs w:val="20"/>
                </w:rPr>
                <w:t>14</w:t>
              </w:r>
            </w:ins>
          </w:p>
        </w:tc>
        <w:tc>
          <w:tcPr>
            <w:tcW w:w="0" w:type="auto"/>
            <w:vAlign w:val="bottom"/>
          </w:tcPr>
          <w:p w14:paraId="51076147" w14:textId="77777777" w:rsidR="00990A51" w:rsidRDefault="00990A51" w:rsidP="008501DC">
            <w:pPr>
              <w:ind w:firstLine="0"/>
              <w:jc w:val="right"/>
              <w:rPr>
                <w:ins w:id="715" w:author="Michael Decker" w:date="2020-04-18T18:17:00Z"/>
                <w:rFonts w:cs="Times New Roman"/>
                <w:szCs w:val="24"/>
              </w:rPr>
            </w:pPr>
            <w:ins w:id="716" w:author="Michael Decker" w:date="2020-04-18T18:17:00Z">
              <w:r>
                <w:rPr>
                  <w:color w:val="000000"/>
                  <w:sz w:val="20"/>
                  <w:szCs w:val="20"/>
                </w:rPr>
                <w:t>0</w:t>
              </w:r>
            </w:ins>
          </w:p>
        </w:tc>
        <w:tc>
          <w:tcPr>
            <w:tcW w:w="0" w:type="auto"/>
            <w:vAlign w:val="bottom"/>
          </w:tcPr>
          <w:p w14:paraId="232BBCBB" w14:textId="77777777" w:rsidR="00990A51" w:rsidRDefault="00990A51" w:rsidP="008501DC">
            <w:pPr>
              <w:ind w:firstLine="0"/>
              <w:jc w:val="right"/>
              <w:rPr>
                <w:ins w:id="717" w:author="Michael Decker" w:date="2020-04-18T18:17:00Z"/>
                <w:rFonts w:cs="Times New Roman"/>
                <w:szCs w:val="24"/>
              </w:rPr>
            </w:pPr>
            <w:ins w:id="718" w:author="Michael Decker" w:date="2020-04-18T18:17:00Z">
              <w:r>
                <w:rPr>
                  <w:color w:val="000000"/>
                  <w:sz w:val="20"/>
                  <w:szCs w:val="20"/>
                </w:rPr>
                <w:t>0.17</w:t>
              </w:r>
            </w:ins>
          </w:p>
        </w:tc>
        <w:tc>
          <w:tcPr>
            <w:tcW w:w="0" w:type="auto"/>
            <w:vAlign w:val="bottom"/>
          </w:tcPr>
          <w:p w14:paraId="5FF426E7" w14:textId="77777777" w:rsidR="00990A51" w:rsidRDefault="00990A51" w:rsidP="008501DC">
            <w:pPr>
              <w:ind w:firstLine="0"/>
              <w:jc w:val="right"/>
              <w:rPr>
                <w:ins w:id="719" w:author="Michael Decker" w:date="2020-04-18T18:17:00Z"/>
                <w:rFonts w:cs="Times New Roman"/>
                <w:szCs w:val="24"/>
              </w:rPr>
            </w:pPr>
            <w:ins w:id="720" w:author="Michael Decker" w:date="2020-04-18T18:17:00Z">
              <w:r>
                <w:rPr>
                  <w:color w:val="000000"/>
                  <w:sz w:val="20"/>
                  <w:szCs w:val="20"/>
                </w:rPr>
                <w:t>0.4770</w:t>
              </w:r>
            </w:ins>
          </w:p>
        </w:tc>
      </w:tr>
      <w:tr w:rsidR="00990A51" w14:paraId="083D4355" w14:textId="77777777" w:rsidTr="008501DC">
        <w:trPr>
          <w:ins w:id="721" w:author="Michael Decker" w:date="2020-04-18T18:17:00Z"/>
        </w:trPr>
        <w:tc>
          <w:tcPr>
            <w:tcW w:w="0" w:type="auto"/>
            <w:vAlign w:val="bottom"/>
          </w:tcPr>
          <w:p w14:paraId="77B53670" w14:textId="77777777" w:rsidR="00990A51" w:rsidRDefault="00990A51" w:rsidP="008501DC">
            <w:pPr>
              <w:ind w:firstLine="0"/>
              <w:rPr>
                <w:ins w:id="722" w:author="Michael Decker" w:date="2020-04-18T18:17:00Z"/>
                <w:rFonts w:cs="Times New Roman"/>
                <w:szCs w:val="24"/>
              </w:rPr>
            </w:pPr>
            <w:ins w:id="723" w:author="Michael Decker" w:date="2020-04-18T18:17:00Z">
              <w:r>
                <w:rPr>
                  <w:color w:val="000000"/>
                  <w:sz w:val="20"/>
                  <w:szCs w:val="20"/>
                </w:rPr>
                <w:t>XobotOS</w:t>
              </w:r>
            </w:ins>
          </w:p>
        </w:tc>
        <w:tc>
          <w:tcPr>
            <w:tcW w:w="0" w:type="auto"/>
            <w:vAlign w:val="bottom"/>
          </w:tcPr>
          <w:p w14:paraId="7DF66949" w14:textId="77777777" w:rsidR="00990A51" w:rsidRDefault="00990A51" w:rsidP="008501DC">
            <w:pPr>
              <w:ind w:firstLine="0"/>
              <w:rPr>
                <w:ins w:id="724" w:author="Michael Decker" w:date="2020-04-18T18:17:00Z"/>
                <w:rFonts w:cs="Times New Roman"/>
                <w:szCs w:val="24"/>
              </w:rPr>
            </w:pPr>
            <w:ins w:id="725" w:author="Michael Decker" w:date="2020-04-18T18:17:00Z">
              <w:r>
                <w:rPr>
                  <w:color w:val="000000"/>
                  <w:sz w:val="20"/>
                  <w:szCs w:val="20"/>
                </w:rPr>
                <w:t>Java/C++/C#/C</w:t>
              </w:r>
            </w:ins>
          </w:p>
        </w:tc>
        <w:tc>
          <w:tcPr>
            <w:tcW w:w="0" w:type="auto"/>
            <w:vAlign w:val="bottom"/>
          </w:tcPr>
          <w:p w14:paraId="7132066F" w14:textId="77777777" w:rsidR="00990A51" w:rsidRDefault="00990A51" w:rsidP="008501DC">
            <w:pPr>
              <w:ind w:firstLine="0"/>
              <w:jc w:val="right"/>
              <w:rPr>
                <w:ins w:id="726" w:author="Michael Decker" w:date="2020-04-18T18:17:00Z"/>
                <w:rFonts w:cs="Times New Roman"/>
                <w:szCs w:val="24"/>
              </w:rPr>
            </w:pPr>
            <w:ins w:id="727" w:author="Michael Decker" w:date="2020-04-18T18:17:00Z">
              <w:r>
                <w:rPr>
                  <w:color w:val="000000"/>
                  <w:sz w:val="20"/>
                  <w:szCs w:val="20"/>
                </w:rPr>
                <w:t>1</w:t>
              </w:r>
            </w:ins>
          </w:p>
        </w:tc>
        <w:tc>
          <w:tcPr>
            <w:tcW w:w="0" w:type="auto"/>
            <w:vAlign w:val="bottom"/>
          </w:tcPr>
          <w:p w14:paraId="272DC657" w14:textId="77777777" w:rsidR="00990A51" w:rsidRDefault="00990A51" w:rsidP="008501DC">
            <w:pPr>
              <w:ind w:firstLine="0"/>
              <w:jc w:val="right"/>
              <w:rPr>
                <w:ins w:id="728" w:author="Michael Decker" w:date="2020-04-18T18:17:00Z"/>
                <w:rFonts w:cs="Times New Roman"/>
                <w:szCs w:val="24"/>
              </w:rPr>
            </w:pPr>
            <w:ins w:id="729" w:author="Michael Decker" w:date="2020-04-18T18:17:00Z">
              <w:r>
                <w:rPr>
                  <w:color w:val="000000"/>
                  <w:sz w:val="20"/>
                  <w:szCs w:val="20"/>
                </w:rPr>
                <w:t>2002448</w:t>
              </w:r>
            </w:ins>
          </w:p>
        </w:tc>
        <w:tc>
          <w:tcPr>
            <w:tcW w:w="0" w:type="auto"/>
            <w:vAlign w:val="bottom"/>
          </w:tcPr>
          <w:p w14:paraId="221EAE61" w14:textId="77777777" w:rsidR="00990A51" w:rsidRDefault="00990A51" w:rsidP="008501DC">
            <w:pPr>
              <w:ind w:firstLine="0"/>
              <w:jc w:val="right"/>
              <w:rPr>
                <w:ins w:id="730" w:author="Michael Decker" w:date="2020-04-18T18:17:00Z"/>
                <w:rFonts w:cs="Times New Roman"/>
                <w:szCs w:val="24"/>
              </w:rPr>
            </w:pPr>
            <w:ins w:id="731" w:author="Michael Decker" w:date="2020-04-18T18:17:00Z">
              <w:r>
                <w:rPr>
                  <w:color w:val="000000"/>
                  <w:sz w:val="20"/>
                  <w:szCs w:val="20"/>
                </w:rPr>
                <w:t>1125133</w:t>
              </w:r>
            </w:ins>
          </w:p>
        </w:tc>
        <w:tc>
          <w:tcPr>
            <w:tcW w:w="0" w:type="auto"/>
            <w:vAlign w:val="bottom"/>
          </w:tcPr>
          <w:p w14:paraId="0E14909D" w14:textId="77777777" w:rsidR="00990A51" w:rsidRDefault="00990A51" w:rsidP="008501DC">
            <w:pPr>
              <w:ind w:firstLine="0"/>
              <w:jc w:val="right"/>
              <w:rPr>
                <w:ins w:id="732" w:author="Michael Decker" w:date="2020-04-18T18:17:00Z"/>
                <w:rFonts w:cs="Times New Roman"/>
                <w:szCs w:val="24"/>
              </w:rPr>
            </w:pPr>
            <w:ins w:id="733" w:author="Michael Decker" w:date="2020-04-18T18:17:00Z">
              <w:r>
                <w:rPr>
                  <w:color w:val="000000"/>
                  <w:sz w:val="20"/>
                  <w:szCs w:val="20"/>
                </w:rPr>
                <w:t>33</w:t>
              </w:r>
            </w:ins>
          </w:p>
        </w:tc>
        <w:tc>
          <w:tcPr>
            <w:tcW w:w="0" w:type="auto"/>
            <w:vAlign w:val="bottom"/>
          </w:tcPr>
          <w:p w14:paraId="45FC948D" w14:textId="77777777" w:rsidR="00990A51" w:rsidRDefault="00990A51" w:rsidP="008501DC">
            <w:pPr>
              <w:ind w:firstLine="0"/>
              <w:jc w:val="right"/>
              <w:rPr>
                <w:ins w:id="734" w:author="Michael Decker" w:date="2020-04-18T18:17:00Z"/>
                <w:rFonts w:cs="Times New Roman"/>
                <w:szCs w:val="24"/>
              </w:rPr>
            </w:pPr>
            <w:ins w:id="735" w:author="Michael Decker" w:date="2020-04-18T18:17:00Z">
              <w:r>
                <w:rPr>
                  <w:color w:val="000000"/>
                  <w:sz w:val="20"/>
                  <w:szCs w:val="20"/>
                </w:rPr>
                <w:t>0</w:t>
              </w:r>
            </w:ins>
          </w:p>
        </w:tc>
        <w:tc>
          <w:tcPr>
            <w:tcW w:w="0" w:type="auto"/>
            <w:vAlign w:val="bottom"/>
          </w:tcPr>
          <w:p w14:paraId="05DBC3F0" w14:textId="77777777" w:rsidR="00990A51" w:rsidRDefault="00990A51" w:rsidP="008501DC">
            <w:pPr>
              <w:ind w:firstLine="0"/>
              <w:jc w:val="right"/>
              <w:rPr>
                <w:ins w:id="736" w:author="Michael Decker" w:date="2020-04-18T18:17:00Z"/>
                <w:rFonts w:cs="Times New Roman"/>
                <w:szCs w:val="24"/>
              </w:rPr>
            </w:pPr>
            <w:ins w:id="737" w:author="Michael Decker" w:date="2020-04-18T18:17:00Z">
              <w:r>
                <w:rPr>
                  <w:color w:val="000000"/>
                  <w:sz w:val="20"/>
                  <w:szCs w:val="20"/>
                </w:rPr>
                <w:t>0.56</w:t>
              </w:r>
            </w:ins>
          </w:p>
        </w:tc>
        <w:tc>
          <w:tcPr>
            <w:tcW w:w="0" w:type="auto"/>
            <w:vAlign w:val="bottom"/>
          </w:tcPr>
          <w:p w14:paraId="5AF87214" w14:textId="77777777" w:rsidR="00990A51" w:rsidRDefault="00990A51" w:rsidP="008501DC">
            <w:pPr>
              <w:ind w:firstLine="0"/>
              <w:jc w:val="right"/>
              <w:rPr>
                <w:ins w:id="738" w:author="Michael Decker" w:date="2020-04-18T18:17:00Z"/>
                <w:rFonts w:cs="Times New Roman"/>
                <w:szCs w:val="24"/>
              </w:rPr>
            </w:pPr>
            <w:ins w:id="739" w:author="Michael Decker" w:date="2020-04-18T18:17:00Z">
              <w:r>
                <w:rPr>
                  <w:color w:val="000000"/>
                  <w:sz w:val="20"/>
                  <w:szCs w:val="20"/>
                </w:rPr>
                <w:t>1.1244</w:t>
              </w:r>
            </w:ins>
          </w:p>
        </w:tc>
      </w:tr>
      <w:tr w:rsidR="008A621A" w14:paraId="444CBC2D" w14:textId="77777777" w:rsidTr="008501DC">
        <w:trPr>
          <w:ins w:id="740" w:author="Michael Decker" w:date="2020-04-18T18:17:00Z"/>
        </w:trPr>
        <w:tc>
          <w:tcPr>
            <w:tcW w:w="0" w:type="auto"/>
            <w:vAlign w:val="bottom"/>
          </w:tcPr>
          <w:p w14:paraId="314CD418" w14:textId="77777777" w:rsidR="008A621A" w:rsidRDefault="008A621A" w:rsidP="008A621A">
            <w:pPr>
              <w:ind w:firstLine="0"/>
              <w:rPr>
                <w:ins w:id="741" w:author="Michael Decker" w:date="2020-04-18T18:17:00Z"/>
                <w:rFonts w:cs="Times New Roman"/>
                <w:szCs w:val="24"/>
              </w:rPr>
            </w:pPr>
            <w:ins w:id="742" w:author="Michael Decker" w:date="2020-04-18T18:17:00Z">
              <w:r>
                <w:rPr>
                  <w:color w:val="000000"/>
                  <w:sz w:val="20"/>
                  <w:szCs w:val="20"/>
                </w:rPr>
                <w:t>Total</w:t>
              </w:r>
            </w:ins>
          </w:p>
        </w:tc>
        <w:tc>
          <w:tcPr>
            <w:tcW w:w="0" w:type="auto"/>
            <w:vAlign w:val="bottom"/>
          </w:tcPr>
          <w:p w14:paraId="6B7169BE" w14:textId="77777777" w:rsidR="008A621A" w:rsidRDefault="008A621A" w:rsidP="008A621A">
            <w:pPr>
              <w:ind w:firstLine="0"/>
              <w:rPr>
                <w:ins w:id="743" w:author="Michael Decker" w:date="2020-04-18T18:17:00Z"/>
                <w:rFonts w:cs="Times New Roman"/>
                <w:szCs w:val="24"/>
              </w:rPr>
            </w:pPr>
          </w:p>
        </w:tc>
        <w:tc>
          <w:tcPr>
            <w:tcW w:w="0" w:type="auto"/>
            <w:vAlign w:val="bottom"/>
          </w:tcPr>
          <w:p w14:paraId="78F293BC" w14:textId="60AFE4BF" w:rsidR="008A621A" w:rsidRDefault="008A621A" w:rsidP="008A621A">
            <w:pPr>
              <w:ind w:firstLine="0"/>
              <w:jc w:val="right"/>
              <w:rPr>
                <w:ins w:id="744" w:author="Michael Decker" w:date="2020-04-18T18:17:00Z"/>
                <w:rFonts w:cs="Times New Roman"/>
                <w:szCs w:val="24"/>
              </w:rPr>
            </w:pPr>
            <w:ins w:id="745" w:author="Michael Decker" w:date="2020-04-18T19:09:00Z">
              <w:r>
                <w:rPr>
                  <w:color w:val="000000"/>
                  <w:sz w:val="20"/>
                  <w:szCs w:val="20"/>
                </w:rPr>
                <w:t>2606.00</w:t>
              </w:r>
            </w:ins>
          </w:p>
        </w:tc>
        <w:tc>
          <w:tcPr>
            <w:tcW w:w="0" w:type="auto"/>
            <w:vAlign w:val="bottom"/>
          </w:tcPr>
          <w:p w14:paraId="0D1A7AED" w14:textId="02ACFA32" w:rsidR="008A621A" w:rsidRDefault="008A621A" w:rsidP="008A621A">
            <w:pPr>
              <w:ind w:firstLine="0"/>
              <w:jc w:val="right"/>
              <w:rPr>
                <w:ins w:id="746" w:author="Michael Decker" w:date="2020-04-18T18:17:00Z"/>
                <w:rFonts w:cs="Times New Roman"/>
                <w:szCs w:val="24"/>
              </w:rPr>
            </w:pPr>
            <w:ins w:id="747" w:author="Michael Decker" w:date="2020-04-18T19:09:00Z">
              <w:r>
                <w:rPr>
                  <w:color w:val="000000"/>
                  <w:sz w:val="20"/>
                  <w:szCs w:val="20"/>
                </w:rPr>
                <w:t>14778012.00</w:t>
              </w:r>
            </w:ins>
          </w:p>
        </w:tc>
        <w:tc>
          <w:tcPr>
            <w:tcW w:w="0" w:type="auto"/>
            <w:vAlign w:val="bottom"/>
          </w:tcPr>
          <w:p w14:paraId="4BEA91AA" w14:textId="4368D02B" w:rsidR="008A621A" w:rsidRDefault="008A621A" w:rsidP="008A621A">
            <w:pPr>
              <w:ind w:firstLine="0"/>
              <w:jc w:val="right"/>
              <w:rPr>
                <w:ins w:id="748" w:author="Michael Decker" w:date="2020-04-18T18:17:00Z"/>
                <w:rFonts w:cs="Times New Roman"/>
                <w:szCs w:val="24"/>
              </w:rPr>
            </w:pPr>
            <w:ins w:id="749" w:author="Michael Decker" w:date="2020-04-18T19:09:00Z">
              <w:r>
                <w:rPr>
                  <w:color w:val="000000"/>
                  <w:sz w:val="20"/>
                  <w:szCs w:val="20"/>
                </w:rPr>
                <w:t>6564471.00</w:t>
              </w:r>
            </w:ins>
          </w:p>
        </w:tc>
        <w:tc>
          <w:tcPr>
            <w:tcW w:w="0" w:type="auto"/>
            <w:vAlign w:val="bottom"/>
          </w:tcPr>
          <w:p w14:paraId="00E3101C" w14:textId="4DDEA6E0" w:rsidR="008A621A" w:rsidRDefault="008A621A" w:rsidP="008A621A">
            <w:pPr>
              <w:ind w:firstLine="0"/>
              <w:jc w:val="right"/>
              <w:rPr>
                <w:ins w:id="750" w:author="Michael Decker" w:date="2020-04-18T18:17:00Z"/>
                <w:rFonts w:cs="Times New Roman"/>
                <w:szCs w:val="24"/>
              </w:rPr>
            </w:pPr>
            <w:ins w:id="751" w:author="Michael Decker" w:date="2020-04-18T19:09:00Z">
              <w:r>
                <w:rPr>
                  <w:color w:val="000000"/>
                  <w:sz w:val="20"/>
                  <w:szCs w:val="20"/>
                </w:rPr>
                <w:t>2935.00</w:t>
              </w:r>
            </w:ins>
          </w:p>
        </w:tc>
        <w:tc>
          <w:tcPr>
            <w:tcW w:w="0" w:type="auto"/>
            <w:vAlign w:val="bottom"/>
          </w:tcPr>
          <w:p w14:paraId="21EDC47C" w14:textId="3BFEB27E" w:rsidR="008A621A" w:rsidRDefault="008A621A" w:rsidP="008A621A">
            <w:pPr>
              <w:ind w:firstLine="0"/>
              <w:jc w:val="right"/>
              <w:rPr>
                <w:ins w:id="752" w:author="Michael Decker" w:date="2020-04-18T18:17:00Z"/>
                <w:rFonts w:cs="Times New Roman"/>
                <w:szCs w:val="24"/>
              </w:rPr>
            </w:pPr>
            <w:ins w:id="753" w:author="Michael Decker" w:date="2020-04-18T19:09:00Z">
              <w:r>
                <w:rPr>
                  <w:color w:val="000000"/>
                  <w:sz w:val="20"/>
                  <w:szCs w:val="20"/>
                </w:rPr>
                <w:t>303.00</w:t>
              </w:r>
            </w:ins>
          </w:p>
        </w:tc>
        <w:tc>
          <w:tcPr>
            <w:tcW w:w="0" w:type="auto"/>
            <w:vAlign w:val="bottom"/>
          </w:tcPr>
          <w:p w14:paraId="3997995F" w14:textId="351251D5" w:rsidR="008A621A" w:rsidRDefault="008A621A" w:rsidP="008A621A">
            <w:pPr>
              <w:ind w:firstLine="0"/>
              <w:jc w:val="right"/>
              <w:rPr>
                <w:ins w:id="754" w:author="Michael Decker" w:date="2020-04-18T18:17:00Z"/>
                <w:rFonts w:cs="Times New Roman"/>
                <w:szCs w:val="24"/>
              </w:rPr>
            </w:pPr>
            <w:ins w:id="755" w:author="Michael Decker" w:date="2020-04-18T19:09:00Z">
              <w:r>
                <w:rPr>
                  <w:color w:val="000000"/>
                  <w:sz w:val="20"/>
                  <w:szCs w:val="20"/>
                </w:rPr>
                <w:t>6.45</w:t>
              </w:r>
            </w:ins>
          </w:p>
        </w:tc>
        <w:tc>
          <w:tcPr>
            <w:tcW w:w="0" w:type="auto"/>
            <w:vAlign w:val="bottom"/>
          </w:tcPr>
          <w:p w14:paraId="07E3AC11" w14:textId="3ED10B02" w:rsidR="008A621A" w:rsidRDefault="008A621A" w:rsidP="008A621A">
            <w:pPr>
              <w:ind w:firstLine="0"/>
              <w:jc w:val="right"/>
              <w:rPr>
                <w:ins w:id="756" w:author="Michael Decker" w:date="2020-04-18T18:17:00Z"/>
                <w:rFonts w:cs="Times New Roman"/>
                <w:szCs w:val="24"/>
              </w:rPr>
            </w:pPr>
            <w:ins w:id="757" w:author="Michael Decker" w:date="2020-04-18T19:09:00Z">
              <w:r>
                <w:rPr>
                  <w:color w:val="000000"/>
                  <w:sz w:val="20"/>
                  <w:szCs w:val="20"/>
                </w:rPr>
                <w:t>100.00</w:t>
              </w:r>
            </w:ins>
          </w:p>
        </w:tc>
      </w:tr>
      <w:tr w:rsidR="008A621A" w14:paraId="14CB3661" w14:textId="77777777" w:rsidTr="008501DC">
        <w:trPr>
          <w:ins w:id="758" w:author="Michael Decker" w:date="2020-04-18T18:17:00Z"/>
        </w:trPr>
        <w:tc>
          <w:tcPr>
            <w:tcW w:w="0" w:type="auto"/>
            <w:vAlign w:val="bottom"/>
          </w:tcPr>
          <w:p w14:paraId="4EDBE66F" w14:textId="77777777" w:rsidR="008A621A" w:rsidRDefault="008A621A" w:rsidP="008A621A">
            <w:pPr>
              <w:ind w:firstLine="0"/>
              <w:rPr>
                <w:ins w:id="759" w:author="Michael Decker" w:date="2020-04-18T18:17:00Z"/>
                <w:rFonts w:cs="Times New Roman"/>
                <w:szCs w:val="24"/>
              </w:rPr>
            </w:pPr>
            <w:ins w:id="760" w:author="Michael Decker" w:date="2020-04-18T18:17:00Z">
              <w:r>
                <w:rPr>
                  <w:color w:val="000000"/>
                  <w:sz w:val="20"/>
                  <w:szCs w:val="20"/>
                </w:rPr>
                <w:t>Average</w:t>
              </w:r>
            </w:ins>
          </w:p>
        </w:tc>
        <w:tc>
          <w:tcPr>
            <w:tcW w:w="0" w:type="auto"/>
            <w:vAlign w:val="bottom"/>
          </w:tcPr>
          <w:p w14:paraId="6524133A" w14:textId="77777777" w:rsidR="008A621A" w:rsidRDefault="008A621A" w:rsidP="008A621A">
            <w:pPr>
              <w:ind w:firstLine="0"/>
              <w:rPr>
                <w:ins w:id="761" w:author="Michael Decker" w:date="2020-04-18T18:17:00Z"/>
                <w:rFonts w:cs="Times New Roman"/>
                <w:szCs w:val="24"/>
              </w:rPr>
            </w:pPr>
          </w:p>
        </w:tc>
        <w:tc>
          <w:tcPr>
            <w:tcW w:w="0" w:type="auto"/>
            <w:vAlign w:val="bottom"/>
          </w:tcPr>
          <w:p w14:paraId="34028F48" w14:textId="3F7D5576" w:rsidR="008A621A" w:rsidRDefault="008A621A" w:rsidP="008A621A">
            <w:pPr>
              <w:ind w:firstLine="0"/>
              <w:jc w:val="right"/>
              <w:rPr>
                <w:ins w:id="762" w:author="Michael Decker" w:date="2020-04-18T18:17:00Z"/>
                <w:rFonts w:cs="Times New Roman"/>
                <w:szCs w:val="24"/>
              </w:rPr>
            </w:pPr>
            <w:ins w:id="763" w:author="Michael Decker" w:date="2020-04-18T19:09:00Z">
              <w:r>
                <w:rPr>
                  <w:color w:val="000000"/>
                  <w:sz w:val="20"/>
                  <w:szCs w:val="20"/>
                </w:rPr>
                <w:t>100.23</w:t>
              </w:r>
            </w:ins>
          </w:p>
        </w:tc>
        <w:tc>
          <w:tcPr>
            <w:tcW w:w="0" w:type="auto"/>
            <w:vAlign w:val="bottom"/>
          </w:tcPr>
          <w:p w14:paraId="613F969E" w14:textId="465C3BAC" w:rsidR="008A621A" w:rsidRDefault="008A621A" w:rsidP="008A621A">
            <w:pPr>
              <w:ind w:firstLine="0"/>
              <w:jc w:val="right"/>
              <w:rPr>
                <w:ins w:id="764" w:author="Michael Decker" w:date="2020-04-18T18:17:00Z"/>
                <w:rFonts w:cs="Times New Roman"/>
                <w:szCs w:val="24"/>
              </w:rPr>
            </w:pPr>
            <w:ins w:id="765" w:author="Michael Decker" w:date="2020-04-18T19:09:00Z">
              <w:r>
                <w:rPr>
                  <w:color w:val="000000"/>
                  <w:sz w:val="20"/>
                  <w:szCs w:val="20"/>
                </w:rPr>
                <w:t>568385.08</w:t>
              </w:r>
            </w:ins>
          </w:p>
        </w:tc>
        <w:tc>
          <w:tcPr>
            <w:tcW w:w="0" w:type="auto"/>
            <w:vAlign w:val="bottom"/>
          </w:tcPr>
          <w:p w14:paraId="5F8226F4" w14:textId="0E6D79BE" w:rsidR="008A621A" w:rsidRDefault="008A621A" w:rsidP="008A621A">
            <w:pPr>
              <w:ind w:firstLine="0"/>
              <w:jc w:val="right"/>
              <w:rPr>
                <w:ins w:id="766" w:author="Michael Decker" w:date="2020-04-18T18:17:00Z"/>
                <w:rFonts w:cs="Times New Roman"/>
                <w:szCs w:val="24"/>
              </w:rPr>
            </w:pPr>
            <w:ins w:id="767" w:author="Michael Decker" w:date="2020-04-18T19:09:00Z">
              <w:r>
                <w:rPr>
                  <w:color w:val="000000"/>
                  <w:sz w:val="20"/>
                  <w:szCs w:val="20"/>
                </w:rPr>
                <w:t>252479.65</w:t>
              </w:r>
            </w:ins>
          </w:p>
        </w:tc>
        <w:tc>
          <w:tcPr>
            <w:tcW w:w="0" w:type="auto"/>
            <w:vAlign w:val="bottom"/>
          </w:tcPr>
          <w:p w14:paraId="1F1D4CA3" w14:textId="034D7885" w:rsidR="008A621A" w:rsidRDefault="008A621A" w:rsidP="008A621A">
            <w:pPr>
              <w:ind w:firstLine="0"/>
              <w:jc w:val="right"/>
              <w:rPr>
                <w:ins w:id="768" w:author="Michael Decker" w:date="2020-04-18T18:17:00Z"/>
                <w:rFonts w:cs="Times New Roman"/>
                <w:szCs w:val="24"/>
              </w:rPr>
            </w:pPr>
            <w:ins w:id="769" w:author="Michael Decker" w:date="2020-04-18T19:09:00Z">
              <w:r>
                <w:rPr>
                  <w:color w:val="000000"/>
                  <w:sz w:val="20"/>
                  <w:szCs w:val="20"/>
                </w:rPr>
                <w:t>112.88</w:t>
              </w:r>
            </w:ins>
          </w:p>
        </w:tc>
        <w:tc>
          <w:tcPr>
            <w:tcW w:w="0" w:type="auto"/>
            <w:vAlign w:val="bottom"/>
          </w:tcPr>
          <w:p w14:paraId="4211D591" w14:textId="20092A68" w:rsidR="008A621A" w:rsidRDefault="008A621A" w:rsidP="008A621A">
            <w:pPr>
              <w:ind w:firstLine="0"/>
              <w:jc w:val="right"/>
              <w:rPr>
                <w:ins w:id="770" w:author="Michael Decker" w:date="2020-04-18T18:17:00Z"/>
                <w:rFonts w:cs="Times New Roman"/>
                <w:szCs w:val="24"/>
              </w:rPr>
            </w:pPr>
            <w:ins w:id="771" w:author="Michael Decker" w:date="2020-04-18T19:09:00Z">
              <w:r>
                <w:rPr>
                  <w:color w:val="000000"/>
                  <w:sz w:val="20"/>
                  <w:szCs w:val="20"/>
                </w:rPr>
                <w:t>11.65</w:t>
              </w:r>
            </w:ins>
          </w:p>
        </w:tc>
        <w:tc>
          <w:tcPr>
            <w:tcW w:w="0" w:type="auto"/>
            <w:vAlign w:val="bottom"/>
          </w:tcPr>
          <w:p w14:paraId="413AF909" w14:textId="67FCD96E" w:rsidR="008A621A" w:rsidRDefault="008A621A" w:rsidP="008A621A">
            <w:pPr>
              <w:ind w:firstLine="0"/>
              <w:jc w:val="right"/>
              <w:rPr>
                <w:ins w:id="772" w:author="Michael Decker" w:date="2020-04-18T18:17:00Z"/>
                <w:rFonts w:cs="Times New Roman"/>
                <w:szCs w:val="24"/>
              </w:rPr>
            </w:pPr>
            <w:ins w:id="773" w:author="Michael Decker" w:date="2020-04-18T19:09:00Z">
              <w:r>
                <w:rPr>
                  <w:color w:val="000000"/>
                  <w:sz w:val="20"/>
                  <w:szCs w:val="20"/>
                </w:rPr>
                <w:t>0.25</w:t>
              </w:r>
            </w:ins>
          </w:p>
        </w:tc>
        <w:tc>
          <w:tcPr>
            <w:tcW w:w="0" w:type="auto"/>
            <w:vAlign w:val="bottom"/>
          </w:tcPr>
          <w:p w14:paraId="0E70B48D" w14:textId="0DB5EC64" w:rsidR="008A621A" w:rsidRDefault="008A621A" w:rsidP="008A621A">
            <w:pPr>
              <w:ind w:firstLine="0"/>
              <w:jc w:val="right"/>
              <w:rPr>
                <w:ins w:id="774" w:author="Michael Decker" w:date="2020-04-18T18:17:00Z"/>
                <w:rFonts w:cs="Times New Roman"/>
                <w:szCs w:val="24"/>
              </w:rPr>
            </w:pPr>
            <w:ins w:id="775" w:author="Michael Decker" w:date="2020-04-18T19:09:00Z">
              <w:r>
                <w:rPr>
                  <w:color w:val="000000"/>
                  <w:sz w:val="20"/>
                  <w:szCs w:val="20"/>
                </w:rPr>
                <w:t>3.85</w:t>
              </w:r>
            </w:ins>
          </w:p>
        </w:tc>
      </w:tr>
      <w:tr w:rsidR="008A621A" w14:paraId="2E52265D" w14:textId="77777777" w:rsidTr="008501DC">
        <w:trPr>
          <w:ins w:id="776" w:author="Michael Decker" w:date="2020-04-18T18:17:00Z"/>
        </w:trPr>
        <w:tc>
          <w:tcPr>
            <w:tcW w:w="0" w:type="auto"/>
            <w:vAlign w:val="bottom"/>
          </w:tcPr>
          <w:p w14:paraId="52F1E0B5" w14:textId="77777777" w:rsidR="008A621A" w:rsidRDefault="008A621A" w:rsidP="008A621A">
            <w:pPr>
              <w:ind w:firstLine="0"/>
              <w:rPr>
                <w:ins w:id="777" w:author="Michael Decker" w:date="2020-04-18T18:17:00Z"/>
                <w:rFonts w:cs="Times New Roman"/>
                <w:szCs w:val="24"/>
              </w:rPr>
            </w:pPr>
            <w:ins w:id="778" w:author="Michael Decker" w:date="2020-04-18T18:17:00Z">
              <w:r>
                <w:rPr>
                  <w:color w:val="000000"/>
                  <w:sz w:val="20"/>
                  <w:szCs w:val="20"/>
                </w:rPr>
                <w:t>Median</w:t>
              </w:r>
            </w:ins>
          </w:p>
        </w:tc>
        <w:tc>
          <w:tcPr>
            <w:tcW w:w="0" w:type="auto"/>
            <w:vAlign w:val="bottom"/>
          </w:tcPr>
          <w:p w14:paraId="244665CF" w14:textId="77777777" w:rsidR="008A621A" w:rsidRDefault="008A621A" w:rsidP="008A621A">
            <w:pPr>
              <w:ind w:firstLine="0"/>
              <w:rPr>
                <w:ins w:id="779" w:author="Michael Decker" w:date="2020-04-18T18:17:00Z"/>
                <w:rFonts w:cs="Times New Roman"/>
                <w:szCs w:val="24"/>
              </w:rPr>
            </w:pPr>
          </w:p>
        </w:tc>
        <w:tc>
          <w:tcPr>
            <w:tcW w:w="0" w:type="auto"/>
            <w:vAlign w:val="bottom"/>
          </w:tcPr>
          <w:p w14:paraId="3BBC78D0" w14:textId="3771AD92" w:rsidR="008A621A" w:rsidRDefault="008A621A" w:rsidP="008A621A">
            <w:pPr>
              <w:ind w:firstLine="0"/>
              <w:jc w:val="right"/>
              <w:rPr>
                <w:ins w:id="780" w:author="Michael Decker" w:date="2020-04-18T18:17:00Z"/>
                <w:rFonts w:cs="Times New Roman"/>
                <w:szCs w:val="24"/>
              </w:rPr>
            </w:pPr>
            <w:ins w:id="781" w:author="Michael Decker" w:date="2020-04-18T19:09:00Z">
              <w:r>
                <w:rPr>
                  <w:color w:val="000000"/>
                  <w:sz w:val="20"/>
                  <w:szCs w:val="20"/>
                </w:rPr>
                <w:t>51.00</w:t>
              </w:r>
            </w:ins>
          </w:p>
        </w:tc>
        <w:tc>
          <w:tcPr>
            <w:tcW w:w="0" w:type="auto"/>
            <w:vAlign w:val="bottom"/>
          </w:tcPr>
          <w:p w14:paraId="48738965" w14:textId="22CCF9AB" w:rsidR="008A621A" w:rsidRDefault="008A621A" w:rsidP="008A621A">
            <w:pPr>
              <w:ind w:firstLine="0"/>
              <w:jc w:val="right"/>
              <w:rPr>
                <w:ins w:id="782" w:author="Michael Decker" w:date="2020-04-18T18:17:00Z"/>
                <w:rFonts w:cs="Times New Roman"/>
                <w:szCs w:val="24"/>
              </w:rPr>
            </w:pPr>
            <w:ins w:id="783" w:author="Michael Decker" w:date="2020-04-18T19:09:00Z">
              <w:r>
                <w:rPr>
                  <w:color w:val="000000"/>
                  <w:sz w:val="20"/>
                  <w:szCs w:val="20"/>
                </w:rPr>
                <w:t>60856.50</w:t>
              </w:r>
            </w:ins>
          </w:p>
        </w:tc>
        <w:tc>
          <w:tcPr>
            <w:tcW w:w="0" w:type="auto"/>
            <w:vAlign w:val="bottom"/>
          </w:tcPr>
          <w:p w14:paraId="136ACC9F" w14:textId="179EF651" w:rsidR="008A621A" w:rsidRDefault="008A621A" w:rsidP="008A621A">
            <w:pPr>
              <w:ind w:firstLine="0"/>
              <w:jc w:val="right"/>
              <w:rPr>
                <w:ins w:id="784" w:author="Michael Decker" w:date="2020-04-18T18:17:00Z"/>
                <w:rFonts w:cs="Times New Roman"/>
                <w:szCs w:val="24"/>
              </w:rPr>
            </w:pPr>
            <w:ins w:id="785" w:author="Michael Decker" w:date="2020-04-18T19:09:00Z">
              <w:r>
                <w:rPr>
                  <w:color w:val="000000"/>
                  <w:sz w:val="20"/>
                  <w:szCs w:val="20"/>
                </w:rPr>
                <w:t>10436.00</w:t>
              </w:r>
            </w:ins>
          </w:p>
        </w:tc>
        <w:tc>
          <w:tcPr>
            <w:tcW w:w="0" w:type="auto"/>
            <w:vAlign w:val="bottom"/>
          </w:tcPr>
          <w:p w14:paraId="0338BCF1" w14:textId="13EAB927" w:rsidR="008A621A" w:rsidRDefault="008A621A" w:rsidP="008A621A">
            <w:pPr>
              <w:ind w:firstLine="0"/>
              <w:jc w:val="right"/>
              <w:rPr>
                <w:ins w:id="786" w:author="Michael Decker" w:date="2020-04-18T18:17:00Z"/>
                <w:rFonts w:cs="Times New Roman"/>
                <w:szCs w:val="24"/>
              </w:rPr>
            </w:pPr>
            <w:ins w:id="787" w:author="Michael Decker" w:date="2020-04-18T19:09:00Z">
              <w:r>
                <w:rPr>
                  <w:color w:val="000000"/>
                  <w:sz w:val="20"/>
                  <w:szCs w:val="20"/>
                </w:rPr>
                <w:t>37.50</w:t>
              </w:r>
            </w:ins>
          </w:p>
        </w:tc>
        <w:tc>
          <w:tcPr>
            <w:tcW w:w="0" w:type="auto"/>
            <w:vAlign w:val="bottom"/>
          </w:tcPr>
          <w:p w14:paraId="32B52079" w14:textId="29E24365" w:rsidR="008A621A" w:rsidRDefault="008A621A" w:rsidP="008A621A">
            <w:pPr>
              <w:ind w:firstLine="0"/>
              <w:jc w:val="right"/>
              <w:rPr>
                <w:ins w:id="788" w:author="Michael Decker" w:date="2020-04-18T18:17:00Z"/>
                <w:rFonts w:cs="Times New Roman"/>
                <w:szCs w:val="24"/>
              </w:rPr>
            </w:pPr>
            <w:ins w:id="789" w:author="Michael Decker" w:date="2020-04-18T19:09:00Z">
              <w:r>
                <w:rPr>
                  <w:color w:val="000000"/>
                  <w:sz w:val="20"/>
                  <w:szCs w:val="20"/>
                </w:rPr>
                <w:t>0.00</w:t>
              </w:r>
            </w:ins>
          </w:p>
        </w:tc>
        <w:tc>
          <w:tcPr>
            <w:tcW w:w="0" w:type="auto"/>
            <w:vAlign w:val="bottom"/>
          </w:tcPr>
          <w:p w14:paraId="69ABA144" w14:textId="046755E3" w:rsidR="008A621A" w:rsidRDefault="008A621A" w:rsidP="008A621A">
            <w:pPr>
              <w:ind w:firstLine="0"/>
              <w:jc w:val="right"/>
              <w:rPr>
                <w:ins w:id="790" w:author="Michael Decker" w:date="2020-04-18T18:17:00Z"/>
                <w:rFonts w:cs="Times New Roman"/>
                <w:szCs w:val="24"/>
              </w:rPr>
            </w:pPr>
            <w:ins w:id="791" w:author="Michael Decker" w:date="2020-04-18T19:09:00Z">
              <w:r>
                <w:rPr>
                  <w:color w:val="000000"/>
                  <w:sz w:val="20"/>
                  <w:szCs w:val="20"/>
                </w:rPr>
                <w:t>0.20</w:t>
              </w:r>
            </w:ins>
          </w:p>
        </w:tc>
        <w:tc>
          <w:tcPr>
            <w:tcW w:w="0" w:type="auto"/>
            <w:vAlign w:val="bottom"/>
          </w:tcPr>
          <w:p w14:paraId="7856A057" w14:textId="14B1C1AA" w:rsidR="008A621A" w:rsidRDefault="008A621A" w:rsidP="008A621A">
            <w:pPr>
              <w:ind w:firstLine="0"/>
              <w:jc w:val="right"/>
              <w:rPr>
                <w:ins w:id="792" w:author="Michael Decker" w:date="2020-04-18T18:17:00Z"/>
                <w:rFonts w:cs="Times New Roman"/>
                <w:szCs w:val="24"/>
              </w:rPr>
            </w:pPr>
            <w:ins w:id="793" w:author="Michael Decker" w:date="2020-04-18T19:09:00Z">
              <w:r>
                <w:rPr>
                  <w:color w:val="000000"/>
                  <w:sz w:val="20"/>
                  <w:szCs w:val="20"/>
                </w:rPr>
                <w:t>1.28</w:t>
              </w:r>
            </w:ins>
          </w:p>
        </w:tc>
      </w:tr>
    </w:tbl>
    <w:p w14:paraId="4D1BD289" w14:textId="77777777" w:rsidR="002F451A" w:rsidRDefault="002F451A" w:rsidP="006A4504">
      <w:pPr>
        <w:rPr>
          <w:ins w:id="794" w:author="Michael Decker" w:date="2020-04-18T18:16:00Z"/>
        </w:rPr>
        <w:sectPr w:rsidR="002F451A" w:rsidSect="00990A51">
          <w:pgSz w:w="15840" w:h="12240" w:orient="landscape"/>
          <w:pgMar w:top="1440" w:right="1440" w:bottom="1440" w:left="1440" w:header="720" w:footer="720" w:gutter="0"/>
          <w:cols w:space="720"/>
          <w:docGrid w:linePitch="360"/>
          <w:sectPrChange w:id="795" w:author="Michael Decker" w:date="2020-04-18T18:17:00Z">
            <w:sectPr w:rsidR="002F451A" w:rsidSect="00990A51">
              <w:pgSz w:w="12240" w:h="15840" w:orient="portrait"/>
              <w:pgMar w:top="1440" w:right="1440" w:bottom="1440" w:left="1440" w:header="720" w:footer="720" w:gutter="0"/>
            </w:sectPr>
          </w:sectPrChange>
        </w:sectPr>
      </w:pPr>
    </w:p>
    <w:p w14:paraId="7FBA1532" w14:textId="54E75372" w:rsidR="0032734B" w:rsidRDefault="003E69EB" w:rsidP="002F451A">
      <w:pPr>
        <w:ind w:firstLine="0"/>
        <w:pPrChange w:id="796" w:author="Michael Decker" w:date="2020-04-18T18:16:00Z">
          <w:pPr/>
        </w:pPrChange>
      </w:pPr>
      <w:ins w:id="797" w:author="Michael Decker" w:date="2020-04-18T18:38:00Z">
        <w:r w:rsidRPr="00EA2A9D">
          <w:lastRenderedPageBreak/>
          <w:t>lines of comments present in the gold set from each project</w:t>
        </w:r>
        <w:r>
          <w:t xml:space="preserve">.  </w:t>
        </w:r>
        <w:r w:rsidRPr="00EA2A9D">
          <w:t xml:space="preserve">The </w:t>
        </w:r>
        <w:r>
          <w:t>seventh</w:t>
        </w:r>
        <w:r w:rsidRPr="00EA2A9D">
          <w:t xml:space="preserve"> </w:t>
        </w:r>
        <w:r w:rsidRPr="00EA2A9D">
          <w:t xml:space="preserve">column provides the total number of lines of </w:t>
        </w:r>
        <w:r>
          <w:t>commented-out code</w:t>
        </w:r>
        <w:r w:rsidRPr="00EA2A9D">
          <w:t xml:space="preserve"> present in the gold </w:t>
        </w:r>
      </w:ins>
      <w:r w:rsidR="00F659FC" w:rsidRPr="00EA2A9D">
        <w:t>set from each project</w:t>
      </w:r>
      <w:r w:rsidR="00CF64B0">
        <w:t xml:space="preserve">.  </w:t>
      </w:r>
      <w:del w:id="798" w:author="Michael Decker" w:date="2020-04-18T18:39:00Z">
        <w:r w:rsidR="00F659FC" w:rsidRPr="00EA2A9D" w:rsidDel="00A83369">
          <w:delText xml:space="preserve">The </w:delText>
        </w:r>
        <w:r w:rsidR="00F659FC" w:rsidRPr="00EA2A9D" w:rsidDel="004520C0">
          <w:delText xml:space="preserve">seventh </w:delText>
        </w:r>
        <w:r w:rsidR="00F659FC" w:rsidRPr="00EA2A9D" w:rsidDel="00A83369">
          <w:delText>column is the total number of authors in each project as listed on GitHub</w:delText>
        </w:r>
        <w:r w:rsidR="00CF64B0" w:rsidDel="00A83369">
          <w:delText xml:space="preserve">.  </w:delText>
        </w:r>
      </w:del>
      <w:r w:rsidR="00F659FC" w:rsidRPr="00EA2A9D">
        <w:t xml:space="preserve">The eight column provides the </w:t>
      </w:r>
      <w:del w:id="799" w:author="Michael Decker" w:date="2020-04-18T18:40:00Z">
        <w:r w:rsidR="00F659FC" w:rsidRPr="00EA2A9D" w:rsidDel="00B133D6">
          <w:delText xml:space="preserve">coverage </w:delText>
        </w:r>
      </w:del>
      <w:ins w:id="800" w:author="Michael Decker" w:date="2020-04-18T18:40:00Z">
        <w:r w:rsidR="00B133D6">
          <w:t>ratio</w:t>
        </w:r>
        <w:r w:rsidR="00B133D6" w:rsidRPr="00EA2A9D">
          <w:t xml:space="preserve"> </w:t>
        </w:r>
      </w:ins>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del w:id="801" w:author="Michael Decker" w:date="2020-04-18T18:41:00Z">
        <w:r w:rsidR="002E3ED7" w:rsidDel="008B3F0A">
          <w:delText xml:space="preserve">data </w:delText>
        </w:r>
      </w:del>
      <w:ins w:id="802" w:author="Michael Decker" w:date="2020-04-18T18:41:00Z">
        <w:r w:rsidR="008B3F0A">
          <w:t>gold</w:t>
        </w:r>
        <w:r w:rsidR="008B3F0A">
          <w:t xml:space="preserve"> </w:t>
        </w:r>
      </w:ins>
      <w:r w:rsidR="002E3ED7">
        <w:t>set that project contributes</w:t>
      </w:r>
      <w:del w:id="803" w:author="Michael Decker" w:date="2020-04-18T18:41:00Z">
        <w:r w:rsidR="002E3ED7" w:rsidDel="00423B97">
          <w:delText xml:space="preserve"> </w:delText>
        </w:r>
      </w:del>
      <w:r w:rsidR="00CF64B0">
        <w:t xml:space="preserve">.  </w:t>
      </w:r>
      <w:r w:rsidR="00630EB8">
        <w:t xml:space="preserve">We </w:t>
      </w:r>
      <w:del w:id="804" w:author="Michael Decker" w:date="2020-04-18T18:41:00Z">
        <w:r w:rsidR="00630EB8" w:rsidDel="00423B97">
          <w:delText>learned some interesting things from the creation of these tables</w:delText>
        </w:r>
      </w:del>
      <w:ins w:id="805" w:author="Michael Decker" w:date="2020-04-18T18:41:00Z">
        <w:r w:rsidR="00423B97">
          <w:t>now discuss details form these tables</w:t>
        </w:r>
      </w:ins>
      <w:r w:rsidR="00CF64B0">
        <w:t xml:space="preserve">.  </w:t>
      </w:r>
      <w:r w:rsidR="00630EB8">
        <w:t>First, even though only 26 of the 78 projects made it through random selection, as many as 2</w:t>
      </w:r>
      <w:ins w:id="806" w:author="Michael Decker" w:date="2020-04-18T18:42:00Z">
        <w:r w:rsidR="00DB5FE1">
          <w:t>,</w:t>
        </w:r>
      </w:ins>
      <w:r w:rsidR="00630EB8">
        <w:t>606 authors contributed to the creation of these comments</w:t>
      </w:r>
      <w:r w:rsidR="00685F4F">
        <w:t xml:space="preserve"> (minimum of ~26)</w:t>
      </w:r>
      <w:r w:rsidR="00CF64B0">
        <w:t xml:space="preserve">.  </w:t>
      </w:r>
      <w:del w:id="807" w:author="Michael Decker" w:date="2020-04-18T18:43:00Z">
        <w:r w:rsidR="00C10DF2" w:rsidDel="00DB5FE1">
          <w:delText>Another interesting finding that we noticed</w:delText>
        </w:r>
      </w:del>
      <w:del w:id="808" w:author="Michael Decker" w:date="2020-04-18T18:42:00Z">
        <w:r w:rsidR="00C10DF2" w:rsidDel="00DB5FE1">
          <w:delText xml:space="preserve"> during the creation of these tables</w:delText>
        </w:r>
      </w:del>
      <w:del w:id="809" w:author="Michael Decker" w:date="2020-04-18T18:43:00Z">
        <w:r w:rsidR="00C10DF2" w:rsidDel="00DB5FE1">
          <w:delText xml:space="preserve"> is that C++ and C are much more prevalent even when downloading projects that were specifically listed as being Java or C#</w:delText>
        </w:r>
        <w:r w:rsidR="00CF64B0" w:rsidDel="00DB5FE1">
          <w:delText xml:space="preserve">.  </w:delText>
        </w:r>
        <w:r w:rsidR="00C10DF2" w:rsidDel="00DB5FE1">
          <w:delText>C++ code was present in 52 of the 78 projects, and C code was present in 46 of the 78 projects</w:delText>
        </w:r>
        <w:r w:rsidR="00CF64B0" w:rsidDel="00DB5FE1">
          <w:delText xml:space="preserve">.  </w:delText>
        </w:r>
        <w:r w:rsidR="00C10DF2" w:rsidDel="00DB5FE1">
          <w:delText>This is in comparison to Java which was present in 24 projects and C# which was present in 21.</w:delText>
        </w:r>
        <w:r w:rsidR="00A15F39" w:rsidDel="00DB5FE1">
          <w:delText xml:space="preserve">  These tables provide us with a large amount of interesting information.  First</w:delText>
        </w:r>
      </w:del>
      <w:ins w:id="810" w:author="Michael Decker" w:date="2020-04-18T18:43:00Z">
        <w:r w:rsidR="00DB5FE1">
          <w:t>Next</w:t>
        </w:r>
      </w:ins>
      <w:r w:rsidR="00A15F39">
        <w:t xml:space="preserve">, </w:t>
      </w:r>
      <w:ins w:id="811" w:author="Michael Decker" w:date="2020-04-18T19:15:00Z">
        <w:r w:rsidR="00DA6324">
          <w:t xml:space="preserve">the files selected </w:t>
        </w:r>
        <w:r w:rsidR="00D37FCF">
          <w:t xml:space="preserve">from </w:t>
        </w:r>
      </w:ins>
      <w:r w:rsidR="00A15F39">
        <w:t>folly, which makes up 42% of the gold set</w:t>
      </w:r>
      <w:r w:rsidR="00956D59">
        <w:t>,</w:t>
      </w:r>
      <w:r w:rsidR="00A15F39">
        <w:t xml:space="preserve"> </w:t>
      </w:r>
      <w:del w:id="812" w:author="Michael Decker" w:date="2020-04-18T18:44:00Z">
        <w:r w:rsidR="00A15F39" w:rsidDel="00CD3FDA">
          <w:delText xml:space="preserve">is </w:delText>
        </w:r>
      </w:del>
      <w:ins w:id="813" w:author="Michael Decker" w:date="2020-04-18T18:44:00Z">
        <w:r w:rsidR="00CD3FDA">
          <w:t>are</w:t>
        </w:r>
        <w:r w:rsidR="00CD3FDA">
          <w:t xml:space="preserve"> </w:t>
        </w:r>
      </w:ins>
      <w:r w:rsidR="00A15F39">
        <w:t xml:space="preserve">not </w:t>
      </w:r>
      <w:del w:id="814" w:author="Michael Decker" w:date="2020-04-18T18:44:00Z">
        <w:r w:rsidR="00A15F39" w:rsidDel="00175613">
          <w:delText xml:space="preserve">an </w:delText>
        </w:r>
      </w:del>
      <w:r w:rsidR="00A15F39">
        <w:t>extremely large file</w:t>
      </w:r>
      <w:ins w:id="815" w:author="Michael Decker" w:date="2020-04-18T18:44:00Z">
        <w:r w:rsidR="00175613">
          <w:t>s</w:t>
        </w:r>
      </w:ins>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del w:id="816" w:author="Michael Decker" w:date="2020-04-18T18:46:00Z">
        <w:r w:rsidR="00956D59" w:rsidDel="00FE6222">
          <w:delText>,</w:delText>
        </w:r>
      </w:del>
      <w:ins w:id="817" w:author="Michael Decker" w:date="2020-04-18T18:46:00Z">
        <w:r w:rsidR="00FE6222">
          <w:t>.</w:t>
        </w:r>
      </w:ins>
      <w:r w:rsidR="00956D59">
        <w:t xml:space="preserve"> </w:t>
      </w:r>
      <w:ins w:id="818" w:author="Michael Decker" w:date="2020-04-18T18:47:00Z">
        <w:r w:rsidR="003472B0">
          <w:t xml:space="preserve"> Each of these authors</w:t>
        </w:r>
      </w:ins>
      <w:del w:id="819" w:author="Michael Decker" w:date="2020-04-18T18:47:00Z">
        <w:r w:rsidR="00956D59" w:rsidDel="003472B0">
          <w:delText>all who</w:delText>
        </w:r>
        <w:r w:rsidR="00E12D06" w:rsidDel="003472B0">
          <w:delText>m</w:delText>
        </w:r>
      </w:del>
      <w:r w:rsidR="00956D59">
        <w:t xml:space="preserve"> could have written </w:t>
      </w:r>
      <w:del w:id="820" w:author="Michael Decker" w:date="2020-04-18T18:45:00Z">
        <w:r w:rsidR="00956D59" w:rsidDel="00916AEF">
          <w:delText xml:space="preserve">and </w:delText>
        </w:r>
      </w:del>
      <w:r w:rsidR="00956D59">
        <w:t xml:space="preserve">or edited comments and </w:t>
      </w:r>
      <w:ins w:id="821" w:author="Michael Decker" w:date="2020-04-18T18:46:00Z">
        <w:r w:rsidR="00CC3603">
          <w:t xml:space="preserve">thus, </w:t>
        </w:r>
      </w:ins>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del w:id="822" w:author="Michael Decker" w:date="2020-04-18T18:53:00Z">
        <w:r w:rsidR="00C061CA" w:rsidDel="00C4666C">
          <w:delText>s</w:delText>
        </w:r>
      </w:del>
      <w:ins w:id="823" w:author="Michael Decker" w:date="2020-04-18T18:48:00Z">
        <w:r w:rsidR="00F473ED">
          <w:t>,</w:t>
        </w:r>
      </w:ins>
      <w:r w:rsidR="00C061CA">
        <w:t xml:space="preserve"> the</w:t>
      </w:r>
      <w:del w:id="824" w:author="Michael Decker" w:date="2020-04-18T18:48:00Z">
        <w:r w:rsidR="00C061CA" w:rsidDel="00F473ED">
          <w:delText>re is</w:delText>
        </w:r>
        <w:r w:rsidR="00A15F39" w:rsidDel="00F473ED">
          <w:delText xml:space="preserve"> an</w:delText>
        </w:r>
      </w:del>
      <w:r w:rsidR="00A15F39">
        <w:t xml:space="preserve"> average </w:t>
      </w:r>
      <w:r w:rsidR="00C061CA">
        <w:t>contribution of a project</w:t>
      </w:r>
      <w:r w:rsidR="00A15F39">
        <w:t xml:space="preserve"> </w:t>
      </w:r>
      <w:r w:rsidR="00C061CA">
        <w:t>to</w:t>
      </w:r>
      <w:r w:rsidR="00A15F39">
        <w:t xml:space="preserve"> the gold set </w:t>
      </w:r>
      <w:del w:id="825" w:author="Michael Decker" w:date="2020-04-18T18:48:00Z">
        <w:r w:rsidR="00A15F39" w:rsidDel="00F473ED">
          <w:delText xml:space="preserve">at </w:delText>
        </w:r>
      </w:del>
      <w:ins w:id="826" w:author="Michael Decker" w:date="2020-04-18T18:48:00Z">
        <w:r w:rsidR="00F473ED">
          <w:t>is</w:t>
        </w:r>
        <w:r w:rsidR="00F473ED">
          <w:t xml:space="preserve"> </w:t>
        </w:r>
      </w:ins>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w:t>
      </w:r>
      <w:ins w:id="827" w:author="Michael Decker" w:date="2020-04-18T18:55:00Z">
        <w:r w:rsidR="00B95328">
          <w:t xml:space="preserve">between </w:t>
        </w:r>
      </w:ins>
      <w:del w:id="828" w:author="Michael Decker" w:date="2020-04-18T18:54:00Z">
        <w:r w:rsidR="00473AE0" w:rsidDel="0028733E">
          <w:delText xml:space="preserve">of </w:delText>
        </w:r>
      </w:del>
      <w:ins w:id="829" w:author="Michael Decker" w:date="2020-04-18T18:55:00Z">
        <w:r w:rsidR="00CF3355">
          <w:t>the ratio</w:t>
        </w:r>
        <w:r w:rsidR="00B95328">
          <w:t>s</w:t>
        </w:r>
        <w:r w:rsidR="00CF3355">
          <w:t xml:space="preserve"> of comments to code</w:t>
        </w:r>
      </w:ins>
      <w:del w:id="830" w:author="Michael Decker" w:date="2020-04-18T18:55:00Z">
        <w:r w:rsidR="00473AE0" w:rsidDel="00CF3355">
          <w:delText xml:space="preserve">percentages of </w:delText>
        </w:r>
      </w:del>
      <w:del w:id="831" w:author="Michael Decker" w:date="2020-04-18T18:53:00Z">
        <w:r w:rsidR="00473AE0" w:rsidDel="00C4666C">
          <w:delText>comment vs</w:delText>
        </w:r>
      </w:del>
      <w:del w:id="832" w:author="Michael Decker" w:date="2020-04-18T18:55:00Z">
        <w:r w:rsidR="00473AE0" w:rsidDel="00CF3355">
          <w:delText xml:space="preserve"> code coverage</w:delText>
        </w:r>
      </w:del>
      <w:r w:rsidR="00473AE0">
        <w:t xml:space="preserve">.  For example, the lowest </w:t>
      </w:r>
      <w:del w:id="833" w:author="Michael Decker" w:date="2020-04-18T18:56:00Z">
        <w:r w:rsidR="00473AE0" w:rsidDel="000A0169">
          <w:delText xml:space="preserve">percentage of coverage </w:delText>
        </w:r>
      </w:del>
      <w:r w:rsidR="00473AE0">
        <w:t xml:space="preserve">is </w:t>
      </w:r>
      <w:r w:rsidR="0044200C">
        <w:t>nearly 0</w:t>
      </w:r>
      <w:r w:rsidR="00473AE0">
        <w:t xml:space="preserve"> while the highest is </w:t>
      </w:r>
      <w:ins w:id="834" w:author="Michael Decker" w:date="2020-04-18T18:56:00Z">
        <w:r w:rsidR="00E16291">
          <w:t xml:space="preserve">over </w:t>
        </w:r>
      </w:ins>
      <w:del w:id="835" w:author="Michael Decker" w:date="2020-04-18T18:56:00Z">
        <w:r w:rsidR="00473AE0" w:rsidDel="00E16291">
          <w:delText xml:space="preserve">a </w:delText>
        </w:r>
      </w:del>
      <w:r w:rsidR="0044200C">
        <w:t>1</w:t>
      </w:r>
      <w:ins w:id="836" w:author="Michael Decker" w:date="2020-04-18T18:56:00Z">
        <w:r w:rsidR="00E16291">
          <w:t xml:space="preserve"> comment per line of code</w:t>
        </w:r>
      </w:ins>
      <w:r w:rsidR="00473AE0">
        <w:t xml:space="preserve">. </w:t>
      </w:r>
      <w:r w:rsidR="00D97873">
        <w:t xml:space="preserve"> </w:t>
      </w:r>
      <w:del w:id="837" w:author="Michael Decker" w:date="2020-04-18T19:13:00Z">
        <w:r w:rsidR="00D97873" w:rsidDel="00056EEA">
          <w:delText>I</w:delText>
        </w:r>
        <w:r w:rsidR="00473AE0" w:rsidDel="00056EEA">
          <w:delText>nterestingly</w:delText>
        </w:r>
        <w:r w:rsidR="00D97873" w:rsidDel="00056EEA">
          <w:delText>,</w:delText>
        </w:r>
        <w:r w:rsidR="00473AE0" w:rsidDel="00056EEA">
          <w:delText xml:space="preserve"> we also find that the amount of comments in projects </w:delText>
        </w:r>
        <w:r w:rsidR="00D97873" w:rsidDel="00056EEA">
          <w:delText>various even among projects of similar size</w:delText>
        </w:r>
      </w:del>
      <w:del w:id="838" w:author="Michael Decker" w:date="2020-04-18T18:58:00Z">
        <w:r w:rsidR="006E6EAF" w:rsidDel="009A7F12">
          <w:delText>,</w:delText>
        </w:r>
      </w:del>
      <w:del w:id="839" w:author="Michael Decker" w:date="2020-04-18T19:13:00Z">
        <w:r w:rsidR="006E6EAF" w:rsidDel="00056EEA">
          <w:delText xml:space="preserve"> although </w:delText>
        </w:r>
      </w:del>
      <w:ins w:id="840" w:author="Michael Decker" w:date="2020-04-18T19:13:00Z">
        <w:r w:rsidR="00056EEA">
          <w:t>T</w:t>
        </w:r>
      </w:ins>
      <w:del w:id="841" w:author="Michael Decker" w:date="2020-04-18T19:13:00Z">
        <w:r w:rsidR="006E6EAF" w:rsidDel="00056EEA">
          <w:delText>t</w:delText>
        </w:r>
      </w:del>
      <w:r w:rsidR="006E6EAF">
        <w:t>here is a correlation of .75 (fairly strong) between project SLOC and lines of comments.</w:t>
      </w:r>
      <w:r w:rsidR="00CF3FA0">
        <w:t xml:space="preserve">  So, the larger the project (amount of code) in our data set, the more </w:t>
      </w:r>
      <w:ins w:id="842" w:author="Michael Decker" w:date="2020-04-18T19:20:00Z">
        <w:r w:rsidR="006B067F">
          <w:t xml:space="preserve">lines of </w:t>
        </w:r>
      </w:ins>
      <w:r w:rsidR="00CF3FA0">
        <w:t xml:space="preserve">comments it will generally have.  </w:t>
      </w:r>
      <w:r w:rsidR="006E6EAF">
        <w:t xml:space="preserve"> However,</w:t>
      </w:r>
      <w:r w:rsidR="00473AE0">
        <w:t xml:space="preserve"> there is a </w:t>
      </w:r>
      <w:r w:rsidR="002D23BB">
        <w:t>.0</w:t>
      </w:r>
      <w:ins w:id="843" w:author="Michael Decker" w:date="2020-04-18T19:13:00Z">
        <w:r w:rsidR="00C36F8D">
          <w:t>5</w:t>
        </w:r>
      </w:ins>
      <w:del w:id="844" w:author="Michael Decker" w:date="2020-04-18T19:13:00Z">
        <w:r w:rsidR="002D23BB" w:rsidDel="00C36F8D">
          <w:delText>4</w:delText>
        </w:r>
      </w:del>
      <w:r w:rsidR="00473AE0">
        <w:t xml:space="preserve"> </w:t>
      </w:r>
      <w:del w:id="845" w:author="Michael Decker" w:date="2020-04-18T18:59:00Z">
        <w:r w:rsidR="00473AE0" w:rsidDel="001405F8">
          <w:delText xml:space="preserve">deviation </w:delText>
        </w:r>
      </w:del>
      <w:ins w:id="846" w:author="Michael Decker" w:date="2020-04-18T18:59:00Z">
        <w:r w:rsidR="001405F8">
          <w:t>difference</w:t>
        </w:r>
        <w:r w:rsidR="001405F8">
          <w:t xml:space="preserve"> </w:t>
        </w:r>
      </w:ins>
      <w:r w:rsidR="00473AE0">
        <w:t xml:space="preserve">between the average </w:t>
      </w:r>
      <w:r w:rsidR="00D5447F">
        <w:t>ratio</w:t>
      </w:r>
      <w:ins w:id="847" w:author="Michael Decker" w:date="2020-04-18T19:17:00Z">
        <w:r w:rsidR="00AA4468">
          <w:t xml:space="preserve"> of comments to code</w:t>
        </w:r>
      </w:ins>
      <w:r w:rsidR="00D5447F">
        <w:t xml:space="preserve"> and the median</w:t>
      </w:r>
      <w:del w:id="848" w:author="Michael Decker" w:date="2020-04-18T19:20:00Z">
        <w:r w:rsidR="006E6EAF" w:rsidDel="00BB1944">
          <w:delText xml:space="preserve"> of SLOC to lines of code</w:delText>
        </w:r>
      </w:del>
      <w:r w:rsidR="00D5447F">
        <w:t xml:space="preserve">, with the average ratio being </w:t>
      </w:r>
      <w:r w:rsidR="0044200C">
        <w:t>.</w:t>
      </w:r>
      <w:r w:rsidR="00D5447F">
        <w:t>2</w:t>
      </w:r>
      <w:ins w:id="849" w:author="Michael Decker" w:date="2020-04-18T19:14:00Z">
        <w:r w:rsidR="00C36F8D">
          <w:t>5</w:t>
        </w:r>
      </w:ins>
      <w:del w:id="850" w:author="Michael Decker" w:date="2020-04-18T19:14:00Z">
        <w:r w:rsidR="00D5447F" w:rsidDel="00C36F8D">
          <w:delText>3</w:delText>
        </w:r>
      </w:del>
      <w:r w:rsidR="00D5447F">
        <w:t xml:space="preserve"> and the median being </w:t>
      </w:r>
      <w:r w:rsidR="0044200C">
        <w:t>.</w:t>
      </w:r>
      <w:ins w:id="851" w:author="Michael Decker" w:date="2020-04-18T19:14:00Z">
        <w:r w:rsidR="00C36F8D">
          <w:t xml:space="preserve">20.  </w:t>
        </w:r>
      </w:ins>
      <w:ins w:id="852" w:author="Michael Decker" w:date="2020-04-18T19:22:00Z">
        <w:r w:rsidR="00091351">
          <w:t>Furthermore, t</w:t>
        </w:r>
      </w:ins>
      <w:ins w:id="853" w:author="Michael Decker" w:date="2020-04-18T19:14:00Z">
        <w:r w:rsidR="00C36F8D">
          <w:t xml:space="preserve">he correlation between lines of code </w:t>
        </w:r>
      </w:ins>
      <w:ins w:id="854" w:author="Michael Decker" w:date="2020-04-18T19:20:00Z">
        <w:r w:rsidR="00BB1944">
          <w:t xml:space="preserve">to the </w:t>
        </w:r>
      </w:ins>
      <w:ins w:id="855" w:author="Michael Decker" w:date="2020-04-18T19:14:00Z">
        <w:r w:rsidR="00C36F8D">
          <w:t>ratio of comment to code is on</w:t>
        </w:r>
      </w:ins>
      <w:ins w:id="856" w:author="Michael Decker" w:date="2020-04-18T19:21:00Z">
        <w:r w:rsidR="00BB1944">
          <w:t>l</w:t>
        </w:r>
      </w:ins>
      <w:ins w:id="857" w:author="Michael Decker" w:date="2020-04-18T19:14:00Z">
        <w:r w:rsidR="00C36F8D">
          <w:t xml:space="preserve">y </w:t>
        </w:r>
      </w:ins>
      <w:del w:id="858" w:author="Michael Decker" w:date="2020-04-18T19:14:00Z">
        <w:r w:rsidR="00D5447F" w:rsidDel="00C36F8D">
          <w:delText>1</w:delText>
        </w:r>
        <w:r w:rsidR="0044200C" w:rsidDel="00C36F8D">
          <w:delText>9</w:delText>
        </w:r>
        <w:r w:rsidR="006E6EAF" w:rsidDel="00C36F8D">
          <w:delText xml:space="preserve"> and a correlation of only </w:delText>
        </w:r>
      </w:del>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del w:id="859" w:author="Michael Decker" w:date="2020-04-18T19:24:00Z">
        <w:r w:rsidR="00D5447F" w:rsidDel="00270EA4">
          <w:delText xml:space="preserve">64 </w:delText>
        </w:r>
      </w:del>
      <w:ins w:id="860" w:author="Michael Decker" w:date="2020-04-18T19:24:00Z">
        <w:r w:rsidR="00270EA4">
          <w:t>100</w:t>
        </w:r>
        <w:r w:rsidR="00270EA4">
          <w:t xml:space="preserve"> </w:t>
        </w:r>
      </w:ins>
      <w:r w:rsidR="00D5447F">
        <w:t>authors</w:t>
      </w:r>
      <w:ins w:id="861" w:author="Michael Decker" w:date="2020-04-18T19:24:00Z">
        <w:r w:rsidR="00270EA4">
          <w:t xml:space="preserve"> (median 51)</w:t>
        </w:r>
      </w:ins>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862" w:name="_Toc37725994"/>
      <w:bookmarkStart w:id="863" w:name="_Ref38115000"/>
      <w:r>
        <w:t xml:space="preserve">External </w:t>
      </w:r>
      <w:bookmarkEnd w:id="862"/>
      <w:bookmarkEnd w:id="863"/>
      <w:r w:rsidR="00730D69">
        <w:t>Validity</w:t>
      </w:r>
    </w:p>
    <w:p w14:paraId="0A05A65C" w14:textId="01BD4ECE"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w:t>
      </w:r>
      <w:del w:id="864" w:author="Michael Decker" w:date="2020-04-18T19:28:00Z">
        <w:r w:rsidDel="006A5267">
          <w:rPr>
            <w:rFonts w:cs="Times New Roman"/>
            <w:szCs w:val="24"/>
          </w:rPr>
          <w:delText xml:space="preserve"> </w:delText>
        </w:r>
      </w:del>
      <w:r>
        <w:rPr>
          <w:rFonts w:cs="Times New Roman"/>
          <w:szCs w:val="24"/>
        </w:rPr>
        <w:t xml:space="preserve"> 26 projects are still represented in the gold set and although there is one project with a large percentage of the comment</w:t>
      </w:r>
      <w:ins w:id="865" w:author="Michael Decker" w:date="2020-04-18T19:26:00Z">
        <w:r w:rsidR="00D77279">
          <w:rPr>
            <w:rFonts w:cs="Times New Roman"/>
            <w:szCs w:val="24"/>
          </w:rPr>
          <w:t xml:space="preserve"> line</w:t>
        </w:r>
      </w:ins>
      <w:r>
        <w:rPr>
          <w:rFonts w:cs="Times New Roman"/>
          <w:szCs w:val="24"/>
        </w:rPr>
        <w:t>s</w:t>
      </w:r>
      <w:ins w:id="866" w:author="Michael Decker" w:date="2020-04-18T19:26:00Z">
        <w:r w:rsidR="00212C1E">
          <w:rPr>
            <w:rFonts w:cs="Times New Roman"/>
            <w:szCs w:val="24"/>
          </w:rPr>
          <w:t>,</w:t>
        </w:r>
      </w:ins>
      <w:r>
        <w:rPr>
          <w:rFonts w:cs="Times New Roman"/>
          <w:szCs w:val="24"/>
        </w:rPr>
        <w:t xml:space="preserve"> it is less than the majority</w:t>
      </w:r>
      <w:ins w:id="867" w:author="Michael Decker" w:date="2020-04-18T19:25:00Z">
        <w:r w:rsidR="00FD75AA">
          <w:rPr>
            <w:rFonts w:cs="Times New Roman"/>
            <w:szCs w:val="24"/>
          </w:rPr>
          <w:t xml:space="preserve">. </w:t>
        </w:r>
      </w:ins>
      <w:del w:id="868" w:author="Michael Decker" w:date="2020-04-18T19:25:00Z">
        <w:r w:rsidDel="00FD75AA">
          <w:rPr>
            <w:rFonts w:cs="Times New Roman"/>
            <w:szCs w:val="24"/>
          </w:rPr>
          <w:delText>,</w:delText>
        </w:r>
      </w:del>
      <w:r>
        <w:rPr>
          <w:rFonts w:cs="Times New Roman"/>
          <w:szCs w:val="24"/>
        </w:rPr>
        <w:t xml:space="preserve"> </w:t>
      </w:r>
      <w:moveToRangeStart w:id="869" w:author="Michael Decker" w:date="2020-04-18T19:25:00Z" w:name="move38130367"/>
      <w:moveTo w:id="870" w:author="Michael Decker" w:date="2020-04-18T19:25:00Z">
        <w:r w:rsidR="008862C7">
          <w:rPr>
            <w:rFonts w:cs="Times New Roman"/>
            <w:szCs w:val="24"/>
          </w:rPr>
          <w:t>That is, the majority of comment</w:t>
        </w:r>
      </w:moveTo>
      <w:ins w:id="871" w:author="Michael Decker" w:date="2020-04-18T19:27:00Z">
        <w:r w:rsidR="00AD468D">
          <w:rPr>
            <w:rFonts w:cs="Times New Roman"/>
            <w:szCs w:val="24"/>
          </w:rPr>
          <w:t xml:space="preserve"> line</w:t>
        </w:r>
      </w:ins>
      <w:moveTo w:id="872" w:author="Michael Decker" w:date="2020-04-18T19:25:00Z">
        <w:r w:rsidR="008862C7">
          <w:rPr>
            <w:rFonts w:cs="Times New Roman"/>
            <w:szCs w:val="24"/>
          </w:rPr>
          <w:t xml:space="preserve">s come from separate projects.  </w:t>
        </w:r>
      </w:moveTo>
      <w:moveToRangeEnd w:id="869"/>
      <w:ins w:id="873" w:author="Michael Decker" w:date="2020-04-18T19:28:00Z">
        <w:r w:rsidR="006A5267">
          <w:rPr>
            <w:rFonts w:cs="Times New Roman"/>
            <w:szCs w:val="24"/>
          </w:rPr>
          <w:t>Additionally, w</w:t>
        </w:r>
      </w:ins>
      <w:del w:id="874" w:author="Michael Decker" w:date="2020-04-18T19:25:00Z">
        <w:r w:rsidDel="00FD75AA">
          <w:rPr>
            <w:rFonts w:cs="Times New Roman"/>
            <w:szCs w:val="24"/>
          </w:rPr>
          <w:delText>w</w:delText>
        </w:r>
      </w:del>
      <w:r>
        <w:rPr>
          <w:rFonts w:cs="Times New Roman"/>
          <w:szCs w:val="24"/>
        </w:rPr>
        <w:t xml:space="preserve">e ran our tests with and without the parts of this project and saw almost no impact on the results.  </w:t>
      </w:r>
      <w:moveFromRangeStart w:id="875" w:author="Michael Decker" w:date="2020-04-18T19:25:00Z" w:name="move38130367"/>
      <w:moveFrom w:id="876" w:author="Michael Decker" w:date="2020-04-18T19:25:00Z">
        <w:del w:id="877" w:author="Michael Decker" w:date="2020-04-18T19:28:00Z">
          <w:r w:rsidDel="006A5267">
            <w:rPr>
              <w:rFonts w:cs="Times New Roman"/>
              <w:szCs w:val="24"/>
            </w:rPr>
            <w:delText xml:space="preserve">That is, the majority of comments come from separate projects.  </w:delText>
          </w:r>
        </w:del>
      </w:moveFrom>
      <w:moveFromRangeEnd w:id="875"/>
      <w:del w:id="878" w:author="Michael Decker" w:date="2020-04-18T19:28:00Z">
        <w:r w:rsidDel="006A5267">
          <w:rPr>
            <w:rFonts w:cs="Times New Roman"/>
            <w:szCs w:val="24"/>
          </w:rPr>
          <w:delText>Secondly</w:delText>
        </w:r>
      </w:del>
      <w:ins w:id="879" w:author="Michael Decker" w:date="2020-04-18T19:28:00Z">
        <w:del w:id="880" w:author="Michael Decker" w:date="2020-04-18T19:25:00Z">
          <w:r w:rsidR="006A5267" w:rsidDel="008862C7">
            <w:rPr>
              <w:rFonts w:cs="Times New Roman"/>
              <w:szCs w:val="24"/>
            </w:rPr>
            <w:delText xml:space="preserve">That is, the majority of comments come from separate projects.  </w:delText>
          </w:r>
        </w:del>
        <w:r w:rsidR="006A5267">
          <w:rPr>
            <w:rFonts w:cs="Times New Roman"/>
            <w:szCs w:val="24"/>
          </w:rPr>
          <w:t>Lastly</w:t>
        </w:r>
      </w:ins>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ins w:id="881" w:author="Michael Decker" w:date="2020-04-18T19:27:00Z">
        <w:r w:rsidR="006A5267">
          <w:rPr>
            <w:rFonts w:cs="Times New Roman"/>
            <w:szCs w:val="24"/>
          </w:rPr>
          <w:t>,</w:t>
        </w:r>
      </w:ins>
      <w:r>
        <w:rPr>
          <w:rFonts w:cs="Times New Roman"/>
          <w:szCs w:val="24"/>
        </w:rPr>
        <w:t xml:space="preserve"> we perform a secondary study </w:t>
      </w:r>
      <w:ins w:id="882" w:author="Michael Decker" w:date="2020-04-18T19:27:00Z">
        <w:r w:rsidR="00D55726">
          <w:rPr>
            <w:rFonts w:cs="Times New Roman"/>
            <w:szCs w:val="24"/>
          </w:rPr>
          <w:t xml:space="preserve">containing </w:t>
        </w:r>
      </w:ins>
      <w:r>
        <w:rPr>
          <w:rFonts w:cs="Times New Roman"/>
          <w:szCs w:val="24"/>
        </w:rPr>
        <w:t xml:space="preserve">over </w:t>
      </w:r>
      <w:del w:id="883" w:author="Michael Decker" w:date="2020-04-18T19:27:00Z">
        <w:r w:rsidDel="00631491">
          <w:rPr>
            <w:rFonts w:cs="Times New Roman"/>
            <w:szCs w:val="24"/>
          </w:rPr>
          <w:delText xml:space="preserve"> </w:delText>
        </w:r>
      </w:del>
      <w:r>
        <w:rPr>
          <w:rFonts w:cs="Times New Roman"/>
          <w:szCs w:val="24"/>
        </w:rPr>
        <w:t>3,000 unseen comment lines and verify that the approach achieve</w:t>
      </w:r>
      <w:ins w:id="884" w:author="Michael Decker" w:date="2020-04-18T19:28:00Z">
        <w:r w:rsidR="006A5570">
          <w:rPr>
            <w:rFonts w:cs="Times New Roman"/>
            <w:szCs w:val="24"/>
          </w:rPr>
          <w:t>s</w:t>
        </w:r>
      </w:ins>
      <w:r>
        <w:rPr>
          <w:rFonts w:cs="Times New Roman"/>
          <w:szCs w:val="24"/>
        </w:rPr>
        <w:t xml:space="preserve"> extremely high recall and </w:t>
      </w:r>
      <w:del w:id="885" w:author="Michael Decker" w:date="2020-04-18T19:27:00Z">
        <w:r w:rsidDel="006A5267">
          <w:rPr>
            <w:rFonts w:cs="Times New Roman"/>
            <w:szCs w:val="24"/>
          </w:rPr>
          <w:delText xml:space="preserve">with </w:delText>
        </w:r>
      </w:del>
      <w:r>
        <w:rPr>
          <w:rFonts w:cs="Times New Roman"/>
          <w:szCs w:val="24"/>
        </w:rPr>
        <w:t xml:space="preserve">a precision still almost 80%.  </w:t>
      </w:r>
    </w:p>
    <w:p w14:paraId="44555112" w14:textId="2B61E1C7" w:rsidR="0032734B" w:rsidRDefault="0032734B" w:rsidP="0032734B">
      <w:pPr>
        <w:rPr>
          <w:rFonts w:cs="Times New Roman"/>
          <w:szCs w:val="24"/>
        </w:rPr>
      </w:pPr>
      <w:r>
        <w:rPr>
          <w:rFonts w:cs="Times New Roman"/>
          <w:szCs w:val="24"/>
        </w:rPr>
        <w:t xml:space="preserve">Another threat lies with us only having 2,935 lines coming from </w:t>
      </w:r>
      <w:ins w:id="886" w:author="Michael Decker" w:date="2020-04-18T19:29:00Z">
        <w:r w:rsidR="00E653C9">
          <w:rPr>
            <w:rFonts w:cs="Times New Roman"/>
            <w:szCs w:val="24"/>
          </w:rPr>
          <w:t xml:space="preserve">a little </w:t>
        </w:r>
      </w:ins>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del w:id="887" w:author="Michael Decker" w:date="2020-04-18T19:29:00Z">
        <w:r w:rsidDel="00E337DA">
          <w:rPr>
            <w:rFonts w:cs="Times New Roman"/>
            <w:szCs w:val="24"/>
          </w:rPr>
          <w:delText xml:space="preserve">data </w:delText>
        </w:r>
      </w:del>
      <w:ins w:id="888" w:author="Michael Decker" w:date="2020-04-18T19:29:00Z">
        <w:r w:rsidR="00E337DA">
          <w:rPr>
            <w:rFonts w:cs="Times New Roman"/>
            <w:szCs w:val="24"/>
          </w:rPr>
          <w:t>gold</w:t>
        </w:r>
        <w:r w:rsidR="00E337DA">
          <w:rPr>
            <w:rFonts w:cs="Times New Roman"/>
            <w:szCs w:val="24"/>
          </w:rPr>
          <w:t xml:space="preserve"> </w:t>
        </w:r>
      </w:ins>
      <w:r>
        <w:rPr>
          <w:rFonts w:cs="Times New Roman"/>
          <w:szCs w:val="24"/>
        </w:rPr>
        <w:t xml:space="preserve">set can be expanded.  However, </w:t>
      </w:r>
      <w:del w:id="889" w:author="Michael Decker" w:date="2020-04-18T19:30:00Z">
        <w:r w:rsidDel="00E77A27">
          <w:rPr>
            <w:rFonts w:cs="Times New Roman"/>
            <w:szCs w:val="24"/>
          </w:rPr>
          <w:delText xml:space="preserve"> </w:delText>
        </w:r>
      </w:del>
      <w:r>
        <w:rPr>
          <w:rFonts w:cs="Times New Roman"/>
          <w:szCs w:val="24"/>
        </w:rPr>
        <w:t>when executing our tests of our decision tree and on the comment</w:t>
      </w:r>
      <w:ins w:id="890" w:author="Michael Decker" w:date="2020-04-18T19:31:00Z">
        <w:r w:rsidR="00AB2186">
          <w:rPr>
            <w:rFonts w:cs="Times New Roman"/>
            <w:szCs w:val="24"/>
          </w:rPr>
          <w:t xml:space="preserve"> lines</w:t>
        </w:r>
      </w:ins>
      <w:del w:id="891" w:author="Michael Decker" w:date="2020-04-18T19:31:00Z">
        <w:r w:rsidDel="00AB2186">
          <w:rPr>
            <w:rFonts w:cs="Times New Roman"/>
            <w:szCs w:val="24"/>
          </w:rPr>
          <w:delText>s</w:delText>
        </w:r>
      </w:del>
      <w:r>
        <w:rPr>
          <w:rFonts w:cs="Times New Roman"/>
          <w:szCs w:val="24"/>
        </w:rPr>
        <w:t xml:space="preserve"> from </w:t>
      </w:r>
      <w:ins w:id="892" w:author="Michael Decker" w:date="2020-04-18T19:31:00Z">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ins>
      <w:r w:rsidR="00E77A27">
        <w:rPr>
          <w:rFonts w:cs="Times New Roman"/>
          <w:szCs w:val="24"/>
        </w:rPr>
        <w:fldChar w:fldCharType="separate"/>
      </w:r>
      <w:ins w:id="893" w:author="Michael Decker" w:date="2020-04-18T19:31:00Z">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ins>
      <w:del w:id="894" w:author="Michael Decker" w:date="2020-04-18T19:30:00Z">
        <w:r w:rsidDel="00E77A27">
          <w:rPr>
            <w:rFonts w:cs="Times New Roman"/>
            <w:szCs w:val="24"/>
          </w:rPr>
          <w:fldChar w:fldCharType="begin"/>
        </w:r>
        <w:r w:rsidDel="00E77A27">
          <w:rPr>
            <w:rFonts w:cs="Times New Roman"/>
            <w:szCs w:val="24"/>
          </w:rPr>
          <w:delInstrText xml:space="preserve"> REF _Ref37691243 \n \h </w:delInstrText>
        </w:r>
        <w:r w:rsidDel="00E77A27">
          <w:rPr>
            <w:rFonts w:cs="Times New Roman"/>
            <w:szCs w:val="24"/>
          </w:rPr>
        </w:r>
        <w:r w:rsidDel="00E77A27">
          <w:rPr>
            <w:rFonts w:cs="Times New Roman"/>
            <w:szCs w:val="24"/>
          </w:rPr>
          <w:fldChar w:fldCharType="separate"/>
        </w:r>
        <w:r w:rsidR="00DE397A" w:rsidDel="00E77A27">
          <w:rPr>
            <w:rFonts w:cs="Times New Roman"/>
            <w:szCs w:val="24"/>
          </w:rPr>
          <w:delText>CHAPTER 7</w:delText>
        </w:r>
        <w:r w:rsidDel="00E77A27">
          <w:rPr>
            <w:rFonts w:cs="Times New Roman"/>
            <w:szCs w:val="24"/>
          </w:rPr>
          <w:fldChar w:fldCharType="end"/>
        </w:r>
        <w:r w:rsidDel="00E77A27">
          <w:rPr>
            <w:rFonts w:cs="Times New Roman"/>
            <w:szCs w:val="24"/>
          </w:rPr>
          <w:delText xml:space="preserve"> </w:delText>
        </w:r>
      </w:del>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3EBD0CAE" w:rsidR="008F7E3D" w:rsidRDefault="00870548" w:rsidP="00110D77">
      <w:pPr>
        <w:rPr>
          <w:rFonts w:cs="Times New Roman"/>
          <w:szCs w:val="24"/>
        </w:rPr>
      </w:pPr>
      <w:ins w:id="895" w:author="Michael Decker" w:date="2020-04-18T19:32:00Z">
        <w:r>
          <w:rPr>
            <w:rFonts w:cs="Times New Roman"/>
            <w:szCs w:val="24"/>
          </w:rPr>
          <w:t>Another threat comes from the project selection process</w:t>
        </w:r>
      </w:ins>
      <w:ins w:id="896" w:author="Michael Decker" w:date="2020-04-18T19:33:00Z">
        <w:r>
          <w:rPr>
            <w:rFonts w:cs="Times New Roman"/>
            <w:szCs w:val="24"/>
          </w:rPr>
          <w:t>.  We only gathered the highest rated projects</w:t>
        </w:r>
      </w:ins>
      <w:ins w:id="897" w:author="Michael Decker" w:date="2020-04-18T19:34:00Z">
        <w:r>
          <w:rPr>
            <w:rFonts w:cs="Times New Roman"/>
            <w:szCs w:val="24"/>
          </w:rPr>
          <w:t xml:space="preserve"> in GitHub.  As mentioned earlier, this was t</w:t>
        </w:r>
      </w:ins>
      <w:ins w:id="898" w:author="Michael Decker" w:date="2020-04-18T19:35:00Z">
        <w:r>
          <w:rPr>
            <w:rFonts w:cs="Times New Roman"/>
            <w:szCs w:val="24"/>
          </w:rPr>
          <w:t>o get projects that are under higher scrutiny an</w:t>
        </w:r>
      </w:ins>
      <w:ins w:id="899" w:author="Michael Decker" w:date="2020-04-18T19:36:00Z">
        <w:r>
          <w:rPr>
            <w:rFonts w:cs="Times New Roman"/>
            <w:szCs w:val="24"/>
          </w:rPr>
          <w:t>d</w:t>
        </w:r>
      </w:ins>
      <w:ins w:id="900" w:author="Michael Decker" w:date="2020-04-18T19:35:00Z">
        <w:r>
          <w:rPr>
            <w:rFonts w:cs="Times New Roman"/>
            <w:szCs w:val="24"/>
          </w:rPr>
          <w:t xml:space="preserve"> thus</w:t>
        </w:r>
      </w:ins>
      <w:ins w:id="901" w:author="Michael Decker" w:date="2020-04-18T19:36:00Z">
        <w:r>
          <w:rPr>
            <w:rFonts w:cs="Times New Roman"/>
            <w:szCs w:val="24"/>
          </w:rPr>
          <w:t>,</w:t>
        </w:r>
      </w:ins>
      <w:ins w:id="902" w:author="Michael Decker" w:date="2020-04-18T19:35:00Z">
        <w:r>
          <w:rPr>
            <w:rFonts w:cs="Times New Roman"/>
            <w:szCs w:val="24"/>
          </w:rPr>
          <w:t xml:space="preserve"> are more likely to be of higher quality.  As such, the gold-set may</w:t>
        </w:r>
      </w:ins>
      <w:ins w:id="903" w:author="Michael Decker" w:date="2020-04-18T19:38:00Z">
        <w:r>
          <w:rPr>
            <w:rFonts w:cs="Times New Roman"/>
            <w:szCs w:val="24"/>
          </w:rPr>
          <w:t xml:space="preserve"> not</w:t>
        </w:r>
      </w:ins>
      <w:ins w:id="904" w:author="Michael Decker" w:date="2020-04-18T19:35:00Z">
        <w:r>
          <w:rPr>
            <w:rFonts w:cs="Times New Roman"/>
            <w:szCs w:val="24"/>
          </w:rPr>
          <w:t xml:space="preserve"> contain </w:t>
        </w:r>
      </w:ins>
      <w:ins w:id="905" w:author="Michael Decker" w:date="2020-04-18T19:36:00Z">
        <w:r>
          <w:rPr>
            <w:rFonts w:cs="Times New Roman"/>
            <w:szCs w:val="24"/>
          </w:rPr>
          <w:t xml:space="preserve">comment-lines from a variety of lower quality projects.  This treat is mitigated </w:t>
        </w:r>
      </w:ins>
      <w:ins w:id="906" w:author="Michael Decker" w:date="2020-04-18T19:38:00Z">
        <w:r>
          <w:rPr>
            <w:rFonts w:cs="Times New Roman"/>
            <w:szCs w:val="24"/>
          </w:rPr>
          <w:t>as</w:t>
        </w:r>
      </w:ins>
      <w:ins w:id="907" w:author="Michael Decker" w:date="2020-04-18T19:36:00Z">
        <w:r>
          <w:rPr>
            <w:rFonts w:cs="Times New Roman"/>
            <w:szCs w:val="24"/>
          </w:rPr>
          <w:t xml:space="preserve"> the ratio of comment</w:t>
        </w:r>
      </w:ins>
      <w:ins w:id="908" w:author="Michael Decker" w:date="2020-04-18T19:37:00Z">
        <w:r>
          <w:rPr>
            <w:rFonts w:cs="Times New Roman"/>
            <w:szCs w:val="24"/>
          </w:rPr>
          <w:t>-lines to code varies greatly with</w:t>
        </w:r>
      </w:ins>
      <w:ins w:id="909" w:author="Michael Decker" w:date="2020-04-18T19:38:00Z">
        <w:r w:rsidR="006A1C70">
          <w:rPr>
            <w:rFonts w:cs="Times New Roman"/>
            <w:szCs w:val="24"/>
          </w:rPr>
          <w:t>in our</w:t>
        </w:r>
      </w:ins>
      <w:ins w:id="910" w:author="Michael Decker" w:date="2020-04-18T19:37:00Z">
        <w:r>
          <w:rPr>
            <w:rFonts w:cs="Times New Roman"/>
            <w:szCs w:val="24"/>
          </w:rPr>
          <w:t xml:space="preserve"> data set which would likely indicate a diversity in quality.</w:t>
        </w:r>
      </w:ins>
      <w:del w:id="911" w:author="Michael Decker" w:date="2020-04-18T19:32:00Z">
        <w:r w:rsidR="008F7E3D" w:rsidDel="00870548">
          <w:rPr>
            <w:rFonts w:cs="Times New Roman"/>
            <w:szCs w:val="24"/>
          </w:rPr>
          <w:delText>STARS THREAT</w:delText>
        </w:r>
      </w:del>
    </w:p>
    <w:p w14:paraId="3A3DE7B2" w14:textId="4F63F9FB"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del w:id="912" w:author="Michael Decker" w:date="2020-04-18T19:39:00Z">
        <w:r w:rsidDel="00A26D10">
          <w:rPr>
            <w:rFonts w:cs="Times New Roman"/>
            <w:szCs w:val="24"/>
          </w:rPr>
          <w:delText xml:space="preserve">which </w:delText>
        </w:r>
      </w:del>
      <w:ins w:id="913" w:author="Michael Decker" w:date="2020-04-18T19:39:00Z">
        <w:r w:rsidR="00A26D10">
          <w:rPr>
            <w:rFonts w:cs="Times New Roman"/>
            <w:szCs w:val="24"/>
          </w:rPr>
          <w:t>that</w:t>
        </w:r>
        <w:r w:rsidR="00A26D10">
          <w:rPr>
            <w:rFonts w:cs="Times New Roman"/>
            <w:szCs w:val="24"/>
          </w:rPr>
          <w:t xml:space="preserve"> </w:t>
        </w:r>
      </w:ins>
      <w:r>
        <w:rPr>
          <w:rFonts w:cs="Times New Roman"/>
          <w:szCs w:val="24"/>
        </w:rPr>
        <w:t>had the potential to write these lines</w:t>
      </w:r>
      <w:ins w:id="914" w:author="Michael Decker" w:date="2020-04-18T19:44:00Z">
        <w:r w:rsidR="00AD3D15">
          <w:rPr>
            <w:rFonts w:cs="Times New Roman"/>
            <w:szCs w:val="24"/>
          </w:rPr>
          <w:t>,</w:t>
        </w:r>
      </w:ins>
      <w:r>
        <w:rPr>
          <w:rFonts w:cs="Times New Roman"/>
          <w:szCs w:val="24"/>
        </w:rPr>
        <w:t xml:space="preserve"> the </w:t>
      </w:r>
      <w:r w:rsidR="00444A39">
        <w:rPr>
          <w:rFonts w:cs="Times New Roman"/>
          <w:szCs w:val="24"/>
        </w:rPr>
        <w:t xml:space="preserve">more diverse </w:t>
      </w:r>
      <w:ins w:id="915" w:author="Michael Decker" w:date="2020-04-18T19:45:00Z">
        <w:r w:rsidR="00AD3D15">
          <w:rPr>
            <w:rFonts w:cs="Times New Roman"/>
            <w:szCs w:val="24"/>
          </w:rPr>
          <w:t xml:space="preserve">the </w:t>
        </w:r>
      </w:ins>
      <w:r w:rsidR="00444A39">
        <w:rPr>
          <w:rFonts w:cs="Times New Roman"/>
          <w:szCs w:val="24"/>
        </w:rPr>
        <w:t xml:space="preserve">comments we will have and </w:t>
      </w:r>
      <w:ins w:id="916" w:author="Michael Decker" w:date="2020-04-18T19:41:00Z">
        <w:r w:rsidR="0008680F">
          <w:rPr>
            <w:rFonts w:cs="Times New Roman"/>
            <w:szCs w:val="24"/>
          </w:rPr>
          <w:t xml:space="preserve">the </w:t>
        </w:r>
      </w:ins>
      <w:del w:id="917" w:author="Michael Decker" w:date="2020-04-18T19:40:00Z">
        <w:r w:rsidR="00444A39" w:rsidDel="004F1B12">
          <w:rPr>
            <w:rFonts w:cs="Times New Roman"/>
            <w:szCs w:val="24"/>
          </w:rPr>
          <w:delText xml:space="preserve">the </w:delText>
        </w:r>
        <w:r w:rsidDel="004F1B12">
          <w:rPr>
            <w:rFonts w:cs="Times New Roman"/>
            <w:szCs w:val="24"/>
          </w:rPr>
          <w:delText>better that our results will be</w:delText>
        </w:r>
      </w:del>
      <w:ins w:id="918" w:author="Michael Decker" w:date="2020-04-18T19:40:00Z">
        <w:r w:rsidR="004F1B12">
          <w:rPr>
            <w:rFonts w:cs="Times New Roman"/>
            <w:szCs w:val="24"/>
          </w:rPr>
          <w:t>more generalizable</w:t>
        </w:r>
      </w:ins>
      <w:ins w:id="919" w:author="Michael Decker" w:date="2020-04-18T19:41:00Z">
        <w:r w:rsidR="00507DD9">
          <w:rPr>
            <w:rFonts w:cs="Times New Roman"/>
            <w:szCs w:val="24"/>
          </w:rPr>
          <w:t xml:space="preserve"> the results</w:t>
        </w:r>
      </w:ins>
      <w:r>
        <w:rPr>
          <w:rFonts w:cs="Times New Roman"/>
          <w:szCs w:val="24"/>
        </w:rPr>
        <w:t>.  In this case</w:t>
      </w:r>
      <w:ins w:id="920" w:author="Michael Decker" w:date="2020-04-18T19:39:00Z">
        <w:r w:rsidR="00A80BB0">
          <w:rPr>
            <w:rFonts w:cs="Times New Roman"/>
            <w:szCs w:val="24"/>
          </w:rPr>
          <w:t>,</w:t>
        </w:r>
      </w:ins>
      <w:r>
        <w:rPr>
          <w:rFonts w:cs="Times New Roman"/>
          <w:szCs w:val="24"/>
        </w:rPr>
        <w:t xml:space="preserve"> we have identified that as many as 2606 authors may have had contact with these comments (reading/writing/modifying), though it is likely </w:t>
      </w:r>
      <w:ins w:id="921" w:author="Michael Decker" w:date="2020-04-18T19:39:00Z">
        <w:r w:rsidR="00A80BB0">
          <w:rPr>
            <w:rFonts w:cs="Times New Roman"/>
            <w:szCs w:val="24"/>
          </w:rPr>
          <w:t xml:space="preserve">significantly </w:t>
        </w:r>
      </w:ins>
      <w:r>
        <w:rPr>
          <w:rFonts w:cs="Times New Roman"/>
          <w:szCs w:val="24"/>
        </w:rPr>
        <w:t xml:space="preserve">less than that as 2606 is the maximum number.  A possible minimum number is </w:t>
      </w:r>
      <w:ins w:id="922" w:author="Michael Decker" w:date="2020-04-18T19:41:00Z">
        <w:r w:rsidR="006F0C26">
          <w:rPr>
            <w:rFonts w:cs="Times New Roman"/>
            <w:szCs w:val="24"/>
          </w:rPr>
          <w:t>5</w:t>
        </w:r>
      </w:ins>
      <w:ins w:id="923" w:author="Michael Decker" w:date="2020-04-18T19:42:00Z">
        <w:r w:rsidR="002600E8">
          <w:rPr>
            <w:rFonts w:cs="Times New Roman"/>
            <w:szCs w:val="24"/>
          </w:rPr>
          <w:t>4</w:t>
        </w:r>
      </w:ins>
      <w:del w:id="924" w:author="Michael Decker" w:date="2020-04-18T19:41:00Z">
        <w:r w:rsidDel="006F0C26">
          <w:rPr>
            <w:rFonts w:cs="Times New Roman"/>
            <w:szCs w:val="24"/>
          </w:rPr>
          <w:delText>26</w:delText>
        </w:r>
      </w:del>
      <w:r>
        <w:rPr>
          <w:rFonts w:cs="Times New Roman"/>
          <w:szCs w:val="24"/>
        </w:rPr>
        <w:t xml:space="preserve"> (</w:t>
      </w:r>
      <w:del w:id="925" w:author="Michael Decker" w:date="2020-04-18T19:39:00Z">
        <w:r w:rsidDel="00A80BB0">
          <w:rPr>
            <w:rFonts w:cs="Times New Roman"/>
            <w:szCs w:val="24"/>
          </w:rPr>
          <w:delText>1</w:delText>
        </w:r>
      </w:del>
      <w:del w:id="926" w:author="Michael Decker" w:date="2020-04-18T19:41:00Z">
        <w:r w:rsidDel="006F0C26">
          <w:rPr>
            <w:rFonts w:cs="Times New Roman"/>
            <w:szCs w:val="24"/>
          </w:rPr>
          <w:delText xml:space="preserve"> </w:delText>
        </w:r>
      </w:del>
      <w:del w:id="927" w:author="Michael Decker" w:date="2020-04-18T19:40:00Z">
        <w:r w:rsidDel="009E6084">
          <w:rPr>
            <w:rFonts w:cs="Times New Roman"/>
            <w:szCs w:val="24"/>
          </w:rPr>
          <w:delText>for each project</w:delText>
        </w:r>
      </w:del>
      <w:ins w:id="928" w:author="Michael Decker" w:date="2020-04-18T19:40:00Z">
        <w:r w:rsidR="009E6084">
          <w:rPr>
            <w:rFonts w:cs="Times New Roman"/>
            <w:szCs w:val="24"/>
          </w:rPr>
          <w:t>29 for folly and 1 for each of the remaining projects</w:t>
        </w:r>
      </w:ins>
      <w:r>
        <w:rPr>
          <w:rFonts w:cs="Times New Roman"/>
          <w:szCs w:val="24"/>
        </w:rPr>
        <w:t xml:space="preserve">).  </w:t>
      </w:r>
      <w:del w:id="929" w:author="Michael Decker" w:date="2020-04-18T19:42:00Z">
        <w:r w:rsidDel="002600E8">
          <w:rPr>
            <w:rFonts w:cs="Times New Roman"/>
            <w:szCs w:val="24"/>
          </w:rPr>
          <w:delText>However</w:delText>
        </w:r>
      </w:del>
      <w:ins w:id="930" w:author="Michael Decker" w:date="2020-04-18T19:43:00Z">
        <w:r w:rsidR="00B643F5">
          <w:rPr>
            <w:rFonts w:cs="Times New Roman"/>
            <w:szCs w:val="24"/>
          </w:rPr>
          <w:t>Additionally</w:t>
        </w:r>
      </w:ins>
      <w:r>
        <w:rPr>
          <w:rFonts w:cs="Times New Roman"/>
          <w:szCs w:val="24"/>
        </w:rPr>
        <w:t>, th</w:t>
      </w:r>
      <w:ins w:id="931" w:author="Michael Decker" w:date="2020-04-18T19:43:00Z">
        <w:r w:rsidR="002600E8">
          <w:rPr>
            <w:rFonts w:cs="Times New Roman"/>
            <w:szCs w:val="24"/>
          </w:rPr>
          <w:t>e</w:t>
        </w:r>
        <w:r w:rsidR="00B643F5">
          <w:rPr>
            <w:rFonts w:cs="Times New Roman"/>
            <w:szCs w:val="24"/>
          </w:rPr>
          <w:t xml:space="preserve"> successful</w:t>
        </w:r>
      </w:ins>
      <w:del w:id="932" w:author="Michael Decker" w:date="2020-04-18T19:42:00Z">
        <w:r w:rsidDel="002600E8">
          <w:rPr>
            <w:rFonts w:cs="Times New Roman"/>
            <w:szCs w:val="24"/>
          </w:rPr>
          <w:delText>i</w:delText>
        </w:r>
      </w:del>
      <w:ins w:id="933" w:author="Michael Decker" w:date="2020-04-18T19:42:00Z">
        <w:r w:rsidR="002600E8">
          <w:rPr>
            <w:rFonts w:cs="Times New Roman"/>
            <w:szCs w:val="24"/>
          </w:rPr>
          <w:t xml:space="preserve"> results </w:t>
        </w:r>
      </w:ins>
      <w:ins w:id="934" w:author="Michael Decker" w:date="2020-04-18T19:43:00Z">
        <w:r w:rsidR="002600E8">
          <w:rPr>
            <w:rFonts w:cs="Times New Roman"/>
            <w:szCs w:val="24"/>
          </w:rPr>
          <w:t xml:space="preserve">of </w:t>
        </w:r>
      </w:ins>
      <w:del w:id="935" w:author="Michael Decker" w:date="2020-04-18T19:42:00Z">
        <w:r w:rsidDel="002600E8">
          <w:rPr>
            <w:rFonts w:cs="Times New Roman"/>
            <w:szCs w:val="24"/>
          </w:rPr>
          <w:delText>s</w:delText>
        </w:r>
      </w:del>
      <w:del w:id="936" w:author="Michael Decker" w:date="2020-04-18T19:43:00Z">
        <w:r w:rsidDel="002600E8">
          <w:rPr>
            <w:rFonts w:cs="Times New Roman"/>
            <w:szCs w:val="24"/>
          </w:rPr>
          <w:delText xml:space="preserve"> seems to provide reasonable variation as shown by the study in </w:delText>
        </w:r>
      </w:del>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del w:id="937" w:author="Michael Decker" w:date="2020-04-18T19:43:00Z">
        <w:r w:rsidDel="002600E8">
          <w:rPr>
            <w:rFonts w:cs="Times New Roman"/>
            <w:szCs w:val="24"/>
          </w:rPr>
          <w:delText>.</w:delText>
        </w:r>
      </w:del>
      <w:ins w:id="938" w:author="Michael Decker" w:date="2020-04-18T19:43:00Z">
        <w:r w:rsidR="002600E8">
          <w:rPr>
            <w:rFonts w:cs="Times New Roman"/>
            <w:szCs w:val="24"/>
          </w:rPr>
          <w:t xml:space="preserve"> and </w:t>
        </w:r>
      </w:ins>
      <w:ins w:id="939" w:author="Michael Decker" w:date="2020-04-18T19:42:00Z">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ins>
      <w:r w:rsidR="002600E8">
        <w:rPr>
          <w:rFonts w:cs="Times New Roman"/>
          <w:szCs w:val="24"/>
        </w:rPr>
        <w:fldChar w:fldCharType="separate"/>
      </w:r>
      <w:ins w:id="940" w:author="Michael Decker" w:date="2020-04-18T19:42:00Z">
        <w:r w:rsidR="002600E8">
          <w:rPr>
            <w:rFonts w:cs="Times New Roman"/>
            <w:szCs w:val="24"/>
          </w:rPr>
          <w:t>CHAPTER 8</w:t>
        </w:r>
        <w:r w:rsidR="002600E8">
          <w:rPr>
            <w:rFonts w:cs="Times New Roman"/>
            <w:szCs w:val="24"/>
          </w:rPr>
          <w:fldChar w:fldCharType="end"/>
        </w:r>
      </w:ins>
      <w:ins w:id="941" w:author="Michael Decker" w:date="2020-04-18T19:43:00Z">
        <w:r w:rsidR="002600E8">
          <w:rPr>
            <w:rFonts w:cs="Times New Roman"/>
            <w:szCs w:val="24"/>
          </w:rPr>
          <w:t xml:space="preserve"> </w:t>
        </w:r>
        <w:r w:rsidR="00B643F5">
          <w:rPr>
            <w:rFonts w:cs="Times New Roman"/>
            <w:szCs w:val="24"/>
          </w:rPr>
          <w:t>seem to indicate</w:t>
        </w:r>
      </w:ins>
      <w:ins w:id="942" w:author="Michael Decker" w:date="2020-04-18T19:44:00Z">
        <w:r w:rsidR="00053BF7">
          <w:rPr>
            <w:rFonts w:cs="Times New Roman"/>
            <w:szCs w:val="24"/>
          </w:rPr>
          <w:t xml:space="preserve"> </w:t>
        </w:r>
      </w:ins>
      <w:ins w:id="943" w:author="Michael Decker" w:date="2020-04-18T19:43:00Z">
        <w:r w:rsidR="002600E8">
          <w:rPr>
            <w:rFonts w:cs="Times New Roman"/>
            <w:szCs w:val="24"/>
          </w:rPr>
          <w:t>reasonable variation</w:t>
        </w:r>
      </w:ins>
      <w:ins w:id="944" w:author="Michael Decker" w:date="2020-04-18T19:44:00Z">
        <w:r w:rsidR="00053BF7">
          <w:rPr>
            <w:rFonts w:cs="Times New Roman"/>
            <w:szCs w:val="24"/>
          </w:rPr>
          <w:t>.</w:t>
        </w:r>
      </w:ins>
    </w:p>
    <w:p w14:paraId="64984650" w14:textId="4D46A583" w:rsidR="0032734B" w:rsidRDefault="001D16D0" w:rsidP="001D16D0">
      <w:pPr>
        <w:pStyle w:val="Heading2"/>
      </w:pPr>
      <w:bookmarkStart w:id="945" w:name="_Toc37725995"/>
      <w:bookmarkStart w:id="946" w:name="_Ref38115021"/>
      <w:r>
        <w:lastRenderedPageBreak/>
        <w:t>Internal Validity</w:t>
      </w:r>
      <w:bookmarkEnd w:id="945"/>
      <w:bookmarkEnd w:id="946"/>
    </w:p>
    <w:p w14:paraId="36F8EF32" w14:textId="2E5BD75C"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ins w:id="947" w:author="Michael Decker" w:date="2020-04-18T19:45:00Z">
        <w:r w:rsidR="006C3DBA">
          <w:rPr>
            <w:rFonts w:cs="Times New Roman"/>
            <w:szCs w:val="24"/>
          </w:rPr>
          <w:t>e.</w:t>
        </w:r>
      </w:ins>
      <w:del w:id="948" w:author="Michael Decker" w:date="2020-04-18T19:45:00Z">
        <w:r w:rsidR="001D16D0" w:rsidDel="006C3DBA">
          <w:rPr>
            <w:rFonts w:cs="Times New Roman"/>
            <w:szCs w:val="24"/>
          </w:rPr>
          <w:delText>e,</w:delText>
        </w:r>
      </w:del>
      <w:r w:rsidR="001D16D0">
        <w:rPr>
          <w:rFonts w:cs="Times New Roman"/>
          <w:szCs w:val="24"/>
        </w:rPr>
        <w:t xml:space="preserve"> </w:t>
      </w:r>
      <w:ins w:id="949" w:author="Michael Decker" w:date="2020-04-18T19:45:00Z">
        <w:r w:rsidR="006C3DBA">
          <w:rPr>
            <w:rFonts w:cs="Times New Roman"/>
            <w:szCs w:val="24"/>
          </w:rPr>
          <w:t xml:space="preserve"> </w:t>
        </w:r>
      </w:ins>
      <w:del w:id="950" w:author="Michael Decker" w:date="2020-04-18T19:45:00Z">
        <w:r w:rsidR="001D16D0" w:rsidDel="006C3DBA">
          <w:rPr>
            <w:rFonts w:cs="Times New Roman"/>
            <w:szCs w:val="24"/>
          </w:rPr>
          <w:delText xml:space="preserve">if </w:delText>
        </w:r>
      </w:del>
      <w:ins w:id="951" w:author="Michael Decker" w:date="2020-04-18T19:45:00Z">
        <w:r w:rsidR="00C27FE8">
          <w:rPr>
            <w:rFonts w:cs="Times New Roman"/>
            <w:szCs w:val="24"/>
          </w:rPr>
          <w:t>I</w:t>
        </w:r>
        <w:r w:rsidR="006C3DBA">
          <w:rPr>
            <w:rFonts w:cs="Times New Roman"/>
            <w:szCs w:val="24"/>
          </w:rPr>
          <w:t xml:space="preserve">f </w:t>
        </w:r>
      </w:ins>
      <w:r w:rsidR="001D16D0">
        <w:rPr>
          <w:rFonts w:cs="Times New Roman"/>
          <w:szCs w:val="24"/>
        </w:rPr>
        <w:t>the comments are changed in any way</w:t>
      </w:r>
      <w:ins w:id="952" w:author="Michael Decker" w:date="2020-04-18T19:45:00Z">
        <w:r w:rsidR="00634A35">
          <w:rPr>
            <w:rFonts w:cs="Times New Roman"/>
            <w:szCs w:val="24"/>
          </w:rPr>
          <w:t>,</w:t>
        </w:r>
      </w:ins>
      <w:r w:rsidR="001D16D0">
        <w:rPr>
          <w:rFonts w:cs="Times New Roman"/>
          <w:szCs w:val="24"/>
        </w:rPr>
        <w:t xml:space="preserve"> th</w:t>
      </w:r>
      <w:ins w:id="953" w:author="Michael Decker" w:date="2020-04-18T19:46:00Z">
        <w:r w:rsidR="00634A35">
          <w:rPr>
            <w:rFonts w:cs="Times New Roman"/>
            <w:szCs w:val="24"/>
          </w:rPr>
          <w:t>e</w:t>
        </w:r>
      </w:ins>
      <w:del w:id="954" w:author="Michael Decker" w:date="2020-04-18T19:46:00Z">
        <w:r w:rsidR="001D16D0" w:rsidDel="00634A35">
          <w:rPr>
            <w:rFonts w:cs="Times New Roman"/>
            <w:szCs w:val="24"/>
          </w:rPr>
          <w:delText>a</w:delText>
        </w:r>
      </w:del>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9708EA1" w:rsidR="008F7E3D" w:rsidRPr="00B66097" w:rsidRDefault="008F7E3D" w:rsidP="00B66097">
      <w:del w:id="955" w:author="Michael Decker" w:date="2020-04-18T19:46:00Z">
        <w:r w:rsidDel="00634A35">
          <w:rPr>
            <w:rFonts w:cs="Times New Roman"/>
            <w:szCs w:val="24"/>
          </w:rPr>
          <w:delText>SINGLE REVIEWER THREAT</w:delText>
        </w:r>
      </w:del>
      <w:ins w:id="956" w:author="Michael Decker" w:date="2020-04-18T19:46:00Z">
        <w:r w:rsidR="00634A35">
          <w:rPr>
            <w:rFonts w:cs="Times New Roman"/>
            <w:szCs w:val="24"/>
          </w:rPr>
          <w:t xml:space="preserve">Another threat is that only a single reviewer reviewed the comments.  The threat </w:t>
        </w:r>
      </w:ins>
      <w:ins w:id="957" w:author="Michael Decker" w:date="2020-04-18T19:47:00Z">
        <w:r w:rsidR="00634A35">
          <w:rPr>
            <w:rFonts w:cs="Times New Roman"/>
            <w:szCs w:val="24"/>
          </w:rPr>
          <w:t xml:space="preserve">of mistaken classification </w:t>
        </w:r>
      </w:ins>
      <w:ins w:id="958" w:author="Michael Decker" w:date="2020-04-18T19:46:00Z">
        <w:r w:rsidR="00634A35">
          <w:rPr>
            <w:rFonts w:cs="Times New Roman"/>
            <w:szCs w:val="24"/>
          </w:rPr>
          <w:t xml:space="preserve">is mitigated </w:t>
        </w:r>
      </w:ins>
      <w:ins w:id="959" w:author="Michael Decker" w:date="2020-04-18T19:47:00Z">
        <w:r w:rsidR="00634A35">
          <w:rPr>
            <w:rFonts w:cs="Times New Roman"/>
            <w:szCs w:val="24"/>
          </w:rPr>
          <w:t>through an additional pass by the reviewer.  However, there is still a threat based on reviewer bias.  This threat is mitigated as the taxon</w:t>
        </w:r>
      </w:ins>
      <w:ins w:id="960" w:author="Michael Decker" w:date="2020-04-18T19:48:00Z">
        <w:r w:rsidR="00634A35">
          <w:rPr>
            <w:rFonts w:cs="Times New Roman"/>
            <w:szCs w:val="24"/>
          </w:rPr>
          <w:t xml:space="preserve">omy is created </w:t>
        </w:r>
      </w:ins>
      <w:ins w:id="961" w:author="Michael Decker" w:date="2020-04-18T19:49:00Z">
        <w:r w:rsidR="00634A35">
          <w:rPr>
            <w:rFonts w:cs="Times New Roman"/>
            <w:szCs w:val="24"/>
          </w:rPr>
          <w:t>to make classification clear.</w:t>
        </w:r>
      </w:ins>
    </w:p>
    <w:p w14:paraId="66D5C61A" w14:textId="0B40A1AC" w:rsidR="00B05C74" w:rsidRDefault="001D16D0" w:rsidP="001D16D0">
      <w:pPr>
        <w:rPr>
          <w:ins w:id="962" w:author="Michael Decker" w:date="2020-04-18T18:19:00Z"/>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ins w:id="963" w:author="Michael Decker" w:date="2020-04-18T19:50:00Z">
        <w:r w:rsidR="00C87A48">
          <w:rPr>
            <w:rFonts w:cs="Times New Roman"/>
            <w:szCs w:val="24"/>
          </w:rPr>
          <w:t xml:space="preserve">.  This does, however, </w:t>
        </w:r>
      </w:ins>
      <w:del w:id="964" w:author="Michael Decker" w:date="2020-04-18T19:50:00Z">
        <w:r w:rsidDel="00C87A48">
          <w:rPr>
            <w:rFonts w:cs="Times New Roman"/>
            <w:szCs w:val="24"/>
          </w:rPr>
          <w:delText xml:space="preserve">, but it does </w:delText>
        </w:r>
      </w:del>
      <w:r>
        <w:rPr>
          <w:rFonts w:cs="Times New Roman"/>
          <w:szCs w:val="24"/>
        </w:rPr>
        <w:t>make comment count</w:t>
      </w:r>
      <w:ins w:id="965" w:author="Michael Decker" w:date="2020-04-18T19:50:00Z">
        <w:r w:rsidR="0097251A">
          <w:rPr>
            <w:rFonts w:cs="Times New Roman"/>
            <w:szCs w:val="24"/>
          </w:rPr>
          <w:t>s</w:t>
        </w:r>
      </w:ins>
      <w:r>
        <w:rPr>
          <w:rFonts w:cs="Times New Roman"/>
          <w:szCs w:val="24"/>
        </w:rPr>
        <w:t xml:space="preserve"> </w:t>
      </w:r>
      <w:del w:id="966" w:author="Michael Decker" w:date="2020-04-18T19:50:00Z">
        <w:r w:rsidDel="009A3BB3">
          <w:rPr>
            <w:rFonts w:cs="Times New Roman"/>
            <w:szCs w:val="24"/>
          </w:rPr>
          <w:delText>larger and so some may consider this number to be higher that it should be</w:delText>
        </w:r>
      </w:del>
      <w:ins w:id="967" w:author="Michael Decker" w:date="2020-04-18T19:50:00Z">
        <w:r w:rsidR="009A3BB3">
          <w:rPr>
            <w:rFonts w:cs="Times New Roman"/>
            <w:szCs w:val="24"/>
          </w:rPr>
          <w:t>larger</w:t>
        </w:r>
      </w:ins>
      <w:r>
        <w:rPr>
          <w:rFonts w:cs="Times New Roman"/>
          <w:szCs w:val="24"/>
        </w:rPr>
        <w:t>.</w:t>
      </w:r>
    </w:p>
    <w:p w14:paraId="21FE0B1B" w14:textId="77777777" w:rsidR="00B05C74" w:rsidRDefault="00B05C74">
      <w:pPr>
        <w:spacing w:line="259" w:lineRule="auto"/>
        <w:ind w:firstLine="0"/>
        <w:rPr>
          <w:ins w:id="968" w:author="Michael Decker" w:date="2020-04-18T18:19:00Z"/>
          <w:rFonts w:cs="Times New Roman"/>
          <w:szCs w:val="24"/>
        </w:rPr>
      </w:pPr>
      <w:ins w:id="969" w:author="Michael Decker" w:date="2020-04-18T18:19:00Z">
        <w:r>
          <w:rPr>
            <w:rFonts w:cs="Times New Roman"/>
            <w:szCs w:val="24"/>
          </w:rPr>
          <w:br w:type="page"/>
        </w:r>
      </w:ins>
    </w:p>
    <w:p w14:paraId="05031B46" w14:textId="77777777" w:rsidR="001169FC" w:rsidRDefault="001169FC" w:rsidP="001169FC">
      <w:pPr>
        <w:jc w:val="center"/>
        <w:rPr>
          <w:ins w:id="970" w:author="Michael Decker" w:date="2020-04-18T18:19:00Z"/>
          <w:rFonts w:cs="Times New Roman"/>
          <w:b/>
          <w:bCs/>
          <w:sz w:val="32"/>
          <w:szCs w:val="32"/>
        </w:rPr>
      </w:pPr>
    </w:p>
    <w:p w14:paraId="6339FDA8" w14:textId="77777777" w:rsidR="001169FC" w:rsidRDefault="001169FC" w:rsidP="001169FC">
      <w:pPr>
        <w:jc w:val="center"/>
        <w:rPr>
          <w:ins w:id="971" w:author="Michael Decker" w:date="2020-04-18T18:19:00Z"/>
          <w:rFonts w:cs="Times New Roman"/>
          <w:b/>
          <w:bCs/>
          <w:sz w:val="32"/>
          <w:szCs w:val="32"/>
        </w:rPr>
      </w:pPr>
    </w:p>
    <w:p w14:paraId="42C4FCD5" w14:textId="77777777" w:rsidR="001169FC" w:rsidRDefault="001169FC" w:rsidP="001169FC">
      <w:pPr>
        <w:jc w:val="center"/>
        <w:rPr>
          <w:ins w:id="972" w:author="Michael Decker" w:date="2020-04-18T18:19:00Z"/>
          <w:rFonts w:cs="Times New Roman"/>
          <w:b/>
          <w:bCs/>
          <w:sz w:val="32"/>
          <w:szCs w:val="32"/>
        </w:rPr>
      </w:pPr>
    </w:p>
    <w:p w14:paraId="1A245950" w14:textId="77777777" w:rsidR="001169FC" w:rsidRDefault="001169FC" w:rsidP="001169FC">
      <w:pPr>
        <w:jc w:val="center"/>
        <w:rPr>
          <w:ins w:id="973" w:author="Michael Decker" w:date="2020-04-18T18:19:00Z"/>
          <w:rFonts w:cs="Times New Roman"/>
          <w:b/>
          <w:bCs/>
          <w:sz w:val="32"/>
          <w:szCs w:val="32"/>
        </w:rPr>
      </w:pPr>
    </w:p>
    <w:p w14:paraId="6DCBE941" w14:textId="608AE2A8" w:rsidR="00B05C74" w:rsidDel="001169FC" w:rsidRDefault="00B05C74" w:rsidP="001D16D0">
      <w:pPr>
        <w:rPr>
          <w:del w:id="974" w:author="Michael Decker" w:date="2020-04-18T18:20:00Z"/>
          <w:rFonts w:cs="Times New Roman"/>
          <w:szCs w:val="24"/>
        </w:rPr>
      </w:pPr>
    </w:p>
    <w:p w14:paraId="2A486935" w14:textId="77777777" w:rsidR="001D16D0" w:rsidRPr="001D16D0" w:rsidDel="00990A51" w:rsidRDefault="001D16D0" w:rsidP="001D16D0">
      <w:pPr>
        <w:rPr>
          <w:del w:id="975" w:author="Michael Decker" w:date="2020-04-18T18:18:00Z"/>
        </w:rPr>
      </w:pPr>
    </w:p>
    <w:p w14:paraId="06BDF513" w14:textId="433D46EA" w:rsidR="00665A7C" w:rsidDel="00990A51" w:rsidRDefault="00D5447F" w:rsidP="0032734B">
      <w:pPr>
        <w:rPr>
          <w:del w:id="976" w:author="Michael Decker" w:date="2020-04-18T18:18:00Z"/>
        </w:rPr>
      </w:pPr>
      <w:del w:id="977" w:author="Michael Decker" w:date="2020-04-18T18:18:00Z">
        <w:r w:rsidDel="00990A51">
          <w:delText xml:space="preserve"> </w:delText>
        </w:r>
      </w:del>
    </w:p>
    <w:p w14:paraId="7757BE04" w14:textId="20D65F98" w:rsidR="001031E8" w:rsidDel="00990A51" w:rsidRDefault="001031E8" w:rsidP="0032657B">
      <w:pPr>
        <w:rPr>
          <w:del w:id="978" w:author="Michael Decker" w:date="2020-04-18T18:18:00Z"/>
          <w:rFonts w:cs="Times New Roman"/>
          <w:szCs w:val="24"/>
        </w:rPr>
        <w:sectPr w:rsidR="001031E8" w:rsidDel="00990A51" w:rsidSect="004B145D">
          <w:pgSz w:w="12240" w:h="15840"/>
          <w:pgMar w:top="1440" w:right="1440" w:bottom="1440" w:left="1440" w:header="720" w:footer="720" w:gutter="0"/>
          <w:cols w:space="720"/>
          <w:docGrid w:linePitch="360"/>
        </w:sectPr>
      </w:pPr>
    </w:p>
    <w:p w14:paraId="69B87EEE" w14:textId="3B44A351" w:rsidR="001A1C33" w:rsidDel="00990A51" w:rsidRDefault="001A1C33" w:rsidP="00A76343">
      <w:pPr>
        <w:pStyle w:val="TableCaption"/>
        <w:rPr>
          <w:del w:id="979" w:author="Michael Decker" w:date="2020-04-18T18:18:00Z"/>
          <w:moveFrom w:id="980" w:author="Michael Decker" w:date="2020-04-18T18:13:00Z"/>
        </w:rPr>
      </w:pPr>
      <w:bookmarkStart w:id="981" w:name="_Toc37726022"/>
      <w:moveFromRangeStart w:id="982" w:author="Michael Decker" w:date="2020-04-18T18:13:00Z" w:name="move38126027"/>
      <w:moveFrom w:id="983" w:author="Michael Decker" w:date="2020-04-18T18:13:00Z">
        <w:del w:id="984" w:author="Michael Decker" w:date="2020-04-18T18:18:00Z">
          <w:r w:rsidDel="00990A51">
            <w:delText xml:space="preserve">TABLE </w:delText>
          </w:r>
          <w:r w:rsidR="002D17A2" w:rsidDel="00990A51">
            <w:fldChar w:fldCharType="begin"/>
          </w:r>
          <w:r w:rsidR="002D17A2" w:rsidDel="00990A51">
            <w:delInstrText xml:space="preserve"> SEQ Table \* ARABIC </w:delInstrText>
          </w:r>
          <w:r w:rsidR="002D17A2" w:rsidDel="00990A51">
            <w:fldChar w:fldCharType="separate"/>
          </w:r>
          <w:r w:rsidR="00DE397A" w:rsidDel="00990A51">
            <w:rPr>
              <w:noProof/>
            </w:rPr>
            <w:delText>13</w:delText>
          </w:r>
          <w:r w:rsidR="002D17A2" w:rsidDel="00990A51">
            <w:rPr>
              <w:noProof/>
            </w:rPr>
            <w:fldChar w:fldCharType="end"/>
          </w:r>
          <w:r w:rsidR="00CF64B0" w:rsidDel="00990A51">
            <w:delText xml:space="preserve">.  </w:delText>
          </w:r>
          <w:r w:rsidR="007B0A30" w:rsidDel="00990A51">
            <w:delText>Give information on lines of commented-out code broken down by</w:delText>
          </w:r>
          <w:r w:rsidRPr="00962E78" w:rsidDel="00990A51">
            <w:delText xml:space="preserve"> language</w:delText>
          </w:r>
          <w:r w:rsidR="00CF64B0" w:rsidDel="00990A51">
            <w:delText xml:space="preserve">.  </w:delText>
          </w:r>
          <w:r w:rsidRPr="00962E78" w:rsidDel="00990A51">
            <w:delText>The first column contains the language, due to issues with detection C and C++ have been combined as</w:delText>
          </w:r>
          <w:r w:rsidR="00CF64B0" w:rsidDel="00990A51">
            <w:delText xml:space="preserve">.  </w:delText>
          </w:r>
          <w:r w:rsidRPr="00962E78" w:rsidDel="00990A51">
            <w:delText>The number of sample lines is the total number of lines of comments for the particular language, these are largely C/C++</w:delText>
          </w:r>
          <w:r w:rsidR="00CF64B0" w:rsidDel="00990A51">
            <w:delText xml:space="preserve">.  </w:delText>
          </w:r>
          <w:r w:rsidRPr="00962E78" w:rsidDel="00990A51">
            <w:delText xml:space="preserve">The lines of commented-out code are the total number of lines which are </w:delText>
          </w:r>
          <w:r w:rsidR="00FF4AA7" w:rsidDel="00990A51">
            <w:delText>commented-out code</w:delText>
          </w:r>
          <w:r w:rsidR="00CF64B0" w:rsidDel="00990A51">
            <w:delText xml:space="preserve">.  </w:delText>
          </w:r>
          <w:r w:rsidRPr="00962E78" w:rsidDel="00990A51">
            <w:delText xml:space="preserve">The lines containing code references are a count of the lines which reference pieces of code but are not true lines of </w:delText>
          </w:r>
          <w:r w:rsidR="00FF4AA7" w:rsidDel="00990A51">
            <w:delText>commented-out code</w:delText>
          </w:r>
          <w:r w:rsidR="00CF64B0" w:rsidDel="00990A51">
            <w:delText xml:space="preserve">.  </w:delText>
          </w:r>
          <w:r w:rsidRPr="00962E78" w:rsidDel="00990A51">
            <w:delText>The lines containing standard terms are lines which contain standardized terms such as virtual, void, and int.</w:delText>
          </w:r>
          <w:bookmarkEnd w:id="981"/>
        </w:del>
      </w:moveFrom>
    </w:p>
    <w:tbl>
      <w:tblPr>
        <w:tblStyle w:val="TableGrid"/>
        <w:tblW w:w="12950" w:type="dxa"/>
        <w:tblLook w:val="04A0" w:firstRow="1" w:lastRow="0" w:firstColumn="1" w:lastColumn="0" w:noHBand="0" w:noVBand="1"/>
      </w:tblPr>
      <w:tblGrid>
        <w:gridCol w:w="2590"/>
        <w:gridCol w:w="2590"/>
        <w:gridCol w:w="2590"/>
        <w:gridCol w:w="2590"/>
        <w:gridCol w:w="2590"/>
      </w:tblGrid>
      <w:tr w:rsidR="003D7FE0" w:rsidDel="00990A51" w14:paraId="62365E1E" w14:textId="16AE5FF1" w:rsidTr="002F6D12">
        <w:trPr>
          <w:del w:id="985" w:author="Michael Decker" w:date="2020-04-18T18:18:00Z"/>
        </w:trPr>
        <w:tc>
          <w:tcPr>
            <w:tcW w:w="2590" w:type="dxa"/>
          </w:tcPr>
          <w:p w14:paraId="72A6485E" w14:textId="7A9ACA61" w:rsidR="003D7FE0" w:rsidDel="00990A51" w:rsidRDefault="003D7FE0" w:rsidP="003D7FE0">
            <w:pPr>
              <w:ind w:firstLine="0"/>
              <w:rPr>
                <w:del w:id="986" w:author="Michael Decker" w:date="2020-04-18T18:18:00Z"/>
                <w:moveFrom w:id="987" w:author="Michael Decker" w:date="2020-04-18T18:13:00Z"/>
                <w:rFonts w:cs="Times New Roman"/>
                <w:szCs w:val="24"/>
              </w:rPr>
            </w:pPr>
            <w:moveFrom w:id="988" w:author="Michael Decker" w:date="2020-04-18T18:13:00Z">
              <w:del w:id="989" w:author="Michael Decker" w:date="2020-04-18T18:18:00Z">
                <w:r w:rsidDel="00990A51">
                  <w:rPr>
                    <w:rFonts w:cs="Times New Roman"/>
                    <w:b/>
                    <w:bCs/>
                    <w:szCs w:val="24"/>
                  </w:rPr>
                  <w:delText>Language</w:delText>
                </w:r>
              </w:del>
            </w:moveFrom>
          </w:p>
        </w:tc>
        <w:tc>
          <w:tcPr>
            <w:tcW w:w="2590" w:type="dxa"/>
          </w:tcPr>
          <w:p w14:paraId="703344F1" w14:textId="4CF3AACB" w:rsidR="003D7FE0" w:rsidDel="00990A51" w:rsidRDefault="003D7FE0" w:rsidP="003D7FE0">
            <w:pPr>
              <w:ind w:firstLine="0"/>
              <w:rPr>
                <w:del w:id="990" w:author="Michael Decker" w:date="2020-04-18T18:18:00Z"/>
                <w:moveFrom w:id="991" w:author="Michael Decker" w:date="2020-04-18T18:13:00Z"/>
                <w:rFonts w:cs="Times New Roman"/>
                <w:szCs w:val="24"/>
              </w:rPr>
            </w:pPr>
            <w:moveFrom w:id="992" w:author="Michael Decker" w:date="2020-04-18T18:13:00Z">
              <w:del w:id="993" w:author="Michael Decker" w:date="2020-04-18T18:18:00Z">
                <w:r w:rsidDel="00990A51">
                  <w:rPr>
                    <w:rFonts w:cs="Times New Roman"/>
                    <w:b/>
                    <w:bCs/>
                    <w:szCs w:val="24"/>
                  </w:rPr>
                  <w:delText>Number of Sample Lines</w:delText>
                </w:r>
              </w:del>
            </w:moveFrom>
          </w:p>
        </w:tc>
        <w:tc>
          <w:tcPr>
            <w:tcW w:w="2590" w:type="dxa"/>
          </w:tcPr>
          <w:p w14:paraId="256D3595" w14:textId="0D62BE82" w:rsidR="003D7FE0" w:rsidDel="00990A51" w:rsidRDefault="003D7FE0" w:rsidP="003D7FE0">
            <w:pPr>
              <w:ind w:firstLine="0"/>
              <w:rPr>
                <w:del w:id="994" w:author="Michael Decker" w:date="2020-04-18T18:18:00Z"/>
                <w:moveFrom w:id="995" w:author="Michael Decker" w:date="2020-04-18T18:13:00Z"/>
                <w:rFonts w:cs="Times New Roman"/>
                <w:szCs w:val="24"/>
              </w:rPr>
            </w:pPr>
            <w:moveFrom w:id="996" w:author="Michael Decker" w:date="2020-04-18T18:13:00Z">
              <w:del w:id="997" w:author="Michael Decker" w:date="2020-04-18T18:18:00Z">
                <w:r w:rsidDel="00990A51">
                  <w:rPr>
                    <w:rFonts w:cs="Times New Roman"/>
                    <w:b/>
                    <w:bCs/>
                    <w:szCs w:val="24"/>
                  </w:rPr>
                  <w:delText>Lines of Commented-out Code</w:delText>
                </w:r>
              </w:del>
            </w:moveFrom>
          </w:p>
        </w:tc>
        <w:tc>
          <w:tcPr>
            <w:tcW w:w="2590" w:type="dxa"/>
          </w:tcPr>
          <w:p w14:paraId="69AD641A" w14:textId="66EFB545" w:rsidR="003D7FE0" w:rsidDel="00990A51" w:rsidRDefault="003D7FE0" w:rsidP="003D7FE0">
            <w:pPr>
              <w:ind w:firstLine="0"/>
              <w:rPr>
                <w:del w:id="998" w:author="Michael Decker" w:date="2020-04-18T18:18:00Z"/>
                <w:moveFrom w:id="999" w:author="Michael Decker" w:date="2020-04-18T18:13:00Z"/>
                <w:rFonts w:cs="Times New Roman"/>
                <w:szCs w:val="24"/>
              </w:rPr>
            </w:pPr>
            <w:moveFrom w:id="1000" w:author="Michael Decker" w:date="2020-04-18T18:13:00Z">
              <w:del w:id="1001" w:author="Michael Decker" w:date="2020-04-18T18:18:00Z">
                <w:r w:rsidDel="00990A51">
                  <w:rPr>
                    <w:rFonts w:cs="Times New Roman"/>
                    <w:b/>
                    <w:bCs/>
                    <w:szCs w:val="24"/>
                  </w:rPr>
                  <w:delText>Lines Containing Code references</w:delText>
                </w:r>
              </w:del>
            </w:moveFrom>
          </w:p>
        </w:tc>
        <w:tc>
          <w:tcPr>
            <w:tcW w:w="2590" w:type="dxa"/>
          </w:tcPr>
          <w:p w14:paraId="3BE62485" w14:textId="3A66D962" w:rsidR="003D7FE0" w:rsidDel="00990A51" w:rsidRDefault="003D7FE0" w:rsidP="003D7FE0">
            <w:pPr>
              <w:ind w:firstLine="0"/>
              <w:rPr>
                <w:del w:id="1002" w:author="Michael Decker" w:date="2020-04-18T18:18:00Z"/>
                <w:moveFrom w:id="1003" w:author="Michael Decker" w:date="2020-04-18T18:13:00Z"/>
                <w:rFonts w:cs="Times New Roman"/>
                <w:szCs w:val="24"/>
              </w:rPr>
            </w:pPr>
            <w:moveFrom w:id="1004" w:author="Michael Decker" w:date="2020-04-18T18:13:00Z">
              <w:del w:id="1005" w:author="Michael Decker" w:date="2020-04-18T18:18:00Z">
                <w:r w:rsidDel="00990A51">
                  <w:rPr>
                    <w:rFonts w:cs="Times New Roman"/>
                    <w:b/>
                    <w:bCs/>
                    <w:szCs w:val="24"/>
                  </w:rPr>
                  <w:delText>Lines Containing Standard Terms</w:delText>
                </w:r>
              </w:del>
            </w:moveFrom>
          </w:p>
        </w:tc>
      </w:tr>
      <w:tr w:rsidR="003D7FE0" w:rsidDel="00990A51" w14:paraId="242F63D0" w14:textId="5B188435" w:rsidTr="002F6D12">
        <w:trPr>
          <w:del w:id="1006" w:author="Michael Decker" w:date="2020-04-18T18:18:00Z"/>
        </w:trPr>
        <w:tc>
          <w:tcPr>
            <w:tcW w:w="2590" w:type="dxa"/>
          </w:tcPr>
          <w:p w14:paraId="727639DC" w14:textId="29456669" w:rsidR="003D7FE0" w:rsidDel="00990A51" w:rsidRDefault="003D7FE0" w:rsidP="003D7FE0">
            <w:pPr>
              <w:ind w:firstLine="0"/>
              <w:rPr>
                <w:del w:id="1007" w:author="Michael Decker" w:date="2020-04-18T18:18:00Z"/>
                <w:moveFrom w:id="1008" w:author="Michael Decker" w:date="2020-04-18T18:13:00Z"/>
                <w:rFonts w:cs="Times New Roman"/>
                <w:szCs w:val="24"/>
              </w:rPr>
            </w:pPr>
            <w:moveFrom w:id="1009" w:author="Michael Decker" w:date="2020-04-18T18:13:00Z">
              <w:del w:id="1010" w:author="Michael Decker" w:date="2020-04-18T18:18:00Z">
                <w:r w:rsidDel="00990A51">
                  <w:rPr>
                    <w:rFonts w:cs="Times New Roman"/>
                    <w:szCs w:val="24"/>
                  </w:rPr>
                  <w:delText>C#</w:delText>
                </w:r>
              </w:del>
            </w:moveFrom>
          </w:p>
        </w:tc>
        <w:tc>
          <w:tcPr>
            <w:tcW w:w="2590" w:type="dxa"/>
          </w:tcPr>
          <w:p w14:paraId="3C969F0A" w14:textId="6FDFB354" w:rsidR="003D7FE0" w:rsidDel="00990A51" w:rsidRDefault="003D7FE0" w:rsidP="003D7FE0">
            <w:pPr>
              <w:ind w:firstLine="0"/>
              <w:rPr>
                <w:del w:id="1011" w:author="Michael Decker" w:date="2020-04-18T18:18:00Z"/>
                <w:moveFrom w:id="1012" w:author="Michael Decker" w:date="2020-04-18T18:13:00Z"/>
                <w:rFonts w:cs="Times New Roman"/>
                <w:szCs w:val="24"/>
              </w:rPr>
            </w:pPr>
            <w:moveFrom w:id="1013" w:author="Michael Decker" w:date="2020-04-18T18:13:00Z">
              <w:del w:id="1014" w:author="Michael Decker" w:date="2020-04-18T18:18:00Z">
                <w:r w:rsidDel="00990A51">
                  <w:rPr>
                    <w:rFonts w:cs="Times New Roman"/>
                    <w:szCs w:val="24"/>
                  </w:rPr>
                  <w:delText>287</w:delText>
                </w:r>
              </w:del>
            </w:moveFrom>
          </w:p>
        </w:tc>
        <w:tc>
          <w:tcPr>
            <w:tcW w:w="2590" w:type="dxa"/>
          </w:tcPr>
          <w:p w14:paraId="1D70B90C" w14:textId="49EA1485" w:rsidR="003D7FE0" w:rsidDel="00990A51" w:rsidRDefault="003D7FE0" w:rsidP="003D7FE0">
            <w:pPr>
              <w:ind w:firstLine="0"/>
              <w:rPr>
                <w:del w:id="1015" w:author="Michael Decker" w:date="2020-04-18T18:18:00Z"/>
                <w:moveFrom w:id="1016" w:author="Michael Decker" w:date="2020-04-18T18:13:00Z"/>
                <w:rFonts w:cs="Times New Roman"/>
                <w:szCs w:val="24"/>
              </w:rPr>
            </w:pPr>
            <w:moveFrom w:id="1017" w:author="Michael Decker" w:date="2020-04-18T18:13:00Z">
              <w:del w:id="1018" w:author="Michael Decker" w:date="2020-04-18T18:18:00Z">
                <w:r w:rsidDel="00990A51">
                  <w:rPr>
                    <w:rFonts w:cs="Times New Roman"/>
                    <w:szCs w:val="24"/>
                  </w:rPr>
                  <w:delText>58 (20.21%)</w:delText>
                </w:r>
              </w:del>
            </w:moveFrom>
          </w:p>
        </w:tc>
        <w:tc>
          <w:tcPr>
            <w:tcW w:w="2590" w:type="dxa"/>
          </w:tcPr>
          <w:p w14:paraId="0877B2AA" w14:textId="197E291A" w:rsidR="003D7FE0" w:rsidDel="00990A51" w:rsidRDefault="003D7FE0" w:rsidP="003D7FE0">
            <w:pPr>
              <w:ind w:firstLine="0"/>
              <w:rPr>
                <w:del w:id="1019" w:author="Michael Decker" w:date="2020-04-18T18:18:00Z"/>
                <w:moveFrom w:id="1020" w:author="Michael Decker" w:date="2020-04-18T18:13:00Z"/>
                <w:rFonts w:cs="Times New Roman"/>
                <w:szCs w:val="24"/>
              </w:rPr>
            </w:pPr>
            <w:moveFrom w:id="1021" w:author="Michael Decker" w:date="2020-04-18T18:13:00Z">
              <w:del w:id="1022" w:author="Michael Decker" w:date="2020-04-18T18:18:00Z">
                <w:r w:rsidDel="00990A51">
                  <w:rPr>
                    <w:rFonts w:cs="Times New Roman"/>
                    <w:szCs w:val="24"/>
                  </w:rPr>
                  <w:delText>0</w:delText>
                </w:r>
              </w:del>
            </w:moveFrom>
          </w:p>
        </w:tc>
        <w:tc>
          <w:tcPr>
            <w:tcW w:w="2590" w:type="dxa"/>
          </w:tcPr>
          <w:p w14:paraId="730DEB29" w14:textId="28763D40" w:rsidR="003D7FE0" w:rsidDel="00990A51" w:rsidRDefault="003D7FE0" w:rsidP="003D7FE0">
            <w:pPr>
              <w:ind w:firstLine="0"/>
              <w:rPr>
                <w:del w:id="1023" w:author="Michael Decker" w:date="2020-04-18T18:18:00Z"/>
                <w:moveFrom w:id="1024" w:author="Michael Decker" w:date="2020-04-18T18:13:00Z"/>
                <w:rFonts w:cs="Times New Roman"/>
                <w:szCs w:val="24"/>
              </w:rPr>
            </w:pPr>
            <w:moveFrom w:id="1025" w:author="Michael Decker" w:date="2020-04-18T18:13:00Z">
              <w:del w:id="1026" w:author="Michael Decker" w:date="2020-04-18T18:18:00Z">
                <w:r w:rsidDel="00990A51">
                  <w:rPr>
                    <w:rFonts w:cs="Times New Roman"/>
                    <w:szCs w:val="24"/>
                  </w:rPr>
                  <w:delText>12 (4.18%)</w:delText>
                </w:r>
              </w:del>
            </w:moveFrom>
          </w:p>
        </w:tc>
      </w:tr>
      <w:tr w:rsidR="003D7FE0" w:rsidDel="00990A51" w14:paraId="70BE0E02" w14:textId="1F642256" w:rsidTr="002F6D12">
        <w:trPr>
          <w:del w:id="1027" w:author="Michael Decker" w:date="2020-04-18T18:18:00Z"/>
        </w:trPr>
        <w:tc>
          <w:tcPr>
            <w:tcW w:w="2590" w:type="dxa"/>
          </w:tcPr>
          <w:p w14:paraId="7520376C" w14:textId="27C0BBDC" w:rsidR="003D7FE0" w:rsidDel="00990A51" w:rsidRDefault="003D7FE0" w:rsidP="003D7FE0">
            <w:pPr>
              <w:ind w:firstLine="0"/>
              <w:rPr>
                <w:del w:id="1028" w:author="Michael Decker" w:date="2020-04-18T18:18:00Z"/>
                <w:moveFrom w:id="1029" w:author="Michael Decker" w:date="2020-04-18T18:13:00Z"/>
                <w:rFonts w:cs="Times New Roman"/>
                <w:szCs w:val="24"/>
              </w:rPr>
            </w:pPr>
            <w:moveFrom w:id="1030" w:author="Michael Decker" w:date="2020-04-18T18:13:00Z">
              <w:del w:id="1031" w:author="Michael Decker" w:date="2020-04-18T18:18:00Z">
                <w:r w:rsidDel="00990A51">
                  <w:rPr>
                    <w:rFonts w:cs="Times New Roman"/>
                    <w:szCs w:val="24"/>
                  </w:rPr>
                  <w:delText>C/C++</w:delText>
                </w:r>
              </w:del>
            </w:moveFrom>
          </w:p>
        </w:tc>
        <w:tc>
          <w:tcPr>
            <w:tcW w:w="2590" w:type="dxa"/>
          </w:tcPr>
          <w:p w14:paraId="6FFB2125" w14:textId="4C53B4BA" w:rsidR="003D7FE0" w:rsidDel="00990A51" w:rsidRDefault="003D7FE0" w:rsidP="003D7FE0">
            <w:pPr>
              <w:ind w:firstLine="0"/>
              <w:rPr>
                <w:del w:id="1032" w:author="Michael Decker" w:date="2020-04-18T18:18:00Z"/>
                <w:moveFrom w:id="1033" w:author="Michael Decker" w:date="2020-04-18T18:13:00Z"/>
                <w:rFonts w:cs="Times New Roman"/>
                <w:szCs w:val="24"/>
              </w:rPr>
            </w:pPr>
            <w:moveFrom w:id="1034" w:author="Michael Decker" w:date="2020-04-18T18:13:00Z">
              <w:del w:id="1035" w:author="Michael Decker" w:date="2020-04-18T18:18:00Z">
                <w:r w:rsidDel="00990A51">
                  <w:rPr>
                    <w:rFonts w:cs="Times New Roman"/>
                    <w:szCs w:val="24"/>
                  </w:rPr>
                  <w:delText>2408</w:delText>
                </w:r>
              </w:del>
            </w:moveFrom>
          </w:p>
        </w:tc>
        <w:tc>
          <w:tcPr>
            <w:tcW w:w="2590" w:type="dxa"/>
          </w:tcPr>
          <w:p w14:paraId="3A87DDE6" w14:textId="0CB49765" w:rsidR="003D7FE0" w:rsidDel="00990A51" w:rsidRDefault="003D7FE0" w:rsidP="003D7FE0">
            <w:pPr>
              <w:ind w:firstLine="0"/>
              <w:rPr>
                <w:del w:id="1036" w:author="Michael Decker" w:date="2020-04-18T18:18:00Z"/>
                <w:moveFrom w:id="1037" w:author="Michael Decker" w:date="2020-04-18T18:13:00Z"/>
                <w:rFonts w:cs="Times New Roman"/>
                <w:szCs w:val="24"/>
              </w:rPr>
            </w:pPr>
            <w:moveFrom w:id="1038" w:author="Michael Decker" w:date="2020-04-18T18:13:00Z">
              <w:del w:id="1039" w:author="Michael Decker" w:date="2020-04-18T18:18:00Z">
                <w:r w:rsidDel="00990A51">
                  <w:rPr>
                    <w:rFonts w:cs="Times New Roman"/>
                    <w:szCs w:val="24"/>
                  </w:rPr>
                  <w:delText>231 (9.59%)</w:delText>
                </w:r>
              </w:del>
            </w:moveFrom>
          </w:p>
        </w:tc>
        <w:tc>
          <w:tcPr>
            <w:tcW w:w="2590" w:type="dxa"/>
          </w:tcPr>
          <w:p w14:paraId="0958A5C9" w14:textId="0B8FF7ED" w:rsidR="003D7FE0" w:rsidDel="00990A51" w:rsidRDefault="003D7FE0" w:rsidP="003D7FE0">
            <w:pPr>
              <w:ind w:firstLine="0"/>
              <w:rPr>
                <w:del w:id="1040" w:author="Michael Decker" w:date="2020-04-18T18:18:00Z"/>
                <w:moveFrom w:id="1041" w:author="Michael Decker" w:date="2020-04-18T18:13:00Z"/>
                <w:rFonts w:cs="Times New Roman"/>
                <w:szCs w:val="24"/>
              </w:rPr>
            </w:pPr>
            <w:moveFrom w:id="1042" w:author="Michael Decker" w:date="2020-04-18T18:13:00Z">
              <w:del w:id="1043" w:author="Michael Decker" w:date="2020-04-18T18:18:00Z">
                <w:r w:rsidDel="00990A51">
                  <w:rPr>
                    <w:rFonts w:cs="Times New Roman"/>
                    <w:szCs w:val="24"/>
                  </w:rPr>
                  <w:delText>51 (2.12%)</w:delText>
                </w:r>
              </w:del>
            </w:moveFrom>
          </w:p>
        </w:tc>
        <w:tc>
          <w:tcPr>
            <w:tcW w:w="2590" w:type="dxa"/>
          </w:tcPr>
          <w:p w14:paraId="28DCD2B5" w14:textId="551B9D08" w:rsidR="003D7FE0" w:rsidDel="00990A51" w:rsidRDefault="003D7FE0" w:rsidP="003D7FE0">
            <w:pPr>
              <w:ind w:firstLine="0"/>
              <w:rPr>
                <w:del w:id="1044" w:author="Michael Decker" w:date="2020-04-18T18:18:00Z"/>
                <w:moveFrom w:id="1045" w:author="Michael Decker" w:date="2020-04-18T18:13:00Z"/>
                <w:rFonts w:cs="Times New Roman"/>
                <w:szCs w:val="24"/>
              </w:rPr>
            </w:pPr>
            <w:moveFrom w:id="1046" w:author="Michael Decker" w:date="2020-04-18T18:13:00Z">
              <w:del w:id="1047" w:author="Michael Decker" w:date="2020-04-18T18:18:00Z">
                <w:r w:rsidDel="00990A51">
                  <w:rPr>
                    <w:rFonts w:cs="Times New Roman"/>
                    <w:szCs w:val="24"/>
                  </w:rPr>
                  <w:delText>85 (3.53%)</w:delText>
                </w:r>
              </w:del>
            </w:moveFrom>
          </w:p>
        </w:tc>
      </w:tr>
      <w:tr w:rsidR="003D7FE0" w:rsidDel="00990A51" w14:paraId="3E076783" w14:textId="5F689241" w:rsidTr="002F6D12">
        <w:trPr>
          <w:del w:id="1048" w:author="Michael Decker" w:date="2020-04-18T18:18:00Z"/>
        </w:trPr>
        <w:tc>
          <w:tcPr>
            <w:tcW w:w="2590" w:type="dxa"/>
          </w:tcPr>
          <w:p w14:paraId="1FD52451" w14:textId="322E2079" w:rsidR="003D7FE0" w:rsidDel="00990A51" w:rsidRDefault="003D7FE0" w:rsidP="003D7FE0">
            <w:pPr>
              <w:ind w:firstLine="0"/>
              <w:rPr>
                <w:del w:id="1049" w:author="Michael Decker" w:date="2020-04-18T18:18:00Z"/>
                <w:moveFrom w:id="1050" w:author="Michael Decker" w:date="2020-04-18T18:13:00Z"/>
                <w:rFonts w:cs="Times New Roman"/>
                <w:szCs w:val="24"/>
              </w:rPr>
            </w:pPr>
            <w:moveFrom w:id="1051" w:author="Michael Decker" w:date="2020-04-18T18:13:00Z">
              <w:del w:id="1052" w:author="Michael Decker" w:date="2020-04-18T18:18:00Z">
                <w:r w:rsidDel="00990A51">
                  <w:rPr>
                    <w:rFonts w:cs="Times New Roman"/>
                    <w:szCs w:val="24"/>
                  </w:rPr>
                  <w:delText>Java</w:delText>
                </w:r>
              </w:del>
            </w:moveFrom>
          </w:p>
        </w:tc>
        <w:tc>
          <w:tcPr>
            <w:tcW w:w="2590" w:type="dxa"/>
          </w:tcPr>
          <w:p w14:paraId="4EDF0068" w14:textId="5EB73E9F" w:rsidR="003D7FE0" w:rsidDel="00990A51" w:rsidRDefault="003D7FE0" w:rsidP="003D7FE0">
            <w:pPr>
              <w:ind w:firstLine="0"/>
              <w:rPr>
                <w:del w:id="1053" w:author="Michael Decker" w:date="2020-04-18T18:18:00Z"/>
                <w:moveFrom w:id="1054" w:author="Michael Decker" w:date="2020-04-18T18:13:00Z"/>
                <w:rFonts w:cs="Times New Roman"/>
                <w:szCs w:val="24"/>
              </w:rPr>
            </w:pPr>
            <w:moveFrom w:id="1055" w:author="Michael Decker" w:date="2020-04-18T18:13:00Z">
              <w:del w:id="1056" w:author="Michael Decker" w:date="2020-04-18T18:18:00Z">
                <w:r w:rsidDel="00990A51">
                  <w:rPr>
                    <w:rFonts w:cs="Times New Roman"/>
                    <w:szCs w:val="24"/>
                  </w:rPr>
                  <w:delText>239</w:delText>
                </w:r>
              </w:del>
            </w:moveFrom>
          </w:p>
        </w:tc>
        <w:tc>
          <w:tcPr>
            <w:tcW w:w="2590" w:type="dxa"/>
          </w:tcPr>
          <w:p w14:paraId="3015C665" w14:textId="541D71D9" w:rsidR="003D7FE0" w:rsidDel="00990A51" w:rsidRDefault="003D7FE0" w:rsidP="003D7FE0">
            <w:pPr>
              <w:ind w:firstLine="0"/>
              <w:rPr>
                <w:del w:id="1057" w:author="Michael Decker" w:date="2020-04-18T18:18:00Z"/>
                <w:moveFrom w:id="1058" w:author="Michael Decker" w:date="2020-04-18T18:13:00Z"/>
                <w:rFonts w:cs="Times New Roman"/>
                <w:szCs w:val="24"/>
              </w:rPr>
            </w:pPr>
            <w:moveFrom w:id="1059" w:author="Michael Decker" w:date="2020-04-18T18:13:00Z">
              <w:del w:id="1060" w:author="Michael Decker" w:date="2020-04-18T18:18:00Z">
                <w:r w:rsidDel="00990A51">
                  <w:rPr>
                    <w:rFonts w:cs="Times New Roman"/>
                    <w:szCs w:val="24"/>
                  </w:rPr>
                  <w:delText>0</w:delText>
                </w:r>
              </w:del>
            </w:moveFrom>
          </w:p>
        </w:tc>
        <w:tc>
          <w:tcPr>
            <w:tcW w:w="2590" w:type="dxa"/>
          </w:tcPr>
          <w:p w14:paraId="4E68DE3E" w14:textId="4BB36795" w:rsidR="003D7FE0" w:rsidDel="00990A51" w:rsidRDefault="003D7FE0" w:rsidP="003D7FE0">
            <w:pPr>
              <w:ind w:firstLine="0"/>
              <w:rPr>
                <w:del w:id="1061" w:author="Michael Decker" w:date="2020-04-18T18:18:00Z"/>
                <w:moveFrom w:id="1062" w:author="Michael Decker" w:date="2020-04-18T18:13:00Z"/>
                <w:rFonts w:cs="Times New Roman"/>
                <w:szCs w:val="24"/>
              </w:rPr>
            </w:pPr>
            <w:moveFrom w:id="1063" w:author="Michael Decker" w:date="2020-04-18T18:13:00Z">
              <w:del w:id="1064" w:author="Michael Decker" w:date="2020-04-18T18:18:00Z">
                <w:r w:rsidDel="00990A51">
                  <w:rPr>
                    <w:rFonts w:cs="Times New Roman"/>
                    <w:szCs w:val="24"/>
                  </w:rPr>
                  <w:delText>4 (1.67%)</w:delText>
                </w:r>
              </w:del>
            </w:moveFrom>
          </w:p>
        </w:tc>
        <w:tc>
          <w:tcPr>
            <w:tcW w:w="2590" w:type="dxa"/>
          </w:tcPr>
          <w:p w14:paraId="2822CA4A" w14:textId="696EEC35" w:rsidR="003D7FE0" w:rsidDel="00990A51" w:rsidRDefault="003D7FE0" w:rsidP="003D7FE0">
            <w:pPr>
              <w:ind w:firstLine="0"/>
              <w:rPr>
                <w:del w:id="1065" w:author="Michael Decker" w:date="2020-04-18T18:18:00Z"/>
                <w:moveFrom w:id="1066" w:author="Michael Decker" w:date="2020-04-18T18:13:00Z"/>
                <w:rFonts w:cs="Times New Roman"/>
                <w:szCs w:val="24"/>
              </w:rPr>
            </w:pPr>
            <w:moveFrom w:id="1067" w:author="Michael Decker" w:date="2020-04-18T18:13:00Z">
              <w:del w:id="1068" w:author="Michael Decker" w:date="2020-04-18T18:18:00Z">
                <w:r w:rsidDel="00990A51">
                  <w:rPr>
                    <w:rFonts w:cs="Times New Roman"/>
                    <w:szCs w:val="24"/>
                  </w:rPr>
                  <w:delText>0</w:delText>
                </w:r>
              </w:del>
            </w:moveFrom>
          </w:p>
        </w:tc>
      </w:tr>
      <w:tr w:rsidR="003D7FE0" w:rsidDel="00990A51" w14:paraId="41B85A0F" w14:textId="3C684629" w:rsidTr="002F6D12">
        <w:trPr>
          <w:del w:id="1069" w:author="Michael Decker" w:date="2020-04-18T18:18:00Z"/>
        </w:trPr>
        <w:tc>
          <w:tcPr>
            <w:tcW w:w="2590" w:type="dxa"/>
          </w:tcPr>
          <w:p w14:paraId="3C913DDE" w14:textId="5C86F86D" w:rsidR="003D7FE0" w:rsidDel="00990A51" w:rsidRDefault="003D7FE0" w:rsidP="003D7FE0">
            <w:pPr>
              <w:ind w:firstLine="0"/>
              <w:rPr>
                <w:del w:id="1070" w:author="Michael Decker" w:date="2020-04-18T18:18:00Z"/>
                <w:moveFrom w:id="1071" w:author="Michael Decker" w:date="2020-04-18T18:13:00Z"/>
                <w:rFonts w:cs="Times New Roman"/>
                <w:szCs w:val="24"/>
              </w:rPr>
            </w:pPr>
            <w:moveFrom w:id="1072" w:author="Michael Decker" w:date="2020-04-18T18:13:00Z">
              <w:del w:id="1073" w:author="Michael Decker" w:date="2020-04-18T18:18:00Z">
                <w:r w:rsidDel="00990A51">
                  <w:rPr>
                    <w:rFonts w:cs="Times New Roman"/>
                    <w:szCs w:val="24"/>
                  </w:rPr>
                  <w:delText>Total</w:delText>
                </w:r>
              </w:del>
            </w:moveFrom>
          </w:p>
        </w:tc>
        <w:tc>
          <w:tcPr>
            <w:tcW w:w="2590" w:type="dxa"/>
          </w:tcPr>
          <w:p w14:paraId="2AFF344F" w14:textId="022B974A" w:rsidR="003D7FE0" w:rsidDel="00990A51" w:rsidRDefault="003D7FE0" w:rsidP="003D7FE0">
            <w:pPr>
              <w:ind w:firstLine="0"/>
              <w:rPr>
                <w:del w:id="1074" w:author="Michael Decker" w:date="2020-04-18T18:18:00Z"/>
                <w:moveFrom w:id="1075" w:author="Michael Decker" w:date="2020-04-18T18:13:00Z"/>
                <w:rFonts w:cs="Times New Roman"/>
                <w:szCs w:val="24"/>
              </w:rPr>
            </w:pPr>
            <w:moveFrom w:id="1076" w:author="Michael Decker" w:date="2020-04-18T18:13:00Z">
              <w:del w:id="1077" w:author="Michael Decker" w:date="2020-04-18T18:18:00Z">
                <w:r w:rsidDel="00990A51">
                  <w:rPr>
                    <w:rFonts w:cs="Times New Roman"/>
                    <w:szCs w:val="24"/>
                  </w:rPr>
                  <w:delText>2934</w:delText>
                </w:r>
              </w:del>
            </w:moveFrom>
          </w:p>
        </w:tc>
        <w:tc>
          <w:tcPr>
            <w:tcW w:w="2590" w:type="dxa"/>
          </w:tcPr>
          <w:p w14:paraId="66A8AF00" w14:textId="03534FEC" w:rsidR="003D7FE0" w:rsidDel="00990A51" w:rsidRDefault="003D7FE0" w:rsidP="003D7FE0">
            <w:pPr>
              <w:ind w:firstLine="0"/>
              <w:rPr>
                <w:del w:id="1078" w:author="Michael Decker" w:date="2020-04-18T18:18:00Z"/>
                <w:moveFrom w:id="1079" w:author="Michael Decker" w:date="2020-04-18T18:13:00Z"/>
                <w:rFonts w:cs="Times New Roman"/>
                <w:szCs w:val="24"/>
              </w:rPr>
            </w:pPr>
            <w:moveFrom w:id="1080" w:author="Michael Decker" w:date="2020-04-18T18:13:00Z">
              <w:del w:id="1081" w:author="Michael Decker" w:date="2020-04-18T18:18:00Z">
                <w:r w:rsidDel="00990A51">
                  <w:rPr>
                    <w:rFonts w:cs="Times New Roman"/>
                    <w:szCs w:val="24"/>
                  </w:rPr>
                  <w:delText>289 (9.85%)</w:delText>
                </w:r>
              </w:del>
            </w:moveFrom>
          </w:p>
        </w:tc>
        <w:tc>
          <w:tcPr>
            <w:tcW w:w="2590" w:type="dxa"/>
          </w:tcPr>
          <w:p w14:paraId="704E8736" w14:textId="2EC70688" w:rsidR="003D7FE0" w:rsidDel="00990A51" w:rsidRDefault="003D7FE0" w:rsidP="003D7FE0">
            <w:pPr>
              <w:ind w:firstLine="0"/>
              <w:rPr>
                <w:del w:id="1082" w:author="Michael Decker" w:date="2020-04-18T18:18:00Z"/>
                <w:moveFrom w:id="1083" w:author="Michael Decker" w:date="2020-04-18T18:13:00Z"/>
                <w:rFonts w:cs="Times New Roman"/>
                <w:szCs w:val="24"/>
              </w:rPr>
            </w:pPr>
            <w:moveFrom w:id="1084" w:author="Michael Decker" w:date="2020-04-18T18:13:00Z">
              <w:del w:id="1085" w:author="Michael Decker" w:date="2020-04-18T18:18:00Z">
                <w:r w:rsidDel="00990A51">
                  <w:rPr>
                    <w:rFonts w:cs="Times New Roman"/>
                    <w:szCs w:val="24"/>
                  </w:rPr>
                  <w:delText>55 (1.87%)</w:delText>
                </w:r>
              </w:del>
            </w:moveFrom>
          </w:p>
        </w:tc>
        <w:tc>
          <w:tcPr>
            <w:tcW w:w="2590" w:type="dxa"/>
          </w:tcPr>
          <w:p w14:paraId="0FA61842" w14:textId="06C7DCA4" w:rsidR="003D7FE0" w:rsidDel="00990A51" w:rsidRDefault="003D7FE0" w:rsidP="003D7FE0">
            <w:pPr>
              <w:ind w:firstLine="0"/>
              <w:rPr>
                <w:del w:id="1086" w:author="Michael Decker" w:date="2020-04-18T18:18:00Z"/>
                <w:moveFrom w:id="1087" w:author="Michael Decker" w:date="2020-04-18T18:13:00Z"/>
                <w:rFonts w:cs="Times New Roman"/>
                <w:szCs w:val="24"/>
              </w:rPr>
            </w:pPr>
            <w:moveFrom w:id="1088" w:author="Michael Decker" w:date="2020-04-18T18:13:00Z">
              <w:del w:id="1089" w:author="Michael Decker" w:date="2020-04-18T18:18:00Z">
                <w:r w:rsidDel="00990A51">
                  <w:rPr>
                    <w:rFonts w:cs="Times New Roman"/>
                    <w:szCs w:val="24"/>
                  </w:rPr>
                  <w:delText>97 (3.31%)</w:delText>
                </w:r>
              </w:del>
            </w:moveFrom>
          </w:p>
        </w:tc>
      </w:tr>
    </w:tbl>
    <w:p w14:paraId="212A6269" w14:textId="1ED1949D" w:rsidR="00C10DF2" w:rsidDel="00990A51" w:rsidRDefault="00C10DF2" w:rsidP="002F6D12">
      <w:pPr>
        <w:pStyle w:val="Caption"/>
        <w:keepNext/>
        <w:ind w:firstLine="0"/>
        <w:rPr>
          <w:del w:id="1090" w:author="Michael Decker" w:date="2020-04-18T18:17:00Z"/>
          <w:moveFrom w:id="1091" w:author="Michael Decker" w:date="2020-04-18T18:13:00Z"/>
          <w:sz w:val="24"/>
          <w:szCs w:val="24"/>
        </w:rPr>
      </w:pPr>
      <w:bookmarkStart w:id="1092" w:name="_Ref36745819"/>
    </w:p>
    <w:moveFromRangeEnd w:id="982"/>
    <w:p w14:paraId="2C8D0164" w14:textId="387B32A5" w:rsidR="00E33F63" w:rsidDel="00990A51" w:rsidRDefault="00E33F63" w:rsidP="00E33F63">
      <w:pPr>
        <w:rPr>
          <w:del w:id="1093" w:author="Michael Decker" w:date="2020-04-18T18:17:00Z"/>
        </w:rPr>
      </w:pPr>
    </w:p>
    <w:p w14:paraId="6952AB32" w14:textId="237E9367" w:rsidR="00E33F63" w:rsidDel="00990A51" w:rsidRDefault="00E33F63" w:rsidP="00990A51">
      <w:pPr>
        <w:ind w:firstLine="0"/>
        <w:rPr>
          <w:del w:id="1094" w:author="Michael Decker" w:date="2020-04-18T18:17:00Z"/>
        </w:rPr>
        <w:pPrChange w:id="1095" w:author="Michael Decker" w:date="2020-04-18T18:17:00Z">
          <w:pPr/>
        </w:pPrChange>
      </w:pPr>
    </w:p>
    <w:p w14:paraId="49E9A205" w14:textId="22F97E39" w:rsidR="00E33F63" w:rsidDel="00990A51" w:rsidRDefault="00E33F63" w:rsidP="00E33F63">
      <w:pPr>
        <w:rPr>
          <w:del w:id="1096" w:author="Michael Decker" w:date="2020-04-18T18:17:00Z"/>
        </w:rPr>
      </w:pPr>
    </w:p>
    <w:p w14:paraId="586C1378" w14:textId="4533B65D" w:rsidR="00E33F63" w:rsidDel="00990A51" w:rsidRDefault="00E33F63" w:rsidP="00E33F63">
      <w:pPr>
        <w:rPr>
          <w:del w:id="1097" w:author="Michael Decker" w:date="2020-04-18T18:17:00Z"/>
        </w:rPr>
      </w:pPr>
    </w:p>
    <w:p w14:paraId="6BE7EA78" w14:textId="075870C9" w:rsidR="00E33F63" w:rsidDel="00990A51" w:rsidRDefault="00E33F63" w:rsidP="00990A51">
      <w:pPr>
        <w:ind w:firstLine="0"/>
        <w:rPr>
          <w:del w:id="1098" w:author="Michael Decker" w:date="2020-04-18T18:18:00Z"/>
        </w:rPr>
        <w:pPrChange w:id="1099" w:author="Michael Decker" w:date="2020-04-18T18:17:00Z">
          <w:pPr/>
        </w:pPrChange>
      </w:pPr>
    </w:p>
    <w:p w14:paraId="13BE4159" w14:textId="4DEA4EC3" w:rsidR="00E33F63" w:rsidRPr="00E33F63" w:rsidDel="00990A51" w:rsidRDefault="00E33F63" w:rsidP="00473AE0">
      <w:pPr>
        <w:rPr>
          <w:del w:id="1100" w:author="Michael Decker" w:date="2020-04-18T18:16:00Z"/>
        </w:rPr>
      </w:pPr>
    </w:p>
    <w:p w14:paraId="00C9EE3B" w14:textId="68C2DF7D" w:rsidR="00755023" w:rsidRPr="003D5D8D" w:rsidDel="00990A51" w:rsidRDefault="00755023" w:rsidP="003D080F">
      <w:pPr>
        <w:pStyle w:val="TableCaption"/>
        <w:rPr>
          <w:del w:id="1101" w:author="Michael Decker" w:date="2020-04-18T18:16:00Z"/>
        </w:rPr>
      </w:pPr>
      <w:bookmarkStart w:id="1102" w:name="_Toc37726023"/>
      <w:del w:id="1103" w:author="Michael Decker" w:date="2020-04-18T18:16:00Z">
        <w:r w:rsidRPr="002F6D12" w:rsidDel="00990A51">
          <w:delText>T</w:delText>
        </w:r>
        <w:r w:rsidR="008A7307" w:rsidRPr="002F6D12" w:rsidDel="00990A51">
          <w:delText>ABLE</w:delText>
        </w:r>
        <w:r w:rsidRPr="002F6D12" w:rsidDel="00990A51">
          <w:delText xml:space="preserve"> </w:delText>
        </w:r>
        <w:r w:rsidR="002D17A2" w:rsidDel="00990A51">
          <w:fldChar w:fldCharType="begin"/>
        </w:r>
        <w:r w:rsidR="002D17A2" w:rsidDel="00990A51">
          <w:delInstrText xml:space="preserve"> SEQ Table \* ARABIC </w:delInstrText>
        </w:r>
        <w:r w:rsidR="002D17A2" w:rsidDel="00990A51">
          <w:fldChar w:fldCharType="separate"/>
        </w:r>
        <w:r w:rsidR="00DE397A" w:rsidDel="00990A51">
          <w:rPr>
            <w:noProof/>
          </w:rPr>
          <w:delText>14</w:delText>
        </w:r>
        <w:r w:rsidR="002D17A2" w:rsidDel="00990A51">
          <w:rPr>
            <w:noProof/>
          </w:rPr>
          <w:fldChar w:fldCharType="end"/>
        </w:r>
        <w:bookmarkEnd w:id="1092"/>
        <w:r w:rsidR="00CF64B0" w:rsidDel="00990A51">
          <w:delText xml:space="preserve">.  </w:delText>
        </w:r>
        <w:r w:rsidRPr="002F6D12" w:rsidDel="00990A51">
          <w:delText xml:space="preserve">Below is a concise form of </w:delText>
        </w:r>
        <w:r w:rsidRPr="002F6D12" w:rsidDel="00990A51">
          <w:fldChar w:fldCharType="begin"/>
        </w:r>
        <w:r w:rsidRPr="002F6D12" w:rsidDel="00990A51">
          <w:delInstrText xml:space="preserve"> REF _Ref36729448 \h </w:delInstrText>
        </w:r>
        <w:r w:rsidR="008A7307" w:rsidRPr="002F6D12" w:rsidDel="00990A51">
          <w:delInstrText xml:space="preserve"> \* MERGEFORMAT </w:delInstrText>
        </w:r>
        <w:r w:rsidRPr="002F6D12" w:rsidDel="00990A51">
          <w:fldChar w:fldCharType="separate"/>
        </w:r>
        <w:r w:rsidR="00DE397A" w:rsidRPr="00A00C36" w:rsidDel="00990A51">
          <w:delText xml:space="preserve">TABLE </w:delText>
        </w:r>
        <w:r w:rsidR="00DE397A" w:rsidDel="00990A51">
          <w:rPr>
            <w:noProof/>
          </w:rPr>
          <w:delText>10</w:delText>
        </w:r>
        <w:r w:rsidRPr="002F6D12" w:rsidDel="00990A51">
          <w:fldChar w:fldCharType="end"/>
        </w:r>
        <w:r w:rsidRPr="002F6D12" w:rsidDel="00990A51">
          <w:delText xml:space="preserve"> containing </w:delText>
        </w:r>
        <w:r w:rsidR="008A7307" w:rsidRPr="002F6D12" w:rsidDel="00990A51">
          <w:delText>only the projects that made it through the random selection process</w:delText>
        </w:r>
        <w:r w:rsidR="00CF64B0" w:rsidDel="00990A51">
          <w:delText xml:space="preserve">.  </w:delText>
        </w:r>
        <w:r w:rsidR="008A7307" w:rsidRPr="002F6D12" w:rsidDel="00990A51">
          <w:delText>The first column gives the name of the project</w:delText>
        </w:r>
        <w:r w:rsidR="00CF64B0" w:rsidDel="00990A51">
          <w:delText xml:space="preserve">.  </w:delText>
        </w:r>
        <w:r w:rsidR="008A7307" w:rsidRPr="002F6D12" w:rsidDel="00990A51">
          <w:delText>The second column gives all of the languages that were used in the project that srcML is capable of parsing</w:delText>
        </w:r>
        <w:r w:rsidR="00CF64B0" w:rsidDel="00990A51">
          <w:delText xml:space="preserve">.  </w:delText>
        </w:r>
        <w:r w:rsidR="008A7307" w:rsidRPr="002F6D12" w:rsidDel="00990A51">
          <w:delText>The third column gives the total number of lines of code of each project capable of being parsed by srcML</w:delText>
        </w:r>
        <w:r w:rsidR="00CF64B0" w:rsidDel="00990A51">
          <w:delText xml:space="preserve">.  </w:delText>
        </w:r>
        <w:r w:rsidR="008A7307" w:rsidRPr="002F6D12" w:rsidDel="00990A51">
          <w:delText>The fourth column provides a total count of the number of comments present in the source code that srcML is capable of parsing</w:delText>
        </w:r>
        <w:r w:rsidR="00CF64B0" w:rsidDel="00990A51">
          <w:delText xml:space="preserve">.  </w:delText>
        </w:r>
        <w:r w:rsidR="008A7307" w:rsidRPr="002F6D12" w:rsidDel="00990A51">
          <w:delText>The fifth column provides the total number of lines of comments present in the gold set from each project</w:delText>
        </w:r>
        <w:r w:rsidR="00CF64B0" w:rsidDel="00990A51">
          <w:delText xml:space="preserve">.  </w:delText>
        </w:r>
        <w:r w:rsidR="008A7307" w:rsidRPr="002F6D12" w:rsidDel="00990A51">
          <w:delText xml:space="preserve">The sixth column provides the total number of lines of </w:delText>
        </w:r>
        <w:r w:rsidR="00FF4AA7" w:rsidDel="00990A51">
          <w:delText>commented-out code</w:delText>
        </w:r>
        <w:r w:rsidR="008A7307" w:rsidRPr="002F6D12" w:rsidDel="00990A51">
          <w:delText xml:space="preserve"> present in the gold set from each project</w:delText>
        </w:r>
        <w:r w:rsidR="00CF64B0" w:rsidDel="00990A51">
          <w:delText xml:space="preserve">.  </w:delText>
        </w:r>
        <w:r w:rsidR="008A7307" w:rsidRPr="002F6D12" w:rsidDel="00990A51">
          <w:delText>The seventh column is the total number of authors in each project as listed on GitHub</w:delText>
        </w:r>
        <w:r w:rsidR="00CF64B0" w:rsidDel="00990A51">
          <w:delText xml:space="preserve">.  </w:delText>
        </w:r>
        <w:r w:rsidR="008A7307" w:rsidRPr="002F6D12" w:rsidDel="00990A51">
          <w:delText>The eight column provides the coverage of comments when compared to lines of code</w:delText>
        </w:r>
        <w:r w:rsidR="00CF64B0" w:rsidDel="00990A51">
          <w:delText xml:space="preserve">.  </w:delText>
        </w:r>
        <w:r w:rsidR="008A7307" w:rsidRPr="002F6D12" w:rsidDel="00990A51">
          <w:delText>The ninth column gives the percentage of comment coverage across the whole corpus for each project within the corpus.</w:delText>
        </w:r>
        <w:bookmarkEnd w:id="1102"/>
      </w:del>
    </w:p>
    <w:tbl>
      <w:tblPr>
        <w:tblStyle w:val="TableGrid"/>
        <w:tblW w:w="0" w:type="auto"/>
        <w:tblLook w:val="04A0" w:firstRow="1" w:lastRow="0" w:firstColumn="1" w:lastColumn="0" w:noHBand="0" w:noVBand="1"/>
      </w:tblPr>
      <w:tblGrid>
        <w:gridCol w:w="1269"/>
        <w:gridCol w:w="1112"/>
        <w:gridCol w:w="829"/>
        <w:gridCol w:w="970"/>
        <w:gridCol w:w="1011"/>
        <w:gridCol w:w="944"/>
        <w:gridCol w:w="1174"/>
        <w:gridCol w:w="1011"/>
        <w:gridCol w:w="1030"/>
      </w:tblGrid>
      <w:tr w:rsidR="00C061CA" w:rsidDel="00990A51" w14:paraId="3E0C4D9F" w14:textId="725EDB69" w:rsidTr="002F6D12">
        <w:trPr>
          <w:del w:id="1104" w:author="Michael Decker" w:date="2020-04-18T18:16:00Z"/>
        </w:trPr>
        <w:tc>
          <w:tcPr>
            <w:tcW w:w="0" w:type="auto"/>
            <w:vAlign w:val="bottom"/>
          </w:tcPr>
          <w:p w14:paraId="614191FC" w14:textId="2831AB54" w:rsidR="00755023" w:rsidDel="00990A51" w:rsidRDefault="00755023" w:rsidP="002F6D12">
            <w:pPr>
              <w:ind w:firstLine="0"/>
              <w:jc w:val="center"/>
              <w:rPr>
                <w:del w:id="1105" w:author="Michael Decker" w:date="2020-04-18T18:16:00Z"/>
                <w:rFonts w:cs="Times New Roman"/>
                <w:szCs w:val="24"/>
              </w:rPr>
            </w:pPr>
            <w:del w:id="1106" w:author="Michael Decker" w:date="2020-04-18T18:16:00Z">
              <w:r w:rsidDel="00990A51">
                <w:rPr>
                  <w:b/>
                  <w:bCs/>
                  <w:color w:val="000000"/>
                </w:rPr>
                <w:delText>Name</w:delText>
              </w:r>
            </w:del>
          </w:p>
        </w:tc>
        <w:tc>
          <w:tcPr>
            <w:tcW w:w="0" w:type="auto"/>
            <w:vAlign w:val="bottom"/>
          </w:tcPr>
          <w:p w14:paraId="2B8A5CF8" w14:textId="03BE86B7" w:rsidR="00755023" w:rsidDel="00990A51" w:rsidRDefault="00755023" w:rsidP="002F6D12">
            <w:pPr>
              <w:ind w:firstLine="0"/>
              <w:jc w:val="center"/>
              <w:rPr>
                <w:del w:id="1107" w:author="Michael Decker" w:date="2020-04-18T18:16:00Z"/>
                <w:rFonts w:cs="Times New Roman"/>
                <w:szCs w:val="24"/>
              </w:rPr>
            </w:pPr>
            <w:del w:id="1108" w:author="Michael Decker" w:date="2020-04-18T18:16:00Z">
              <w:r w:rsidDel="00990A51">
                <w:rPr>
                  <w:b/>
                  <w:bCs/>
                  <w:color w:val="000000"/>
                </w:rPr>
                <w:delText>Language</w:delText>
              </w:r>
            </w:del>
          </w:p>
        </w:tc>
        <w:tc>
          <w:tcPr>
            <w:tcW w:w="0" w:type="auto"/>
            <w:vAlign w:val="bottom"/>
          </w:tcPr>
          <w:p w14:paraId="761D6990" w14:textId="02A18DA2" w:rsidR="00755023" w:rsidDel="00990A51" w:rsidRDefault="00755023" w:rsidP="002F6D12">
            <w:pPr>
              <w:ind w:firstLine="0"/>
              <w:jc w:val="center"/>
              <w:rPr>
                <w:del w:id="1109" w:author="Michael Decker" w:date="2020-04-18T18:16:00Z"/>
                <w:rFonts w:cs="Times New Roman"/>
                <w:szCs w:val="24"/>
              </w:rPr>
            </w:pPr>
            <w:del w:id="1110" w:author="Michael Decker" w:date="2020-04-18T18:16:00Z">
              <w:r w:rsidDel="00990A51">
                <w:rPr>
                  <w:b/>
                  <w:bCs/>
                  <w:color w:val="000000"/>
                </w:rPr>
                <w:delText>Number of Authors</w:delText>
              </w:r>
            </w:del>
          </w:p>
        </w:tc>
        <w:tc>
          <w:tcPr>
            <w:tcW w:w="0" w:type="auto"/>
            <w:vAlign w:val="bottom"/>
          </w:tcPr>
          <w:p w14:paraId="6167A07D" w14:textId="5B3E83E7" w:rsidR="00755023" w:rsidDel="00990A51" w:rsidRDefault="00C061CA" w:rsidP="002F6D12">
            <w:pPr>
              <w:ind w:firstLine="0"/>
              <w:jc w:val="center"/>
              <w:rPr>
                <w:del w:id="1111" w:author="Michael Decker" w:date="2020-04-18T18:16:00Z"/>
                <w:rFonts w:cs="Times New Roman"/>
                <w:szCs w:val="24"/>
              </w:rPr>
            </w:pPr>
            <w:del w:id="1112" w:author="Michael Decker" w:date="2020-04-18T18:16:00Z">
              <w:r w:rsidDel="00990A51">
                <w:rPr>
                  <w:b/>
                  <w:bCs/>
                  <w:color w:val="000000"/>
                </w:rPr>
                <w:delText xml:space="preserve">Statement </w:delText>
              </w:r>
              <w:r w:rsidR="00755023" w:rsidDel="00990A51">
                <w:rPr>
                  <w:b/>
                  <w:bCs/>
                  <w:color w:val="000000"/>
                </w:rPr>
                <w:delText>LOC</w:delText>
              </w:r>
            </w:del>
          </w:p>
        </w:tc>
        <w:tc>
          <w:tcPr>
            <w:tcW w:w="0" w:type="auto"/>
            <w:vAlign w:val="bottom"/>
          </w:tcPr>
          <w:p w14:paraId="5F84B9E5" w14:textId="3AFE06FE" w:rsidR="00755023" w:rsidDel="00990A51" w:rsidRDefault="00C061CA" w:rsidP="002F6D12">
            <w:pPr>
              <w:ind w:firstLine="0"/>
              <w:jc w:val="center"/>
              <w:rPr>
                <w:del w:id="1113" w:author="Michael Decker" w:date="2020-04-18T18:16:00Z"/>
                <w:rFonts w:cs="Times New Roman"/>
                <w:szCs w:val="24"/>
              </w:rPr>
            </w:pPr>
            <w:del w:id="1114" w:author="Michael Decker" w:date="2020-04-18T18:16:00Z">
              <w:r w:rsidDel="00990A51">
                <w:rPr>
                  <w:b/>
                  <w:bCs/>
                  <w:color w:val="000000"/>
                </w:rPr>
                <w:delText xml:space="preserve">Lines of </w:delText>
              </w:r>
              <w:r w:rsidR="00755023" w:rsidDel="00990A51">
                <w:rPr>
                  <w:b/>
                  <w:bCs/>
                  <w:color w:val="000000"/>
                </w:rPr>
                <w:delText>Comments</w:delText>
              </w:r>
            </w:del>
          </w:p>
        </w:tc>
        <w:tc>
          <w:tcPr>
            <w:tcW w:w="0" w:type="auto"/>
            <w:vAlign w:val="bottom"/>
          </w:tcPr>
          <w:p w14:paraId="01DC61E8" w14:textId="5E1C2583" w:rsidR="00755023" w:rsidDel="00990A51" w:rsidRDefault="00755023" w:rsidP="002F6D12">
            <w:pPr>
              <w:ind w:firstLine="0"/>
              <w:jc w:val="center"/>
              <w:rPr>
                <w:del w:id="1115" w:author="Michael Decker" w:date="2020-04-18T18:16:00Z"/>
                <w:rFonts w:cs="Times New Roman"/>
                <w:szCs w:val="24"/>
              </w:rPr>
            </w:pPr>
            <w:del w:id="1116" w:author="Michael Decker" w:date="2020-04-18T18:16:00Z">
              <w:r w:rsidDel="00990A51">
                <w:rPr>
                  <w:b/>
                  <w:bCs/>
                  <w:color w:val="000000"/>
                </w:rPr>
                <w:delText>Comment Lines in Gold Set</w:delText>
              </w:r>
            </w:del>
          </w:p>
        </w:tc>
        <w:tc>
          <w:tcPr>
            <w:tcW w:w="0" w:type="auto"/>
            <w:vAlign w:val="bottom"/>
          </w:tcPr>
          <w:p w14:paraId="7EA4C157" w14:textId="0744FDB7" w:rsidR="00755023" w:rsidDel="00990A51" w:rsidRDefault="00FF4AA7" w:rsidP="002F6D12">
            <w:pPr>
              <w:ind w:firstLine="0"/>
              <w:jc w:val="center"/>
              <w:rPr>
                <w:del w:id="1117" w:author="Michael Decker" w:date="2020-04-18T18:16:00Z"/>
                <w:rFonts w:cs="Times New Roman"/>
                <w:szCs w:val="24"/>
              </w:rPr>
            </w:pPr>
            <w:del w:id="1118" w:author="Michael Decker" w:date="2020-04-18T18:16:00Z">
              <w:r w:rsidDel="00990A51">
                <w:rPr>
                  <w:b/>
                  <w:bCs/>
                  <w:color w:val="000000"/>
                </w:rPr>
                <w:delText>Commented-out code</w:delText>
              </w:r>
              <w:r w:rsidR="00755023" w:rsidDel="00990A51">
                <w:rPr>
                  <w:b/>
                  <w:bCs/>
                  <w:color w:val="000000"/>
                </w:rPr>
                <w:delText xml:space="preserve"> in Gold Set</w:delText>
              </w:r>
            </w:del>
          </w:p>
        </w:tc>
        <w:tc>
          <w:tcPr>
            <w:tcW w:w="0" w:type="auto"/>
            <w:vAlign w:val="bottom"/>
          </w:tcPr>
          <w:p w14:paraId="119A326D" w14:textId="7B43030D" w:rsidR="00755023" w:rsidDel="00990A51" w:rsidRDefault="00C061CA" w:rsidP="002F6D12">
            <w:pPr>
              <w:ind w:firstLine="0"/>
              <w:jc w:val="center"/>
              <w:rPr>
                <w:del w:id="1119" w:author="Michael Decker" w:date="2020-04-18T18:16:00Z"/>
                <w:rFonts w:cs="Times New Roman"/>
                <w:szCs w:val="24"/>
              </w:rPr>
            </w:pPr>
            <w:del w:id="1120" w:author="Michael Decker" w:date="2020-04-18T18:16:00Z">
              <w:r w:rsidDel="00990A51">
                <w:rPr>
                  <w:b/>
                  <w:bCs/>
                  <w:color w:val="000000"/>
                </w:rPr>
                <w:delText>Ratio of Comments to Code</w:delText>
              </w:r>
            </w:del>
          </w:p>
        </w:tc>
        <w:tc>
          <w:tcPr>
            <w:tcW w:w="0" w:type="auto"/>
            <w:vAlign w:val="bottom"/>
          </w:tcPr>
          <w:p w14:paraId="638D47E7" w14:textId="2624F1D9" w:rsidR="00755023" w:rsidDel="00990A51" w:rsidRDefault="00755023" w:rsidP="002F6D12">
            <w:pPr>
              <w:ind w:firstLine="0"/>
              <w:jc w:val="center"/>
              <w:rPr>
                <w:del w:id="1121" w:author="Michael Decker" w:date="2020-04-18T18:16:00Z"/>
                <w:rFonts w:cs="Times New Roman"/>
                <w:szCs w:val="24"/>
              </w:rPr>
            </w:pPr>
            <w:del w:id="1122" w:author="Michael Decker" w:date="2020-04-18T18:16:00Z">
              <w:r w:rsidDel="00990A51">
                <w:rPr>
                  <w:b/>
                  <w:bCs/>
                  <w:color w:val="000000"/>
                </w:rPr>
                <w:delText>Percentage of Corpus</w:delText>
              </w:r>
            </w:del>
          </w:p>
        </w:tc>
      </w:tr>
      <w:tr w:rsidR="00F25551" w:rsidDel="00990A51" w14:paraId="0E6D9626" w14:textId="46025C62" w:rsidTr="002F6D12">
        <w:trPr>
          <w:del w:id="1123" w:author="Michael Decker" w:date="2020-04-18T18:16:00Z"/>
        </w:trPr>
        <w:tc>
          <w:tcPr>
            <w:tcW w:w="0" w:type="auto"/>
            <w:vAlign w:val="bottom"/>
          </w:tcPr>
          <w:p w14:paraId="790AAB65" w14:textId="6DFDD0B8" w:rsidR="00F25551" w:rsidDel="00990A51" w:rsidRDefault="00F25551" w:rsidP="00F25551">
            <w:pPr>
              <w:ind w:firstLine="0"/>
              <w:rPr>
                <w:del w:id="1124" w:author="Michael Decker" w:date="2020-04-18T18:16:00Z"/>
                <w:rFonts w:cs="Times New Roman"/>
                <w:szCs w:val="24"/>
              </w:rPr>
            </w:pPr>
            <w:del w:id="1125" w:author="Michael Decker" w:date="2020-04-18T18:16:00Z">
              <w:r w:rsidDel="00990A51">
                <w:rPr>
                  <w:color w:val="000000"/>
                  <w:sz w:val="20"/>
                  <w:szCs w:val="20"/>
                </w:rPr>
                <w:delText>8cc</w:delText>
              </w:r>
            </w:del>
          </w:p>
        </w:tc>
        <w:tc>
          <w:tcPr>
            <w:tcW w:w="0" w:type="auto"/>
            <w:vAlign w:val="bottom"/>
          </w:tcPr>
          <w:p w14:paraId="295E2B58" w14:textId="6C14C4F0" w:rsidR="00F25551" w:rsidDel="00990A51" w:rsidRDefault="00F25551" w:rsidP="00F25551">
            <w:pPr>
              <w:ind w:firstLine="0"/>
              <w:rPr>
                <w:del w:id="1126" w:author="Michael Decker" w:date="2020-04-18T18:16:00Z"/>
                <w:rFonts w:cs="Times New Roman"/>
                <w:szCs w:val="24"/>
              </w:rPr>
            </w:pPr>
            <w:del w:id="1127" w:author="Michael Decker" w:date="2020-04-18T18:16:00Z">
              <w:r w:rsidDel="00990A51">
                <w:rPr>
                  <w:color w:val="000000"/>
                  <w:sz w:val="20"/>
                  <w:szCs w:val="20"/>
                </w:rPr>
                <w:delText>C</w:delText>
              </w:r>
            </w:del>
          </w:p>
        </w:tc>
        <w:tc>
          <w:tcPr>
            <w:tcW w:w="0" w:type="auto"/>
            <w:vAlign w:val="bottom"/>
          </w:tcPr>
          <w:p w14:paraId="1CB186F1" w14:textId="28F9C20C" w:rsidR="00F25551" w:rsidDel="00990A51" w:rsidRDefault="00F25551" w:rsidP="00F25551">
            <w:pPr>
              <w:ind w:firstLine="0"/>
              <w:jc w:val="right"/>
              <w:rPr>
                <w:del w:id="1128" w:author="Michael Decker" w:date="2020-04-18T18:16:00Z"/>
                <w:rFonts w:cs="Times New Roman"/>
                <w:szCs w:val="24"/>
              </w:rPr>
            </w:pPr>
            <w:del w:id="1129" w:author="Michael Decker" w:date="2020-04-18T18:16:00Z">
              <w:r w:rsidDel="00990A51">
                <w:rPr>
                  <w:color w:val="000000"/>
                  <w:sz w:val="20"/>
                  <w:szCs w:val="20"/>
                </w:rPr>
                <w:delText>9</w:delText>
              </w:r>
            </w:del>
          </w:p>
        </w:tc>
        <w:tc>
          <w:tcPr>
            <w:tcW w:w="0" w:type="auto"/>
            <w:vAlign w:val="bottom"/>
          </w:tcPr>
          <w:p w14:paraId="61929953" w14:textId="6647C546" w:rsidR="00F25551" w:rsidDel="00990A51" w:rsidRDefault="00F25551" w:rsidP="00F25551">
            <w:pPr>
              <w:ind w:firstLine="0"/>
              <w:jc w:val="right"/>
              <w:rPr>
                <w:del w:id="1130" w:author="Michael Decker" w:date="2020-04-18T18:16:00Z"/>
                <w:rFonts w:cs="Times New Roman"/>
                <w:szCs w:val="24"/>
              </w:rPr>
            </w:pPr>
            <w:del w:id="1131" w:author="Michael Decker" w:date="2020-04-18T18:16:00Z">
              <w:r w:rsidDel="00990A51">
                <w:rPr>
                  <w:color w:val="000000"/>
                  <w:sz w:val="20"/>
                  <w:szCs w:val="20"/>
                </w:rPr>
                <w:delText>9791</w:delText>
              </w:r>
            </w:del>
          </w:p>
        </w:tc>
        <w:tc>
          <w:tcPr>
            <w:tcW w:w="0" w:type="auto"/>
            <w:vAlign w:val="bottom"/>
          </w:tcPr>
          <w:p w14:paraId="5010F3D2" w14:textId="2FCAAACA" w:rsidR="00F25551" w:rsidDel="00990A51" w:rsidRDefault="00F25551" w:rsidP="00F25551">
            <w:pPr>
              <w:ind w:firstLine="0"/>
              <w:jc w:val="right"/>
              <w:rPr>
                <w:del w:id="1132" w:author="Michael Decker" w:date="2020-04-18T18:16:00Z"/>
                <w:rFonts w:cs="Times New Roman"/>
                <w:szCs w:val="24"/>
              </w:rPr>
            </w:pPr>
            <w:del w:id="1133" w:author="Michael Decker" w:date="2020-04-18T18:16:00Z">
              <w:r w:rsidDel="00990A51">
                <w:rPr>
                  <w:color w:val="000000"/>
                  <w:sz w:val="20"/>
                  <w:szCs w:val="20"/>
                </w:rPr>
                <w:delText>712</w:delText>
              </w:r>
            </w:del>
          </w:p>
        </w:tc>
        <w:tc>
          <w:tcPr>
            <w:tcW w:w="0" w:type="auto"/>
            <w:vAlign w:val="bottom"/>
          </w:tcPr>
          <w:p w14:paraId="3566A3FE" w14:textId="5C401646" w:rsidR="00F25551" w:rsidDel="00990A51" w:rsidRDefault="00F25551" w:rsidP="00F25551">
            <w:pPr>
              <w:ind w:firstLine="0"/>
              <w:jc w:val="right"/>
              <w:rPr>
                <w:del w:id="1134" w:author="Michael Decker" w:date="2020-04-18T18:16:00Z"/>
                <w:rFonts w:cs="Times New Roman"/>
                <w:szCs w:val="24"/>
              </w:rPr>
            </w:pPr>
            <w:del w:id="1135" w:author="Michael Decker" w:date="2020-04-18T18:16:00Z">
              <w:r w:rsidDel="00990A51">
                <w:rPr>
                  <w:color w:val="000000"/>
                  <w:sz w:val="20"/>
                  <w:szCs w:val="20"/>
                </w:rPr>
                <w:delText>1</w:delText>
              </w:r>
            </w:del>
          </w:p>
        </w:tc>
        <w:tc>
          <w:tcPr>
            <w:tcW w:w="0" w:type="auto"/>
            <w:vAlign w:val="bottom"/>
          </w:tcPr>
          <w:p w14:paraId="3DAE25E9" w14:textId="1466AE95" w:rsidR="00F25551" w:rsidDel="00990A51" w:rsidRDefault="00F25551" w:rsidP="00F25551">
            <w:pPr>
              <w:ind w:firstLine="0"/>
              <w:jc w:val="right"/>
              <w:rPr>
                <w:del w:id="1136" w:author="Michael Decker" w:date="2020-04-18T18:16:00Z"/>
                <w:rFonts w:cs="Times New Roman"/>
                <w:szCs w:val="24"/>
              </w:rPr>
            </w:pPr>
            <w:del w:id="1137" w:author="Michael Decker" w:date="2020-04-18T18:16:00Z">
              <w:r w:rsidDel="00990A51">
                <w:rPr>
                  <w:color w:val="000000"/>
                  <w:sz w:val="20"/>
                  <w:szCs w:val="20"/>
                </w:rPr>
                <w:delText>0</w:delText>
              </w:r>
            </w:del>
          </w:p>
        </w:tc>
        <w:tc>
          <w:tcPr>
            <w:tcW w:w="0" w:type="auto"/>
            <w:vAlign w:val="bottom"/>
          </w:tcPr>
          <w:p w14:paraId="5CF11EEE" w14:textId="010C5A86" w:rsidR="00F25551" w:rsidDel="00990A51" w:rsidRDefault="00F25551" w:rsidP="00F25551">
            <w:pPr>
              <w:ind w:firstLine="0"/>
              <w:jc w:val="right"/>
              <w:rPr>
                <w:del w:id="1138" w:author="Michael Decker" w:date="2020-04-18T18:16:00Z"/>
                <w:rFonts w:cs="Times New Roman"/>
                <w:szCs w:val="24"/>
              </w:rPr>
            </w:pPr>
            <w:del w:id="1139" w:author="Michael Decker" w:date="2020-04-18T18:16:00Z">
              <w:r w:rsidDel="00990A51">
                <w:rPr>
                  <w:color w:val="000000"/>
                  <w:sz w:val="20"/>
                  <w:szCs w:val="20"/>
                </w:rPr>
                <w:delText>0.07</w:delText>
              </w:r>
            </w:del>
          </w:p>
        </w:tc>
        <w:tc>
          <w:tcPr>
            <w:tcW w:w="0" w:type="auto"/>
            <w:vAlign w:val="bottom"/>
          </w:tcPr>
          <w:p w14:paraId="293C6EA6" w14:textId="69ED0C6B" w:rsidR="00F25551" w:rsidDel="00990A51" w:rsidRDefault="00F25551" w:rsidP="00F25551">
            <w:pPr>
              <w:ind w:firstLine="0"/>
              <w:jc w:val="right"/>
              <w:rPr>
                <w:del w:id="1140" w:author="Michael Decker" w:date="2020-04-18T18:16:00Z"/>
                <w:rFonts w:cs="Times New Roman"/>
                <w:szCs w:val="24"/>
              </w:rPr>
            </w:pPr>
            <w:del w:id="1141" w:author="Michael Decker" w:date="2020-04-18T18:16:00Z">
              <w:r w:rsidDel="00990A51">
                <w:rPr>
                  <w:color w:val="000000"/>
                  <w:sz w:val="20"/>
                  <w:szCs w:val="20"/>
                </w:rPr>
                <w:delText>0.0341</w:delText>
              </w:r>
            </w:del>
          </w:p>
        </w:tc>
      </w:tr>
      <w:tr w:rsidR="00F25551" w:rsidDel="00990A51" w14:paraId="4C3203E1" w14:textId="5C094230" w:rsidTr="002F6D12">
        <w:trPr>
          <w:del w:id="1142" w:author="Michael Decker" w:date="2020-04-18T18:16:00Z"/>
        </w:trPr>
        <w:tc>
          <w:tcPr>
            <w:tcW w:w="0" w:type="auto"/>
            <w:vAlign w:val="bottom"/>
          </w:tcPr>
          <w:p w14:paraId="1D25D9FE" w14:textId="6299F479" w:rsidR="00F25551" w:rsidDel="00990A51" w:rsidRDefault="00F25551" w:rsidP="00F25551">
            <w:pPr>
              <w:ind w:firstLine="0"/>
              <w:rPr>
                <w:del w:id="1143" w:author="Michael Decker" w:date="2020-04-18T18:16:00Z"/>
                <w:rFonts w:cs="Times New Roman"/>
                <w:szCs w:val="24"/>
              </w:rPr>
            </w:pPr>
            <w:del w:id="1144" w:author="Michael Decker" w:date="2020-04-18T18:16:00Z">
              <w:r w:rsidDel="00990A51">
                <w:rPr>
                  <w:color w:val="000000"/>
                  <w:sz w:val="20"/>
                  <w:szCs w:val="20"/>
                </w:rPr>
                <w:delText>aleth</w:delText>
              </w:r>
            </w:del>
          </w:p>
        </w:tc>
        <w:tc>
          <w:tcPr>
            <w:tcW w:w="0" w:type="auto"/>
            <w:vAlign w:val="bottom"/>
          </w:tcPr>
          <w:p w14:paraId="5028A2DD" w14:textId="31F1E168" w:rsidR="00F25551" w:rsidDel="00990A51" w:rsidRDefault="00F25551" w:rsidP="00F25551">
            <w:pPr>
              <w:ind w:firstLine="0"/>
              <w:rPr>
                <w:del w:id="1145" w:author="Michael Decker" w:date="2020-04-18T18:16:00Z"/>
                <w:rFonts w:cs="Times New Roman"/>
                <w:szCs w:val="24"/>
              </w:rPr>
            </w:pPr>
            <w:del w:id="1146" w:author="Michael Decker" w:date="2020-04-18T18:16:00Z">
              <w:r w:rsidDel="00990A51">
                <w:rPr>
                  <w:color w:val="000000"/>
                  <w:sz w:val="20"/>
                  <w:szCs w:val="20"/>
                </w:rPr>
                <w:delText>C++</w:delText>
              </w:r>
            </w:del>
          </w:p>
        </w:tc>
        <w:tc>
          <w:tcPr>
            <w:tcW w:w="0" w:type="auto"/>
            <w:vAlign w:val="bottom"/>
          </w:tcPr>
          <w:p w14:paraId="41FCDDF7" w14:textId="55A6452F" w:rsidR="00F25551" w:rsidDel="00990A51" w:rsidRDefault="00F25551" w:rsidP="00F25551">
            <w:pPr>
              <w:ind w:firstLine="0"/>
              <w:jc w:val="right"/>
              <w:rPr>
                <w:del w:id="1147" w:author="Michael Decker" w:date="2020-04-18T18:16:00Z"/>
                <w:rFonts w:cs="Times New Roman"/>
                <w:szCs w:val="24"/>
              </w:rPr>
            </w:pPr>
            <w:del w:id="1148" w:author="Michael Decker" w:date="2020-04-18T18:16:00Z">
              <w:r w:rsidDel="00990A51">
                <w:rPr>
                  <w:color w:val="000000"/>
                  <w:sz w:val="20"/>
                  <w:szCs w:val="20"/>
                </w:rPr>
                <w:delText>148</w:delText>
              </w:r>
            </w:del>
          </w:p>
        </w:tc>
        <w:tc>
          <w:tcPr>
            <w:tcW w:w="0" w:type="auto"/>
            <w:vAlign w:val="bottom"/>
          </w:tcPr>
          <w:p w14:paraId="1CDC12DE" w14:textId="61573CD3" w:rsidR="00F25551" w:rsidDel="00990A51" w:rsidRDefault="00F25551" w:rsidP="00F25551">
            <w:pPr>
              <w:ind w:firstLine="0"/>
              <w:jc w:val="right"/>
              <w:rPr>
                <w:del w:id="1149" w:author="Michael Decker" w:date="2020-04-18T18:16:00Z"/>
                <w:rFonts w:cs="Times New Roman"/>
                <w:szCs w:val="24"/>
              </w:rPr>
            </w:pPr>
            <w:del w:id="1150" w:author="Michael Decker" w:date="2020-04-18T18:16:00Z">
              <w:r w:rsidDel="00990A51">
                <w:rPr>
                  <w:color w:val="000000"/>
                  <w:sz w:val="20"/>
                  <w:szCs w:val="20"/>
                </w:rPr>
                <w:delText>90154</w:delText>
              </w:r>
            </w:del>
          </w:p>
        </w:tc>
        <w:tc>
          <w:tcPr>
            <w:tcW w:w="0" w:type="auto"/>
            <w:vAlign w:val="bottom"/>
          </w:tcPr>
          <w:p w14:paraId="41CC82B9" w14:textId="2E9373EB" w:rsidR="00F25551" w:rsidDel="00990A51" w:rsidRDefault="00F25551" w:rsidP="00F25551">
            <w:pPr>
              <w:ind w:firstLine="0"/>
              <w:jc w:val="right"/>
              <w:rPr>
                <w:del w:id="1151" w:author="Michael Decker" w:date="2020-04-18T18:16:00Z"/>
                <w:rFonts w:cs="Times New Roman"/>
                <w:szCs w:val="24"/>
              </w:rPr>
            </w:pPr>
            <w:del w:id="1152" w:author="Michael Decker" w:date="2020-04-18T18:16:00Z">
              <w:r w:rsidDel="00990A51">
                <w:rPr>
                  <w:color w:val="000000"/>
                  <w:sz w:val="20"/>
                  <w:szCs w:val="20"/>
                </w:rPr>
                <w:delText>9979</w:delText>
              </w:r>
            </w:del>
          </w:p>
        </w:tc>
        <w:tc>
          <w:tcPr>
            <w:tcW w:w="0" w:type="auto"/>
            <w:vAlign w:val="bottom"/>
          </w:tcPr>
          <w:p w14:paraId="5DBFD643" w14:textId="576A308C" w:rsidR="00F25551" w:rsidDel="00990A51" w:rsidRDefault="00F25551" w:rsidP="00F25551">
            <w:pPr>
              <w:ind w:firstLine="0"/>
              <w:jc w:val="right"/>
              <w:rPr>
                <w:del w:id="1153" w:author="Michael Decker" w:date="2020-04-18T18:16:00Z"/>
                <w:rFonts w:cs="Times New Roman"/>
                <w:szCs w:val="24"/>
              </w:rPr>
            </w:pPr>
            <w:del w:id="1154" w:author="Michael Decker" w:date="2020-04-18T18:16:00Z">
              <w:r w:rsidDel="00990A51">
                <w:rPr>
                  <w:color w:val="000000"/>
                  <w:sz w:val="20"/>
                  <w:szCs w:val="20"/>
                </w:rPr>
                <w:delText>134</w:delText>
              </w:r>
            </w:del>
          </w:p>
        </w:tc>
        <w:tc>
          <w:tcPr>
            <w:tcW w:w="0" w:type="auto"/>
            <w:vAlign w:val="bottom"/>
          </w:tcPr>
          <w:p w14:paraId="238BA720" w14:textId="578AACBA" w:rsidR="00F25551" w:rsidDel="00990A51" w:rsidRDefault="00F25551" w:rsidP="00F25551">
            <w:pPr>
              <w:ind w:firstLine="0"/>
              <w:jc w:val="right"/>
              <w:rPr>
                <w:del w:id="1155" w:author="Michael Decker" w:date="2020-04-18T18:16:00Z"/>
                <w:rFonts w:cs="Times New Roman"/>
                <w:szCs w:val="24"/>
              </w:rPr>
            </w:pPr>
            <w:del w:id="1156" w:author="Michael Decker" w:date="2020-04-18T18:16:00Z">
              <w:r w:rsidDel="00990A51">
                <w:rPr>
                  <w:color w:val="000000"/>
                  <w:sz w:val="20"/>
                  <w:szCs w:val="20"/>
                </w:rPr>
                <w:delText>0</w:delText>
              </w:r>
            </w:del>
          </w:p>
        </w:tc>
        <w:tc>
          <w:tcPr>
            <w:tcW w:w="0" w:type="auto"/>
            <w:vAlign w:val="bottom"/>
          </w:tcPr>
          <w:p w14:paraId="3F9747D9" w14:textId="77E6F009" w:rsidR="00F25551" w:rsidDel="00990A51" w:rsidRDefault="00F25551" w:rsidP="00F25551">
            <w:pPr>
              <w:ind w:firstLine="0"/>
              <w:jc w:val="right"/>
              <w:rPr>
                <w:del w:id="1157" w:author="Michael Decker" w:date="2020-04-18T18:16:00Z"/>
                <w:rFonts w:cs="Times New Roman"/>
                <w:szCs w:val="24"/>
              </w:rPr>
            </w:pPr>
            <w:del w:id="1158" w:author="Michael Decker" w:date="2020-04-18T18:16:00Z">
              <w:r w:rsidDel="00990A51">
                <w:rPr>
                  <w:color w:val="000000"/>
                  <w:sz w:val="20"/>
                  <w:szCs w:val="20"/>
                </w:rPr>
                <w:delText>0.11</w:delText>
              </w:r>
            </w:del>
          </w:p>
        </w:tc>
        <w:tc>
          <w:tcPr>
            <w:tcW w:w="0" w:type="auto"/>
            <w:vAlign w:val="bottom"/>
          </w:tcPr>
          <w:p w14:paraId="29AC25C7" w14:textId="40BADEFC" w:rsidR="00F25551" w:rsidDel="00990A51" w:rsidRDefault="00F25551" w:rsidP="00F25551">
            <w:pPr>
              <w:ind w:firstLine="0"/>
              <w:jc w:val="right"/>
              <w:rPr>
                <w:del w:id="1159" w:author="Michael Decker" w:date="2020-04-18T18:16:00Z"/>
                <w:rFonts w:cs="Times New Roman"/>
                <w:szCs w:val="24"/>
              </w:rPr>
            </w:pPr>
            <w:del w:id="1160" w:author="Michael Decker" w:date="2020-04-18T18:16:00Z">
              <w:r w:rsidDel="00990A51">
                <w:rPr>
                  <w:color w:val="000000"/>
                  <w:sz w:val="20"/>
                  <w:szCs w:val="20"/>
                </w:rPr>
                <w:delText>4.5656</w:delText>
              </w:r>
            </w:del>
          </w:p>
        </w:tc>
      </w:tr>
      <w:tr w:rsidR="00F25551" w:rsidDel="00990A51" w14:paraId="2E7058B7" w14:textId="6EF86F34" w:rsidTr="002F6D12">
        <w:trPr>
          <w:del w:id="1161" w:author="Michael Decker" w:date="2020-04-18T18:16:00Z"/>
        </w:trPr>
        <w:tc>
          <w:tcPr>
            <w:tcW w:w="0" w:type="auto"/>
            <w:vAlign w:val="bottom"/>
          </w:tcPr>
          <w:p w14:paraId="35CBBE9B" w14:textId="4150EE5B" w:rsidR="00F25551" w:rsidDel="00990A51" w:rsidRDefault="00F25551" w:rsidP="00F25551">
            <w:pPr>
              <w:ind w:firstLine="0"/>
              <w:rPr>
                <w:del w:id="1162" w:author="Michael Decker" w:date="2020-04-18T18:16:00Z"/>
                <w:rFonts w:cs="Times New Roman"/>
                <w:szCs w:val="24"/>
              </w:rPr>
            </w:pPr>
            <w:del w:id="1163" w:author="Michael Decker" w:date="2020-04-18T18:16:00Z">
              <w:r w:rsidDel="00990A51">
                <w:rPr>
                  <w:color w:val="000000"/>
                  <w:sz w:val="20"/>
                  <w:szCs w:val="20"/>
                </w:rPr>
                <w:delText>algorithms</w:delText>
              </w:r>
            </w:del>
          </w:p>
        </w:tc>
        <w:tc>
          <w:tcPr>
            <w:tcW w:w="0" w:type="auto"/>
            <w:vAlign w:val="bottom"/>
          </w:tcPr>
          <w:p w14:paraId="645C216A" w14:textId="79D3B19D" w:rsidR="00F25551" w:rsidDel="00990A51" w:rsidRDefault="00F25551" w:rsidP="00F25551">
            <w:pPr>
              <w:ind w:firstLine="0"/>
              <w:rPr>
                <w:del w:id="1164" w:author="Michael Decker" w:date="2020-04-18T18:16:00Z"/>
                <w:rFonts w:cs="Times New Roman"/>
                <w:szCs w:val="24"/>
              </w:rPr>
            </w:pPr>
            <w:del w:id="1165" w:author="Michael Decker" w:date="2020-04-18T18:16:00Z">
              <w:r w:rsidDel="00990A51">
                <w:rPr>
                  <w:color w:val="000000"/>
                  <w:sz w:val="20"/>
                  <w:szCs w:val="20"/>
                </w:rPr>
                <w:delText>C++</w:delText>
              </w:r>
            </w:del>
          </w:p>
        </w:tc>
        <w:tc>
          <w:tcPr>
            <w:tcW w:w="0" w:type="auto"/>
            <w:vAlign w:val="bottom"/>
          </w:tcPr>
          <w:p w14:paraId="3D7AC8EF" w14:textId="649E0A97" w:rsidR="00F25551" w:rsidDel="00990A51" w:rsidRDefault="00F25551" w:rsidP="00F25551">
            <w:pPr>
              <w:ind w:firstLine="0"/>
              <w:jc w:val="right"/>
              <w:rPr>
                <w:del w:id="1166" w:author="Michael Decker" w:date="2020-04-18T18:16:00Z"/>
                <w:rFonts w:cs="Times New Roman"/>
                <w:szCs w:val="24"/>
              </w:rPr>
            </w:pPr>
            <w:del w:id="1167" w:author="Michael Decker" w:date="2020-04-18T18:16:00Z">
              <w:r w:rsidDel="00990A51">
                <w:rPr>
                  <w:color w:val="000000"/>
                  <w:sz w:val="20"/>
                  <w:szCs w:val="20"/>
                </w:rPr>
                <w:delText>134</w:delText>
              </w:r>
            </w:del>
          </w:p>
        </w:tc>
        <w:tc>
          <w:tcPr>
            <w:tcW w:w="0" w:type="auto"/>
            <w:vAlign w:val="bottom"/>
          </w:tcPr>
          <w:p w14:paraId="2A7B421B" w14:textId="61E324B3" w:rsidR="00F25551" w:rsidDel="00990A51" w:rsidRDefault="00F25551" w:rsidP="00F25551">
            <w:pPr>
              <w:ind w:firstLine="0"/>
              <w:jc w:val="right"/>
              <w:rPr>
                <w:del w:id="1168" w:author="Michael Decker" w:date="2020-04-18T18:16:00Z"/>
                <w:rFonts w:cs="Times New Roman"/>
                <w:szCs w:val="24"/>
              </w:rPr>
            </w:pPr>
            <w:del w:id="1169" w:author="Michael Decker" w:date="2020-04-18T18:16:00Z">
              <w:r w:rsidDel="00990A51">
                <w:rPr>
                  <w:color w:val="000000"/>
                  <w:sz w:val="20"/>
                  <w:szCs w:val="20"/>
                </w:rPr>
                <w:delText>9390</w:delText>
              </w:r>
            </w:del>
          </w:p>
        </w:tc>
        <w:tc>
          <w:tcPr>
            <w:tcW w:w="0" w:type="auto"/>
            <w:vAlign w:val="bottom"/>
          </w:tcPr>
          <w:p w14:paraId="55A3D202" w14:textId="493B0615" w:rsidR="00F25551" w:rsidDel="00990A51" w:rsidRDefault="00F25551" w:rsidP="00F25551">
            <w:pPr>
              <w:ind w:firstLine="0"/>
              <w:jc w:val="right"/>
              <w:rPr>
                <w:del w:id="1170" w:author="Michael Decker" w:date="2020-04-18T18:16:00Z"/>
                <w:rFonts w:cs="Times New Roman"/>
                <w:szCs w:val="24"/>
              </w:rPr>
            </w:pPr>
            <w:del w:id="1171" w:author="Michael Decker" w:date="2020-04-18T18:16:00Z">
              <w:r w:rsidDel="00990A51">
                <w:rPr>
                  <w:color w:val="000000"/>
                  <w:sz w:val="20"/>
                  <w:szCs w:val="20"/>
                </w:rPr>
                <w:delText>2809</w:delText>
              </w:r>
            </w:del>
          </w:p>
        </w:tc>
        <w:tc>
          <w:tcPr>
            <w:tcW w:w="0" w:type="auto"/>
            <w:vAlign w:val="bottom"/>
          </w:tcPr>
          <w:p w14:paraId="08BC8C84" w14:textId="5C184B91" w:rsidR="00F25551" w:rsidDel="00990A51" w:rsidRDefault="00F25551" w:rsidP="00F25551">
            <w:pPr>
              <w:ind w:firstLine="0"/>
              <w:jc w:val="right"/>
              <w:rPr>
                <w:del w:id="1172" w:author="Michael Decker" w:date="2020-04-18T18:16:00Z"/>
                <w:rFonts w:cs="Times New Roman"/>
                <w:szCs w:val="24"/>
              </w:rPr>
            </w:pPr>
            <w:del w:id="1173" w:author="Michael Decker" w:date="2020-04-18T18:16:00Z">
              <w:r w:rsidDel="00990A51">
                <w:rPr>
                  <w:color w:val="000000"/>
                  <w:sz w:val="20"/>
                  <w:szCs w:val="20"/>
                </w:rPr>
                <w:delText>1</w:delText>
              </w:r>
            </w:del>
          </w:p>
        </w:tc>
        <w:tc>
          <w:tcPr>
            <w:tcW w:w="0" w:type="auto"/>
            <w:vAlign w:val="bottom"/>
          </w:tcPr>
          <w:p w14:paraId="44676C1C" w14:textId="4E5EE680" w:rsidR="00F25551" w:rsidDel="00990A51" w:rsidRDefault="00F25551" w:rsidP="00F25551">
            <w:pPr>
              <w:ind w:firstLine="0"/>
              <w:jc w:val="right"/>
              <w:rPr>
                <w:del w:id="1174" w:author="Michael Decker" w:date="2020-04-18T18:16:00Z"/>
                <w:rFonts w:cs="Times New Roman"/>
                <w:szCs w:val="24"/>
              </w:rPr>
            </w:pPr>
            <w:del w:id="1175" w:author="Michael Decker" w:date="2020-04-18T18:16:00Z">
              <w:r w:rsidDel="00990A51">
                <w:rPr>
                  <w:color w:val="000000"/>
                  <w:sz w:val="20"/>
                  <w:szCs w:val="20"/>
                </w:rPr>
                <w:delText>0</w:delText>
              </w:r>
            </w:del>
          </w:p>
        </w:tc>
        <w:tc>
          <w:tcPr>
            <w:tcW w:w="0" w:type="auto"/>
            <w:vAlign w:val="bottom"/>
          </w:tcPr>
          <w:p w14:paraId="4EAB44F0" w14:textId="6AE6C623" w:rsidR="00F25551" w:rsidDel="00990A51" w:rsidRDefault="00F25551" w:rsidP="00F25551">
            <w:pPr>
              <w:ind w:firstLine="0"/>
              <w:jc w:val="right"/>
              <w:rPr>
                <w:del w:id="1176" w:author="Michael Decker" w:date="2020-04-18T18:16:00Z"/>
                <w:rFonts w:cs="Times New Roman"/>
                <w:szCs w:val="24"/>
              </w:rPr>
            </w:pPr>
            <w:del w:id="1177" w:author="Michael Decker" w:date="2020-04-18T18:16:00Z">
              <w:r w:rsidDel="00990A51">
                <w:rPr>
                  <w:color w:val="000000"/>
                  <w:sz w:val="20"/>
                  <w:szCs w:val="20"/>
                </w:rPr>
                <w:delText>0.30</w:delText>
              </w:r>
            </w:del>
          </w:p>
        </w:tc>
        <w:tc>
          <w:tcPr>
            <w:tcW w:w="0" w:type="auto"/>
            <w:vAlign w:val="bottom"/>
          </w:tcPr>
          <w:p w14:paraId="1B809211" w14:textId="2A288163" w:rsidR="00F25551" w:rsidDel="00990A51" w:rsidRDefault="00F25551" w:rsidP="00F25551">
            <w:pPr>
              <w:ind w:firstLine="0"/>
              <w:jc w:val="right"/>
              <w:rPr>
                <w:del w:id="1178" w:author="Michael Decker" w:date="2020-04-18T18:16:00Z"/>
                <w:rFonts w:cs="Times New Roman"/>
                <w:szCs w:val="24"/>
              </w:rPr>
            </w:pPr>
            <w:del w:id="1179" w:author="Michael Decker" w:date="2020-04-18T18:16:00Z">
              <w:r w:rsidDel="00990A51">
                <w:rPr>
                  <w:color w:val="000000"/>
                  <w:sz w:val="20"/>
                  <w:szCs w:val="20"/>
                </w:rPr>
                <w:delText>0.0341</w:delText>
              </w:r>
            </w:del>
          </w:p>
        </w:tc>
      </w:tr>
      <w:tr w:rsidR="00F25551" w:rsidDel="00990A51" w14:paraId="5D28A7B8" w14:textId="788963BE" w:rsidTr="002F6D12">
        <w:trPr>
          <w:del w:id="1180" w:author="Michael Decker" w:date="2020-04-18T18:16:00Z"/>
        </w:trPr>
        <w:tc>
          <w:tcPr>
            <w:tcW w:w="0" w:type="auto"/>
            <w:vAlign w:val="bottom"/>
          </w:tcPr>
          <w:p w14:paraId="27082359" w14:textId="63FBCDE1" w:rsidR="00F25551" w:rsidDel="00990A51" w:rsidRDefault="00F25551" w:rsidP="00F25551">
            <w:pPr>
              <w:ind w:firstLine="0"/>
              <w:rPr>
                <w:del w:id="1181" w:author="Michael Decker" w:date="2020-04-18T18:16:00Z"/>
                <w:rFonts w:cs="Times New Roman"/>
                <w:szCs w:val="24"/>
              </w:rPr>
            </w:pPr>
            <w:del w:id="1182" w:author="Michael Decker" w:date="2020-04-18T18:16:00Z">
              <w:r w:rsidDel="00990A51">
                <w:rPr>
                  <w:color w:val="000000"/>
                  <w:sz w:val="20"/>
                  <w:szCs w:val="20"/>
                </w:rPr>
                <w:delText>asio</w:delText>
              </w:r>
            </w:del>
          </w:p>
        </w:tc>
        <w:tc>
          <w:tcPr>
            <w:tcW w:w="0" w:type="auto"/>
            <w:vAlign w:val="bottom"/>
          </w:tcPr>
          <w:p w14:paraId="7E40D004" w14:textId="3EC04004" w:rsidR="00F25551" w:rsidDel="00990A51" w:rsidRDefault="00F25551" w:rsidP="00F25551">
            <w:pPr>
              <w:ind w:firstLine="0"/>
              <w:rPr>
                <w:del w:id="1183" w:author="Michael Decker" w:date="2020-04-18T18:16:00Z"/>
                <w:rFonts w:cs="Times New Roman"/>
                <w:szCs w:val="24"/>
              </w:rPr>
            </w:pPr>
            <w:del w:id="1184" w:author="Michael Decker" w:date="2020-04-18T18:16:00Z">
              <w:r w:rsidDel="00990A51">
                <w:rPr>
                  <w:color w:val="000000"/>
                  <w:sz w:val="20"/>
                  <w:szCs w:val="20"/>
                </w:rPr>
                <w:delText>C++</w:delText>
              </w:r>
            </w:del>
          </w:p>
        </w:tc>
        <w:tc>
          <w:tcPr>
            <w:tcW w:w="0" w:type="auto"/>
            <w:vAlign w:val="bottom"/>
          </w:tcPr>
          <w:p w14:paraId="17791C9F" w14:textId="612282B8" w:rsidR="00F25551" w:rsidDel="00990A51" w:rsidRDefault="00F25551" w:rsidP="00F25551">
            <w:pPr>
              <w:ind w:firstLine="0"/>
              <w:jc w:val="right"/>
              <w:rPr>
                <w:del w:id="1185" w:author="Michael Decker" w:date="2020-04-18T18:16:00Z"/>
                <w:rFonts w:cs="Times New Roman"/>
                <w:szCs w:val="24"/>
              </w:rPr>
            </w:pPr>
            <w:del w:id="1186" w:author="Michael Decker" w:date="2020-04-18T18:16:00Z">
              <w:r w:rsidDel="00990A51">
                <w:rPr>
                  <w:color w:val="000000"/>
                  <w:sz w:val="20"/>
                  <w:szCs w:val="20"/>
                </w:rPr>
                <w:delText>28</w:delText>
              </w:r>
            </w:del>
          </w:p>
        </w:tc>
        <w:tc>
          <w:tcPr>
            <w:tcW w:w="0" w:type="auto"/>
            <w:vAlign w:val="bottom"/>
          </w:tcPr>
          <w:p w14:paraId="1C4BBA49" w14:textId="38882FDD" w:rsidR="00F25551" w:rsidDel="00990A51" w:rsidRDefault="00F25551" w:rsidP="00F25551">
            <w:pPr>
              <w:ind w:firstLine="0"/>
              <w:jc w:val="right"/>
              <w:rPr>
                <w:del w:id="1187" w:author="Michael Decker" w:date="2020-04-18T18:16:00Z"/>
                <w:rFonts w:cs="Times New Roman"/>
                <w:szCs w:val="24"/>
              </w:rPr>
            </w:pPr>
            <w:del w:id="1188" w:author="Michael Decker" w:date="2020-04-18T18:16:00Z">
              <w:r w:rsidDel="00990A51">
                <w:rPr>
                  <w:color w:val="000000"/>
                  <w:sz w:val="20"/>
                  <w:szCs w:val="20"/>
                </w:rPr>
                <w:delText>105180</w:delText>
              </w:r>
            </w:del>
          </w:p>
        </w:tc>
        <w:tc>
          <w:tcPr>
            <w:tcW w:w="0" w:type="auto"/>
            <w:vAlign w:val="bottom"/>
          </w:tcPr>
          <w:p w14:paraId="203630AD" w14:textId="49FB75E7" w:rsidR="00F25551" w:rsidDel="00990A51" w:rsidRDefault="00F25551" w:rsidP="00F25551">
            <w:pPr>
              <w:ind w:firstLine="0"/>
              <w:jc w:val="right"/>
              <w:rPr>
                <w:del w:id="1189" w:author="Michael Decker" w:date="2020-04-18T18:16:00Z"/>
                <w:rFonts w:cs="Times New Roman"/>
                <w:szCs w:val="24"/>
              </w:rPr>
            </w:pPr>
            <w:del w:id="1190" w:author="Michael Decker" w:date="2020-04-18T18:16:00Z">
              <w:r w:rsidDel="00990A51">
                <w:rPr>
                  <w:color w:val="000000"/>
                  <w:sz w:val="20"/>
                  <w:szCs w:val="20"/>
                </w:rPr>
                <w:delText>38013</w:delText>
              </w:r>
            </w:del>
          </w:p>
        </w:tc>
        <w:tc>
          <w:tcPr>
            <w:tcW w:w="0" w:type="auto"/>
            <w:vAlign w:val="bottom"/>
          </w:tcPr>
          <w:p w14:paraId="59F6327D" w14:textId="0F5D6B15" w:rsidR="00F25551" w:rsidDel="00990A51" w:rsidRDefault="00F25551" w:rsidP="00F25551">
            <w:pPr>
              <w:ind w:firstLine="0"/>
              <w:jc w:val="right"/>
              <w:rPr>
                <w:del w:id="1191" w:author="Michael Decker" w:date="2020-04-18T18:16:00Z"/>
                <w:rFonts w:cs="Times New Roman"/>
                <w:szCs w:val="24"/>
              </w:rPr>
            </w:pPr>
            <w:del w:id="1192" w:author="Michael Decker" w:date="2020-04-18T18:16:00Z">
              <w:r w:rsidDel="00990A51">
                <w:rPr>
                  <w:color w:val="000000"/>
                  <w:sz w:val="20"/>
                  <w:szCs w:val="20"/>
                </w:rPr>
                <w:delText>47</w:delText>
              </w:r>
            </w:del>
          </w:p>
        </w:tc>
        <w:tc>
          <w:tcPr>
            <w:tcW w:w="0" w:type="auto"/>
            <w:vAlign w:val="bottom"/>
          </w:tcPr>
          <w:p w14:paraId="54FBD6DA" w14:textId="26470228" w:rsidR="00F25551" w:rsidDel="00990A51" w:rsidRDefault="00F25551" w:rsidP="00F25551">
            <w:pPr>
              <w:ind w:firstLine="0"/>
              <w:jc w:val="right"/>
              <w:rPr>
                <w:del w:id="1193" w:author="Michael Decker" w:date="2020-04-18T18:16:00Z"/>
                <w:rFonts w:cs="Times New Roman"/>
                <w:szCs w:val="24"/>
              </w:rPr>
            </w:pPr>
            <w:del w:id="1194" w:author="Michael Decker" w:date="2020-04-18T18:16:00Z">
              <w:r w:rsidDel="00990A51">
                <w:rPr>
                  <w:color w:val="000000"/>
                  <w:sz w:val="20"/>
                  <w:szCs w:val="20"/>
                </w:rPr>
                <w:delText>0</w:delText>
              </w:r>
            </w:del>
          </w:p>
        </w:tc>
        <w:tc>
          <w:tcPr>
            <w:tcW w:w="0" w:type="auto"/>
            <w:vAlign w:val="bottom"/>
          </w:tcPr>
          <w:p w14:paraId="5C6E432F" w14:textId="32753842" w:rsidR="00F25551" w:rsidDel="00990A51" w:rsidRDefault="00F25551" w:rsidP="00F25551">
            <w:pPr>
              <w:ind w:firstLine="0"/>
              <w:jc w:val="right"/>
              <w:rPr>
                <w:del w:id="1195" w:author="Michael Decker" w:date="2020-04-18T18:16:00Z"/>
                <w:rFonts w:cs="Times New Roman"/>
                <w:szCs w:val="24"/>
              </w:rPr>
            </w:pPr>
            <w:del w:id="1196" w:author="Michael Decker" w:date="2020-04-18T18:16:00Z">
              <w:r w:rsidDel="00990A51">
                <w:rPr>
                  <w:color w:val="000000"/>
                  <w:sz w:val="20"/>
                  <w:szCs w:val="20"/>
                </w:rPr>
                <w:delText>0.36</w:delText>
              </w:r>
            </w:del>
          </w:p>
        </w:tc>
        <w:tc>
          <w:tcPr>
            <w:tcW w:w="0" w:type="auto"/>
            <w:vAlign w:val="bottom"/>
          </w:tcPr>
          <w:p w14:paraId="0D1441B0" w14:textId="40BB9D2B" w:rsidR="00F25551" w:rsidDel="00990A51" w:rsidRDefault="00F25551" w:rsidP="00F25551">
            <w:pPr>
              <w:ind w:firstLine="0"/>
              <w:jc w:val="right"/>
              <w:rPr>
                <w:del w:id="1197" w:author="Michael Decker" w:date="2020-04-18T18:16:00Z"/>
                <w:rFonts w:cs="Times New Roman"/>
                <w:szCs w:val="24"/>
              </w:rPr>
            </w:pPr>
            <w:del w:id="1198" w:author="Michael Decker" w:date="2020-04-18T18:16:00Z">
              <w:r w:rsidDel="00990A51">
                <w:rPr>
                  <w:color w:val="000000"/>
                  <w:sz w:val="20"/>
                  <w:szCs w:val="20"/>
                </w:rPr>
                <w:delText>1.6014</w:delText>
              </w:r>
            </w:del>
          </w:p>
        </w:tc>
      </w:tr>
      <w:tr w:rsidR="00F25551" w:rsidDel="00990A51" w14:paraId="451C3CEE" w14:textId="478170D2" w:rsidTr="002F6D12">
        <w:trPr>
          <w:del w:id="1199" w:author="Michael Decker" w:date="2020-04-18T18:16:00Z"/>
        </w:trPr>
        <w:tc>
          <w:tcPr>
            <w:tcW w:w="0" w:type="auto"/>
            <w:vAlign w:val="bottom"/>
          </w:tcPr>
          <w:p w14:paraId="7BB7332E" w14:textId="0F295D5F" w:rsidR="00F25551" w:rsidDel="00990A51" w:rsidRDefault="00F25551" w:rsidP="00F25551">
            <w:pPr>
              <w:ind w:firstLine="0"/>
              <w:rPr>
                <w:del w:id="1200" w:author="Michael Decker" w:date="2020-04-18T18:16:00Z"/>
                <w:rFonts w:cs="Times New Roman"/>
                <w:szCs w:val="24"/>
              </w:rPr>
            </w:pPr>
            <w:del w:id="1201" w:author="Michael Decker" w:date="2020-04-18T18:16:00Z">
              <w:r w:rsidDel="00990A51">
                <w:rPr>
                  <w:color w:val="000000"/>
                  <w:sz w:val="20"/>
                  <w:szCs w:val="20"/>
                </w:rPr>
                <w:delText>aws sdk cpp</w:delText>
              </w:r>
            </w:del>
          </w:p>
        </w:tc>
        <w:tc>
          <w:tcPr>
            <w:tcW w:w="0" w:type="auto"/>
            <w:vAlign w:val="bottom"/>
          </w:tcPr>
          <w:p w14:paraId="3E3356C9" w14:textId="47E63017" w:rsidR="00F25551" w:rsidDel="00990A51" w:rsidRDefault="00F25551" w:rsidP="00F25551">
            <w:pPr>
              <w:ind w:firstLine="0"/>
              <w:rPr>
                <w:del w:id="1202" w:author="Michael Decker" w:date="2020-04-18T18:16:00Z"/>
                <w:rFonts w:cs="Times New Roman"/>
                <w:szCs w:val="24"/>
              </w:rPr>
            </w:pPr>
            <w:del w:id="1203" w:author="Michael Decker" w:date="2020-04-18T18:16:00Z">
              <w:r w:rsidDel="00990A51">
                <w:rPr>
                  <w:color w:val="000000"/>
                  <w:sz w:val="20"/>
                  <w:szCs w:val="20"/>
                </w:rPr>
                <w:delText>C++</w:delText>
              </w:r>
            </w:del>
          </w:p>
        </w:tc>
        <w:tc>
          <w:tcPr>
            <w:tcW w:w="0" w:type="auto"/>
            <w:vAlign w:val="bottom"/>
          </w:tcPr>
          <w:p w14:paraId="52952639" w14:textId="10F4F605" w:rsidR="00F25551" w:rsidDel="00990A51" w:rsidRDefault="00F25551" w:rsidP="00F25551">
            <w:pPr>
              <w:ind w:firstLine="0"/>
              <w:jc w:val="right"/>
              <w:rPr>
                <w:del w:id="1204" w:author="Michael Decker" w:date="2020-04-18T18:16:00Z"/>
                <w:rFonts w:cs="Times New Roman"/>
                <w:szCs w:val="24"/>
              </w:rPr>
            </w:pPr>
            <w:del w:id="1205" w:author="Michael Decker" w:date="2020-04-18T18:16:00Z">
              <w:r w:rsidDel="00990A51">
                <w:rPr>
                  <w:color w:val="000000"/>
                  <w:sz w:val="20"/>
                  <w:szCs w:val="20"/>
                </w:rPr>
                <w:delText>57</w:delText>
              </w:r>
            </w:del>
          </w:p>
        </w:tc>
        <w:tc>
          <w:tcPr>
            <w:tcW w:w="0" w:type="auto"/>
            <w:vAlign w:val="bottom"/>
          </w:tcPr>
          <w:p w14:paraId="3EE8444E" w14:textId="22E311B4" w:rsidR="00F25551" w:rsidDel="00990A51" w:rsidRDefault="00F25551" w:rsidP="00F25551">
            <w:pPr>
              <w:ind w:firstLine="0"/>
              <w:jc w:val="right"/>
              <w:rPr>
                <w:del w:id="1206" w:author="Michael Decker" w:date="2020-04-18T18:16:00Z"/>
                <w:rFonts w:cs="Times New Roman"/>
                <w:szCs w:val="24"/>
              </w:rPr>
            </w:pPr>
            <w:del w:id="1207" w:author="Michael Decker" w:date="2020-04-18T18:16:00Z">
              <w:r w:rsidDel="00990A51">
                <w:rPr>
                  <w:color w:val="000000"/>
                  <w:sz w:val="20"/>
                  <w:szCs w:val="20"/>
                </w:rPr>
                <w:delText>2503490</w:delText>
              </w:r>
            </w:del>
          </w:p>
        </w:tc>
        <w:tc>
          <w:tcPr>
            <w:tcW w:w="0" w:type="auto"/>
            <w:vAlign w:val="bottom"/>
          </w:tcPr>
          <w:p w14:paraId="6F9137E1" w14:textId="15D7AA16" w:rsidR="00F25551" w:rsidDel="00990A51" w:rsidRDefault="00F25551" w:rsidP="00F25551">
            <w:pPr>
              <w:ind w:firstLine="0"/>
              <w:jc w:val="right"/>
              <w:rPr>
                <w:del w:id="1208" w:author="Michael Decker" w:date="2020-04-18T18:16:00Z"/>
                <w:rFonts w:cs="Times New Roman"/>
                <w:szCs w:val="24"/>
              </w:rPr>
            </w:pPr>
            <w:del w:id="1209" w:author="Michael Decker" w:date="2020-04-18T18:16:00Z">
              <w:r w:rsidDel="00990A51">
                <w:rPr>
                  <w:color w:val="000000"/>
                  <w:sz w:val="20"/>
                  <w:szCs w:val="20"/>
                </w:rPr>
                <w:delText>2509104</w:delText>
              </w:r>
            </w:del>
          </w:p>
        </w:tc>
        <w:tc>
          <w:tcPr>
            <w:tcW w:w="0" w:type="auto"/>
            <w:vAlign w:val="bottom"/>
          </w:tcPr>
          <w:p w14:paraId="3119A0E2" w14:textId="06D250EC" w:rsidR="00F25551" w:rsidDel="00990A51" w:rsidRDefault="00F25551" w:rsidP="00F25551">
            <w:pPr>
              <w:ind w:firstLine="0"/>
              <w:jc w:val="right"/>
              <w:rPr>
                <w:del w:id="1210" w:author="Michael Decker" w:date="2020-04-18T18:16:00Z"/>
                <w:rFonts w:cs="Times New Roman"/>
                <w:szCs w:val="24"/>
              </w:rPr>
            </w:pPr>
            <w:del w:id="1211" w:author="Michael Decker" w:date="2020-04-18T18:16:00Z">
              <w:r w:rsidDel="00990A51">
                <w:rPr>
                  <w:color w:val="000000"/>
                  <w:sz w:val="20"/>
                  <w:szCs w:val="20"/>
                </w:rPr>
                <w:delText>217</w:delText>
              </w:r>
            </w:del>
          </w:p>
        </w:tc>
        <w:tc>
          <w:tcPr>
            <w:tcW w:w="0" w:type="auto"/>
            <w:vAlign w:val="bottom"/>
          </w:tcPr>
          <w:p w14:paraId="3F3DD88A" w14:textId="6DE02AAF" w:rsidR="00F25551" w:rsidDel="00990A51" w:rsidRDefault="00F25551" w:rsidP="00F25551">
            <w:pPr>
              <w:ind w:firstLine="0"/>
              <w:jc w:val="right"/>
              <w:rPr>
                <w:del w:id="1212" w:author="Michael Decker" w:date="2020-04-18T18:16:00Z"/>
                <w:rFonts w:cs="Times New Roman"/>
                <w:szCs w:val="24"/>
              </w:rPr>
            </w:pPr>
            <w:del w:id="1213" w:author="Michael Decker" w:date="2020-04-18T18:16:00Z">
              <w:r w:rsidDel="00990A51">
                <w:rPr>
                  <w:color w:val="000000"/>
                  <w:sz w:val="20"/>
                  <w:szCs w:val="20"/>
                </w:rPr>
                <w:delText>0</w:delText>
              </w:r>
            </w:del>
          </w:p>
        </w:tc>
        <w:tc>
          <w:tcPr>
            <w:tcW w:w="0" w:type="auto"/>
            <w:vAlign w:val="bottom"/>
          </w:tcPr>
          <w:p w14:paraId="42A90930" w14:textId="62D26AD5" w:rsidR="00F25551" w:rsidDel="00990A51" w:rsidRDefault="00F25551" w:rsidP="00F25551">
            <w:pPr>
              <w:ind w:firstLine="0"/>
              <w:jc w:val="right"/>
              <w:rPr>
                <w:del w:id="1214" w:author="Michael Decker" w:date="2020-04-18T18:16:00Z"/>
                <w:rFonts w:cs="Times New Roman"/>
                <w:szCs w:val="24"/>
              </w:rPr>
            </w:pPr>
            <w:del w:id="1215" w:author="Michael Decker" w:date="2020-04-18T18:16:00Z">
              <w:r w:rsidDel="00990A51">
                <w:rPr>
                  <w:color w:val="000000"/>
                  <w:sz w:val="20"/>
                  <w:szCs w:val="20"/>
                </w:rPr>
                <w:delText>1.00</w:delText>
              </w:r>
            </w:del>
          </w:p>
        </w:tc>
        <w:tc>
          <w:tcPr>
            <w:tcW w:w="0" w:type="auto"/>
            <w:vAlign w:val="bottom"/>
          </w:tcPr>
          <w:p w14:paraId="69D25538" w14:textId="7B09F178" w:rsidR="00F25551" w:rsidDel="00990A51" w:rsidRDefault="00F25551" w:rsidP="00F25551">
            <w:pPr>
              <w:ind w:firstLine="0"/>
              <w:jc w:val="right"/>
              <w:rPr>
                <w:del w:id="1216" w:author="Michael Decker" w:date="2020-04-18T18:16:00Z"/>
                <w:rFonts w:cs="Times New Roman"/>
                <w:szCs w:val="24"/>
              </w:rPr>
            </w:pPr>
            <w:del w:id="1217" w:author="Michael Decker" w:date="2020-04-18T18:16:00Z">
              <w:r w:rsidDel="00990A51">
                <w:rPr>
                  <w:color w:val="000000"/>
                  <w:sz w:val="20"/>
                  <w:szCs w:val="20"/>
                </w:rPr>
                <w:delText>7.3935</w:delText>
              </w:r>
            </w:del>
          </w:p>
        </w:tc>
      </w:tr>
      <w:tr w:rsidR="00F25551" w:rsidDel="00990A51" w14:paraId="4E4EB9A0" w14:textId="2A0918E1" w:rsidTr="002F6D12">
        <w:trPr>
          <w:del w:id="1218" w:author="Michael Decker" w:date="2020-04-18T18:16:00Z"/>
        </w:trPr>
        <w:tc>
          <w:tcPr>
            <w:tcW w:w="0" w:type="auto"/>
            <w:vAlign w:val="bottom"/>
          </w:tcPr>
          <w:p w14:paraId="675A4C67" w14:textId="50BA13E7" w:rsidR="00F25551" w:rsidDel="00990A51" w:rsidRDefault="00F25551" w:rsidP="00F25551">
            <w:pPr>
              <w:ind w:firstLine="0"/>
              <w:rPr>
                <w:del w:id="1219" w:author="Michael Decker" w:date="2020-04-18T18:16:00Z"/>
                <w:rFonts w:cs="Times New Roman"/>
                <w:szCs w:val="24"/>
              </w:rPr>
            </w:pPr>
            <w:del w:id="1220" w:author="Michael Decker" w:date="2020-04-18T18:16:00Z">
              <w:r w:rsidDel="00990A51">
                <w:rPr>
                  <w:color w:val="000000"/>
                  <w:sz w:val="20"/>
                  <w:szCs w:val="20"/>
                </w:rPr>
                <w:delText>cdt</w:delText>
              </w:r>
            </w:del>
          </w:p>
        </w:tc>
        <w:tc>
          <w:tcPr>
            <w:tcW w:w="0" w:type="auto"/>
            <w:vAlign w:val="bottom"/>
          </w:tcPr>
          <w:p w14:paraId="0E31F25F" w14:textId="78DE2B5E" w:rsidR="00F25551" w:rsidDel="00990A51" w:rsidRDefault="00F25551" w:rsidP="00F25551">
            <w:pPr>
              <w:ind w:firstLine="0"/>
              <w:rPr>
                <w:del w:id="1221" w:author="Michael Decker" w:date="2020-04-18T18:16:00Z"/>
                <w:rFonts w:cs="Times New Roman"/>
                <w:szCs w:val="24"/>
              </w:rPr>
            </w:pPr>
            <w:del w:id="1222" w:author="Michael Decker" w:date="2020-04-18T18:16:00Z">
              <w:r w:rsidDel="00990A51">
                <w:rPr>
                  <w:color w:val="000000"/>
                  <w:sz w:val="20"/>
                  <w:szCs w:val="20"/>
                </w:rPr>
                <w:delText>Java/C++/C</w:delText>
              </w:r>
            </w:del>
          </w:p>
        </w:tc>
        <w:tc>
          <w:tcPr>
            <w:tcW w:w="0" w:type="auto"/>
            <w:vAlign w:val="bottom"/>
          </w:tcPr>
          <w:p w14:paraId="2D2BF005" w14:textId="771135B8" w:rsidR="00F25551" w:rsidDel="00990A51" w:rsidRDefault="00F25551" w:rsidP="00F25551">
            <w:pPr>
              <w:ind w:firstLine="0"/>
              <w:jc w:val="right"/>
              <w:rPr>
                <w:del w:id="1223" w:author="Michael Decker" w:date="2020-04-18T18:16:00Z"/>
                <w:rFonts w:cs="Times New Roman"/>
                <w:szCs w:val="24"/>
              </w:rPr>
            </w:pPr>
            <w:del w:id="1224" w:author="Michael Decker" w:date="2020-04-18T18:16:00Z">
              <w:r w:rsidDel="00990A51">
                <w:rPr>
                  <w:color w:val="000000"/>
                  <w:sz w:val="20"/>
                  <w:szCs w:val="20"/>
                </w:rPr>
                <w:delText>154</w:delText>
              </w:r>
            </w:del>
          </w:p>
        </w:tc>
        <w:tc>
          <w:tcPr>
            <w:tcW w:w="0" w:type="auto"/>
            <w:vAlign w:val="bottom"/>
          </w:tcPr>
          <w:p w14:paraId="09A3AA90" w14:textId="3A13A42D" w:rsidR="00F25551" w:rsidDel="00990A51" w:rsidRDefault="00F25551" w:rsidP="00F25551">
            <w:pPr>
              <w:ind w:firstLine="0"/>
              <w:jc w:val="right"/>
              <w:rPr>
                <w:del w:id="1225" w:author="Michael Decker" w:date="2020-04-18T18:16:00Z"/>
                <w:rFonts w:cs="Times New Roman"/>
                <w:szCs w:val="24"/>
              </w:rPr>
            </w:pPr>
            <w:del w:id="1226" w:author="Michael Decker" w:date="2020-04-18T18:16:00Z">
              <w:r w:rsidDel="00990A51">
                <w:rPr>
                  <w:color w:val="000000"/>
                  <w:sz w:val="20"/>
                  <w:szCs w:val="20"/>
                </w:rPr>
                <w:delText>1122144</w:delText>
              </w:r>
            </w:del>
          </w:p>
        </w:tc>
        <w:tc>
          <w:tcPr>
            <w:tcW w:w="0" w:type="auto"/>
            <w:vAlign w:val="bottom"/>
          </w:tcPr>
          <w:p w14:paraId="66D3195F" w14:textId="4E9E267B" w:rsidR="00F25551" w:rsidDel="00990A51" w:rsidRDefault="00F25551" w:rsidP="00F25551">
            <w:pPr>
              <w:ind w:firstLine="0"/>
              <w:jc w:val="right"/>
              <w:rPr>
                <w:del w:id="1227" w:author="Michael Decker" w:date="2020-04-18T18:16:00Z"/>
                <w:rFonts w:cs="Times New Roman"/>
                <w:szCs w:val="24"/>
              </w:rPr>
            </w:pPr>
            <w:del w:id="1228" w:author="Michael Decker" w:date="2020-04-18T18:16:00Z">
              <w:r w:rsidDel="00990A51">
                <w:rPr>
                  <w:color w:val="000000"/>
                  <w:sz w:val="20"/>
                  <w:szCs w:val="20"/>
                </w:rPr>
                <w:delText>450027</w:delText>
              </w:r>
            </w:del>
          </w:p>
        </w:tc>
        <w:tc>
          <w:tcPr>
            <w:tcW w:w="0" w:type="auto"/>
            <w:vAlign w:val="bottom"/>
          </w:tcPr>
          <w:p w14:paraId="4B814128" w14:textId="710BBCFA" w:rsidR="00F25551" w:rsidDel="00990A51" w:rsidRDefault="00F25551" w:rsidP="00F25551">
            <w:pPr>
              <w:ind w:firstLine="0"/>
              <w:jc w:val="right"/>
              <w:rPr>
                <w:del w:id="1229" w:author="Michael Decker" w:date="2020-04-18T18:16:00Z"/>
                <w:rFonts w:cs="Times New Roman"/>
                <w:szCs w:val="24"/>
              </w:rPr>
            </w:pPr>
            <w:del w:id="1230" w:author="Michael Decker" w:date="2020-04-18T18:16:00Z">
              <w:r w:rsidDel="00990A51">
                <w:rPr>
                  <w:color w:val="000000"/>
                  <w:sz w:val="20"/>
                  <w:szCs w:val="20"/>
                </w:rPr>
                <w:delText>85</w:delText>
              </w:r>
            </w:del>
          </w:p>
        </w:tc>
        <w:tc>
          <w:tcPr>
            <w:tcW w:w="0" w:type="auto"/>
            <w:vAlign w:val="bottom"/>
          </w:tcPr>
          <w:p w14:paraId="38AD67BC" w14:textId="294937ED" w:rsidR="00F25551" w:rsidDel="00990A51" w:rsidRDefault="00F25551" w:rsidP="00F25551">
            <w:pPr>
              <w:ind w:firstLine="0"/>
              <w:jc w:val="right"/>
              <w:rPr>
                <w:del w:id="1231" w:author="Michael Decker" w:date="2020-04-18T18:16:00Z"/>
                <w:rFonts w:cs="Times New Roman"/>
                <w:szCs w:val="24"/>
              </w:rPr>
            </w:pPr>
            <w:del w:id="1232" w:author="Michael Decker" w:date="2020-04-18T18:16:00Z">
              <w:r w:rsidDel="00990A51">
                <w:rPr>
                  <w:color w:val="000000"/>
                  <w:sz w:val="20"/>
                  <w:szCs w:val="20"/>
                </w:rPr>
                <w:delText>0</w:delText>
              </w:r>
            </w:del>
          </w:p>
        </w:tc>
        <w:tc>
          <w:tcPr>
            <w:tcW w:w="0" w:type="auto"/>
            <w:vAlign w:val="bottom"/>
          </w:tcPr>
          <w:p w14:paraId="6F7166B8" w14:textId="294BF082" w:rsidR="00F25551" w:rsidDel="00990A51" w:rsidRDefault="00F25551" w:rsidP="00F25551">
            <w:pPr>
              <w:ind w:firstLine="0"/>
              <w:jc w:val="right"/>
              <w:rPr>
                <w:del w:id="1233" w:author="Michael Decker" w:date="2020-04-18T18:16:00Z"/>
                <w:rFonts w:cs="Times New Roman"/>
                <w:szCs w:val="24"/>
              </w:rPr>
            </w:pPr>
            <w:del w:id="1234" w:author="Michael Decker" w:date="2020-04-18T18:16:00Z">
              <w:r w:rsidDel="00990A51">
                <w:rPr>
                  <w:color w:val="000000"/>
                  <w:sz w:val="20"/>
                  <w:szCs w:val="20"/>
                </w:rPr>
                <w:delText>0.40</w:delText>
              </w:r>
            </w:del>
          </w:p>
        </w:tc>
        <w:tc>
          <w:tcPr>
            <w:tcW w:w="0" w:type="auto"/>
            <w:vAlign w:val="bottom"/>
          </w:tcPr>
          <w:p w14:paraId="6C7E8F5C" w14:textId="4F2A6F9F" w:rsidR="00F25551" w:rsidDel="00990A51" w:rsidRDefault="00F25551" w:rsidP="00F25551">
            <w:pPr>
              <w:ind w:firstLine="0"/>
              <w:jc w:val="right"/>
              <w:rPr>
                <w:del w:id="1235" w:author="Michael Decker" w:date="2020-04-18T18:16:00Z"/>
                <w:rFonts w:cs="Times New Roman"/>
                <w:szCs w:val="24"/>
              </w:rPr>
            </w:pPr>
            <w:del w:id="1236" w:author="Michael Decker" w:date="2020-04-18T18:16:00Z">
              <w:r w:rsidDel="00990A51">
                <w:rPr>
                  <w:color w:val="000000"/>
                  <w:sz w:val="20"/>
                  <w:szCs w:val="20"/>
                </w:rPr>
                <w:delText>2.8961</w:delText>
              </w:r>
            </w:del>
          </w:p>
        </w:tc>
      </w:tr>
      <w:tr w:rsidR="00F25551" w:rsidDel="00990A51" w14:paraId="1AD06CB2" w14:textId="23882B23" w:rsidTr="002F6D12">
        <w:trPr>
          <w:del w:id="1237" w:author="Michael Decker" w:date="2020-04-18T18:16:00Z"/>
        </w:trPr>
        <w:tc>
          <w:tcPr>
            <w:tcW w:w="0" w:type="auto"/>
            <w:vAlign w:val="bottom"/>
          </w:tcPr>
          <w:p w14:paraId="3D341D0C" w14:textId="1456104F" w:rsidR="00F25551" w:rsidDel="00990A51" w:rsidRDefault="00F25551" w:rsidP="00F25551">
            <w:pPr>
              <w:ind w:firstLine="0"/>
              <w:rPr>
                <w:del w:id="1238" w:author="Michael Decker" w:date="2020-04-18T18:16:00Z"/>
                <w:rFonts w:cs="Times New Roman"/>
                <w:szCs w:val="24"/>
              </w:rPr>
            </w:pPr>
            <w:del w:id="1239" w:author="Michael Decker" w:date="2020-04-18T18:16:00Z">
              <w:r w:rsidDel="00990A51">
                <w:rPr>
                  <w:color w:val="000000"/>
                  <w:sz w:val="20"/>
                  <w:szCs w:val="20"/>
                </w:rPr>
                <w:delText>C Plus Plus</w:delText>
              </w:r>
            </w:del>
          </w:p>
        </w:tc>
        <w:tc>
          <w:tcPr>
            <w:tcW w:w="0" w:type="auto"/>
            <w:vAlign w:val="bottom"/>
          </w:tcPr>
          <w:p w14:paraId="134B1ABF" w14:textId="083B6045" w:rsidR="00F25551" w:rsidDel="00990A51" w:rsidRDefault="00F25551" w:rsidP="00F25551">
            <w:pPr>
              <w:ind w:firstLine="0"/>
              <w:rPr>
                <w:del w:id="1240" w:author="Michael Decker" w:date="2020-04-18T18:16:00Z"/>
                <w:rFonts w:cs="Times New Roman"/>
                <w:szCs w:val="24"/>
              </w:rPr>
            </w:pPr>
            <w:del w:id="1241" w:author="Michael Decker" w:date="2020-04-18T18:16:00Z">
              <w:r w:rsidDel="00990A51">
                <w:rPr>
                  <w:color w:val="000000"/>
                  <w:sz w:val="20"/>
                  <w:szCs w:val="20"/>
                </w:rPr>
                <w:delText>C++/C</w:delText>
              </w:r>
            </w:del>
          </w:p>
        </w:tc>
        <w:tc>
          <w:tcPr>
            <w:tcW w:w="0" w:type="auto"/>
            <w:vAlign w:val="bottom"/>
          </w:tcPr>
          <w:p w14:paraId="434DCC81" w14:textId="4924978F" w:rsidR="00F25551" w:rsidDel="00990A51" w:rsidRDefault="00F25551" w:rsidP="00F25551">
            <w:pPr>
              <w:ind w:firstLine="0"/>
              <w:jc w:val="right"/>
              <w:rPr>
                <w:del w:id="1242" w:author="Michael Decker" w:date="2020-04-18T18:16:00Z"/>
                <w:rFonts w:cs="Times New Roman"/>
                <w:szCs w:val="24"/>
              </w:rPr>
            </w:pPr>
            <w:del w:id="1243" w:author="Michael Decker" w:date="2020-04-18T18:16:00Z">
              <w:r w:rsidDel="00990A51">
                <w:rPr>
                  <w:color w:val="000000"/>
                  <w:sz w:val="20"/>
                  <w:szCs w:val="20"/>
                </w:rPr>
                <w:delText>100</w:delText>
              </w:r>
            </w:del>
          </w:p>
        </w:tc>
        <w:tc>
          <w:tcPr>
            <w:tcW w:w="0" w:type="auto"/>
            <w:vAlign w:val="bottom"/>
          </w:tcPr>
          <w:p w14:paraId="1AAB56C5" w14:textId="260E2030" w:rsidR="00F25551" w:rsidDel="00990A51" w:rsidRDefault="00F25551" w:rsidP="00F25551">
            <w:pPr>
              <w:ind w:firstLine="0"/>
              <w:jc w:val="right"/>
              <w:rPr>
                <w:del w:id="1244" w:author="Michael Decker" w:date="2020-04-18T18:16:00Z"/>
                <w:rFonts w:cs="Times New Roman"/>
                <w:szCs w:val="24"/>
              </w:rPr>
            </w:pPr>
            <w:del w:id="1245" w:author="Michael Decker" w:date="2020-04-18T18:16:00Z">
              <w:r w:rsidDel="00990A51">
                <w:rPr>
                  <w:color w:val="000000"/>
                  <w:sz w:val="20"/>
                  <w:szCs w:val="20"/>
                </w:rPr>
                <w:delText>5767</w:delText>
              </w:r>
            </w:del>
          </w:p>
        </w:tc>
        <w:tc>
          <w:tcPr>
            <w:tcW w:w="0" w:type="auto"/>
            <w:vAlign w:val="bottom"/>
          </w:tcPr>
          <w:p w14:paraId="3A2C783E" w14:textId="172C11D3" w:rsidR="00F25551" w:rsidDel="00990A51" w:rsidRDefault="00F25551" w:rsidP="00F25551">
            <w:pPr>
              <w:ind w:firstLine="0"/>
              <w:jc w:val="right"/>
              <w:rPr>
                <w:del w:id="1246" w:author="Michael Decker" w:date="2020-04-18T18:16:00Z"/>
                <w:rFonts w:cs="Times New Roman"/>
                <w:szCs w:val="24"/>
              </w:rPr>
            </w:pPr>
            <w:del w:id="1247" w:author="Michael Decker" w:date="2020-04-18T18:16:00Z">
              <w:r w:rsidDel="00990A51">
                <w:rPr>
                  <w:color w:val="000000"/>
                  <w:sz w:val="20"/>
                  <w:szCs w:val="20"/>
                </w:rPr>
                <w:delText>576</w:delText>
              </w:r>
            </w:del>
          </w:p>
        </w:tc>
        <w:tc>
          <w:tcPr>
            <w:tcW w:w="0" w:type="auto"/>
            <w:vAlign w:val="bottom"/>
          </w:tcPr>
          <w:p w14:paraId="570DB099" w14:textId="79A2EDF5" w:rsidR="00F25551" w:rsidDel="00990A51" w:rsidRDefault="00F25551" w:rsidP="00F25551">
            <w:pPr>
              <w:ind w:firstLine="0"/>
              <w:jc w:val="right"/>
              <w:rPr>
                <w:del w:id="1248" w:author="Michael Decker" w:date="2020-04-18T18:16:00Z"/>
                <w:rFonts w:cs="Times New Roman"/>
                <w:szCs w:val="24"/>
              </w:rPr>
            </w:pPr>
            <w:del w:id="1249" w:author="Michael Decker" w:date="2020-04-18T18:16:00Z">
              <w:r w:rsidDel="00990A51">
                <w:rPr>
                  <w:color w:val="000000"/>
                  <w:sz w:val="20"/>
                  <w:szCs w:val="20"/>
                </w:rPr>
                <w:delText>31</w:delText>
              </w:r>
            </w:del>
          </w:p>
        </w:tc>
        <w:tc>
          <w:tcPr>
            <w:tcW w:w="0" w:type="auto"/>
            <w:vAlign w:val="bottom"/>
          </w:tcPr>
          <w:p w14:paraId="433CC1C3" w14:textId="772855F8" w:rsidR="00F25551" w:rsidDel="00990A51" w:rsidRDefault="00F25551" w:rsidP="00F25551">
            <w:pPr>
              <w:ind w:firstLine="0"/>
              <w:jc w:val="right"/>
              <w:rPr>
                <w:del w:id="1250" w:author="Michael Decker" w:date="2020-04-18T18:16:00Z"/>
                <w:rFonts w:cs="Times New Roman"/>
                <w:szCs w:val="24"/>
              </w:rPr>
            </w:pPr>
            <w:del w:id="1251" w:author="Michael Decker" w:date="2020-04-18T18:16:00Z">
              <w:r w:rsidDel="00990A51">
                <w:rPr>
                  <w:color w:val="000000"/>
                  <w:sz w:val="20"/>
                  <w:szCs w:val="20"/>
                </w:rPr>
                <w:delText>26</w:delText>
              </w:r>
            </w:del>
          </w:p>
        </w:tc>
        <w:tc>
          <w:tcPr>
            <w:tcW w:w="0" w:type="auto"/>
            <w:vAlign w:val="bottom"/>
          </w:tcPr>
          <w:p w14:paraId="0CE22A10" w14:textId="2F8EADA2" w:rsidR="00F25551" w:rsidDel="00990A51" w:rsidRDefault="00F25551" w:rsidP="00F25551">
            <w:pPr>
              <w:ind w:firstLine="0"/>
              <w:jc w:val="right"/>
              <w:rPr>
                <w:del w:id="1252" w:author="Michael Decker" w:date="2020-04-18T18:16:00Z"/>
                <w:rFonts w:cs="Times New Roman"/>
                <w:szCs w:val="24"/>
              </w:rPr>
            </w:pPr>
            <w:del w:id="1253" w:author="Michael Decker" w:date="2020-04-18T18:16:00Z">
              <w:r w:rsidDel="00990A51">
                <w:rPr>
                  <w:color w:val="000000"/>
                  <w:sz w:val="20"/>
                  <w:szCs w:val="20"/>
                </w:rPr>
                <w:delText>0.10</w:delText>
              </w:r>
            </w:del>
          </w:p>
        </w:tc>
        <w:tc>
          <w:tcPr>
            <w:tcW w:w="0" w:type="auto"/>
            <w:vAlign w:val="bottom"/>
          </w:tcPr>
          <w:p w14:paraId="5B746195" w14:textId="37BE8885" w:rsidR="00F25551" w:rsidDel="00990A51" w:rsidRDefault="00F25551" w:rsidP="00F25551">
            <w:pPr>
              <w:ind w:firstLine="0"/>
              <w:jc w:val="right"/>
              <w:rPr>
                <w:del w:id="1254" w:author="Michael Decker" w:date="2020-04-18T18:16:00Z"/>
                <w:rFonts w:cs="Times New Roman"/>
                <w:szCs w:val="24"/>
              </w:rPr>
            </w:pPr>
            <w:del w:id="1255" w:author="Michael Decker" w:date="2020-04-18T18:16:00Z">
              <w:r w:rsidDel="00990A51">
                <w:rPr>
                  <w:color w:val="000000"/>
                  <w:sz w:val="20"/>
                  <w:szCs w:val="20"/>
                </w:rPr>
                <w:delText>1.0562</w:delText>
              </w:r>
            </w:del>
          </w:p>
        </w:tc>
      </w:tr>
      <w:tr w:rsidR="00F25551" w:rsidDel="00990A51" w14:paraId="028591B3" w14:textId="71D500C5" w:rsidTr="002F6D12">
        <w:trPr>
          <w:del w:id="1256" w:author="Michael Decker" w:date="2020-04-18T18:16:00Z"/>
        </w:trPr>
        <w:tc>
          <w:tcPr>
            <w:tcW w:w="0" w:type="auto"/>
            <w:vAlign w:val="bottom"/>
          </w:tcPr>
          <w:p w14:paraId="48E69ACA" w14:textId="20BA2D9C" w:rsidR="00F25551" w:rsidDel="00990A51" w:rsidRDefault="00F25551" w:rsidP="00F25551">
            <w:pPr>
              <w:ind w:firstLine="0"/>
              <w:rPr>
                <w:del w:id="1257" w:author="Michael Decker" w:date="2020-04-18T18:16:00Z"/>
                <w:rFonts w:cs="Times New Roman"/>
                <w:szCs w:val="24"/>
              </w:rPr>
            </w:pPr>
            <w:del w:id="1258" w:author="Michael Decker" w:date="2020-04-18T18:16:00Z">
              <w:r w:rsidDel="00990A51">
                <w:rPr>
                  <w:color w:val="000000"/>
                  <w:sz w:val="20"/>
                  <w:szCs w:val="20"/>
                </w:rPr>
                <w:delText>DynamicExpresso</w:delText>
              </w:r>
            </w:del>
          </w:p>
        </w:tc>
        <w:tc>
          <w:tcPr>
            <w:tcW w:w="0" w:type="auto"/>
            <w:vAlign w:val="bottom"/>
          </w:tcPr>
          <w:p w14:paraId="51CD2514" w14:textId="0ACB59A3" w:rsidR="00F25551" w:rsidDel="00990A51" w:rsidRDefault="00F25551" w:rsidP="00F25551">
            <w:pPr>
              <w:ind w:firstLine="0"/>
              <w:rPr>
                <w:del w:id="1259" w:author="Michael Decker" w:date="2020-04-18T18:16:00Z"/>
                <w:rFonts w:cs="Times New Roman"/>
                <w:szCs w:val="24"/>
              </w:rPr>
            </w:pPr>
            <w:del w:id="1260" w:author="Michael Decker" w:date="2020-04-18T18:16:00Z">
              <w:r w:rsidDel="00990A51">
                <w:rPr>
                  <w:color w:val="000000"/>
                  <w:sz w:val="20"/>
                  <w:szCs w:val="20"/>
                </w:rPr>
                <w:delText>Java/C#</w:delText>
              </w:r>
            </w:del>
          </w:p>
        </w:tc>
        <w:tc>
          <w:tcPr>
            <w:tcW w:w="0" w:type="auto"/>
            <w:vAlign w:val="bottom"/>
          </w:tcPr>
          <w:p w14:paraId="4614471C" w14:textId="7999F1CD" w:rsidR="00F25551" w:rsidDel="00990A51" w:rsidRDefault="00F25551" w:rsidP="00F25551">
            <w:pPr>
              <w:ind w:firstLine="0"/>
              <w:jc w:val="right"/>
              <w:rPr>
                <w:del w:id="1261" w:author="Michael Decker" w:date="2020-04-18T18:16:00Z"/>
                <w:rFonts w:cs="Times New Roman"/>
                <w:szCs w:val="24"/>
              </w:rPr>
            </w:pPr>
            <w:del w:id="1262" w:author="Michael Decker" w:date="2020-04-18T18:16:00Z">
              <w:r w:rsidDel="00990A51">
                <w:rPr>
                  <w:color w:val="000000"/>
                  <w:sz w:val="20"/>
                  <w:szCs w:val="20"/>
                </w:rPr>
                <w:delText>15</w:delText>
              </w:r>
            </w:del>
          </w:p>
        </w:tc>
        <w:tc>
          <w:tcPr>
            <w:tcW w:w="0" w:type="auto"/>
            <w:vAlign w:val="bottom"/>
          </w:tcPr>
          <w:p w14:paraId="12F8C4A8" w14:textId="64EAA933" w:rsidR="00F25551" w:rsidDel="00990A51" w:rsidRDefault="00F25551" w:rsidP="00F25551">
            <w:pPr>
              <w:ind w:firstLine="0"/>
              <w:jc w:val="right"/>
              <w:rPr>
                <w:del w:id="1263" w:author="Michael Decker" w:date="2020-04-18T18:16:00Z"/>
                <w:rFonts w:cs="Times New Roman"/>
                <w:szCs w:val="24"/>
              </w:rPr>
            </w:pPr>
            <w:del w:id="1264" w:author="Michael Decker" w:date="2020-04-18T18:16:00Z">
              <w:r w:rsidDel="00990A51">
                <w:rPr>
                  <w:color w:val="000000"/>
                  <w:sz w:val="20"/>
                  <w:szCs w:val="20"/>
                </w:rPr>
                <w:delText>15245</w:delText>
              </w:r>
            </w:del>
          </w:p>
        </w:tc>
        <w:tc>
          <w:tcPr>
            <w:tcW w:w="0" w:type="auto"/>
            <w:vAlign w:val="bottom"/>
          </w:tcPr>
          <w:p w14:paraId="6C9D1F72" w14:textId="10CB21BA" w:rsidR="00F25551" w:rsidDel="00990A51" w:rsidRDefault="00F25551" w:rsidP="00F25551">
            <w:pPr>
              <w:ind w:firstLine="0"/>
              <w:jc w:val="right"/>
              <w:rPr>
                <w:del w:id="1265" w:author="Michael Decker" w:date="2020-04-18T18:16:00Z"/>
                <w:rFonts w:cs="Times New Roman"/>
                <w:szCs w:val="24"/>
              </w:rPr>
            </w:pPr>
            <w:del w:id="1266" w:author="Michael Decker" w:date="2020-04-18T18:16:00Z">
              <w:r w:rsidDel="00990A51">
                <w:rPr>
                  <w:color w:val="000000"/>
                  <w:sz w:val="20"/>
                  <w:szCs w:val="20"/>
                </w:rPr>
                <w:delText>4521</w:delText>
              </w:r>
            </w:del>
          </w:p>
        </w:tc>
        <w:tc>
          <w:tcPr>
            <w:tcW w:w="0" w:type="auto"/>
            <w:vAlign w:val="bottom"/>
          </w:tcPr>
          <w:p w14:paraId="62CC3E04" w14:textId="436C9A0F" w:rsidR="00F25551" w:rsidDel="00990A51" w:rsidRDefault="00F25551" w:rsidP="00F25551">
            <w:pPr>
              <w:ind w:firstLine="0"/>
              <w:jc w:val="right"/>
              <w:rPr>
                <w:del w:id="1267" w:author="Michael Decker" w:date="2020-04-18T18:16:00Z"/>
                <w:rFonts w:cs="Times New Roman"/>
                <w:szCs w:val="24"/>
              </w:rPr>
            </w:pPr>
            <w:del w:id="1268" w:author="Michael Decker" w:date="2020-04-18T18:16:00Z">
              <w:r w:rsidDel="00990A51">
                <w:rPr>
                  <w:color w:val="000000"/>
                  <w:sz w:val="20"/>
                  <w:szCs w:val="20"/>
                </w:rPr>
                <w:delText>9</w:delText>
              </w:r>
            </w:del>
          </w:p>
        </w:tc>
        <w:tc>
          <w:tcPr>
            <w:tcW w:w="0" w:type="auto"/>
            <w:vAlign w:val="bottom"/>
          </w:tcPr>
          <w:p w14:paraId="507404FB" w14:textId="312148FA" w:rsidR="00F25551" w:rsidDel="00990A51" w:rsidRDefault="00F25551" w:rsidP="00F25551">
            <w:pPr>
              <w:ind w:firstLine="0"/>
              <w:jc w:val="right"/>
              <w:rPr>
                <w:del w:id="1269" w:author="Michael Decker" w:date="2020-04-18T18:16:00Z"/>
                <w:rFonts w:cs="Times New Roman"/>
                <w:szCs w:val="24"/>
              </w:rPr>
            </w:pPr>
            <w:del w:id="1270" w:author="Michael Decker" w:date="2020-04-18T18:16:00Z">
              <w:r w:rsidDel="00990A51">
                <w:rPr>
                  <w:color w:val="000000"/>
                  <w:sz w:val="20"/>
                  <w:szCs w:val="20"/>
                </w:rPr>
                <w:delText>0</w:delText>
              </w:r>
            </w:del>
          </w:p>
        </w:tc>
        <w:tc>
          <w:tcPr>
            <w:tcW w:w="0" w:type="auto"/>
            <w:vAlign w:val="bottom"/>
          </w:tcPr>
          <w:p w14:paraId="0DEFEFBF" w14:textId="5290D1D0" w:rsidR="00F25551" w:rsidDel="00990A51" w:rsidRDefault="00F25551" w:rsidP="00F25551">
            <w:pPr>
              <w:ind w:firstLine="0"/>
              <w:jc w:val="right"/>
              <w:rPr>
                <w:del w:id="1271" w:author="Michael Decker" w:date="2020-04-18T18:16:00Z"/>
                <w:rFonts w:cs="Times New Roman"/>
                <w:szCs w:val="24"/>
              </w:rPr>
            </w:pPr>
            <w:del w:id="1272" w:author="Michael Decker" w:date="2020-04-18T18:16:00Z">
              <w:r w:rsidDel="00990A51">
                <w:rPr>
                  <w:color w:val="000000"/>
                  <w:sz w:val="20"/>
                  <w:szCs w:val="20"/>
                </w:rPr>
                <w:delText>0.30</w:delText>
              </w:r>
            </w:del>
          </w:p>
        </w:tc>
        <w:tc>
          <w:tcPr>
            <w:tcW w:w="0" w:type="auto"/>
            <w:vAlign w:val="bottom"/>
          </w:tcPr>
          <w:p w14:paraId="48CD2EB4" w14:textId="338AE08B" w:rsidR="00F25551" w:rsidDel="00990A51" w:rsidRDefault="00F25551" w:rsidP="00F25551">
            <w:pPr>
              <w:ind w:firstLine="0"/>
              <w:jc w:val="right"/>
              <w:rPr>
                <w:del w:id="1273" w:author="Michael Decker" w:date="2020-04-18T18:16:00Z"/>
                <w:rFonts w:cs="Times New Roman"/>
                <w:szCs w:val="24"/>
              </w:rPr>
            </w:pPr>
            <w:del w:id="1274" w:author="Michael Decker" w:date="2020-04-18T18:16:00Z">
              <w:r w:rsidDel="00990A51">
                <w:rPr>
                  <w:color w:val="000000"/>
                  <w:sz w:val="20"/>
                  <w:szCs w:val="20"/>
                </w:rPr>
                <w:delText>0.3066</w:delText>
              </w:r>
            </w:del>
          </w:p>
        </w:tc>
      </w:tr>
      <w:tr w:rsidR="00F25551" w:rsidDel="00990A51" w14:paraId="239CB66C" w14:textId="6E40337A" w:rsidTr="002F6D12">
        <w:trPr>
          <w:del w:id="1275" w:author="Michael Decker" w:date="2020-04-18T18:16:00Z"/>
        </w:trPr>
        <w:tc>
          <w:tcPr>
            <w:tcW w:w="0" w:type="auto"/>
            <w:vAlign w:val="bottom"/>
          </w:tcPr>
          <w:p w14:paraId="59333F7E" w14:textId="6A136E43" w:rsidR="00F25551" w:rsidDel="00990A51" w:rsidRDefault="00F25551" w:rsidP="00F25551">
            <w:pPr>
              <w:ind w:firstLine="0"/>
              <w:rPr>
                <w:del w:id="1276" w:author="Michael Decker" w:date="2020-04-18T18:16:00Z"/>
                <w:rFonts w:cs="Times New Roman"/>
                <w:szCs w:val="24"/>
              </w:rPr>
            </w:pPr>
            <w:del w:id="1277" w:author="Michael Decker" w:date="2020-04-18T18:16:00Z">
              <w:r w:rsidDel="00990A51">
                <w:rPr>
                  <w:color w:val="000000"/>
                  <w:sz w:val="20"/>
                  <w:szCs w:val="20"/>
                </w:rPr>
                <w:delText>EnsageSharp</w:delText>
              </w:r>
            </w:del>
          </w:p>
        </w:tc>
        <w:tc>
          <w:tcPr>
            <w:tcW w:w="0" w:type="auto"/>
            <w:vAlign w:val="bottom"/>
          </w:tcPr>
          <w:p w14:paraId="1E1798D9" w14:textId="0C57C104" w:rsidR="00F25551" w:rsidDel="00990A51" w:rsidRDefault="00F25551" w:rsidP="00F25551">
            <w:pPr>
              <w:ind w:firstLine="0"/>
              <w:rPr>
                <w:del w:id="1278" w:author="Michael Decker" w:date="2020-04-18T18:16:00Z"/>
                <w:rFonts w:cs="Times New Roman"/>
                <w:szCs w:val="24"/>
              </w:rPr>
            </w:pPr>
            <w:del w:id="1279" w:author="Michael Decker" w:date="2020-04-18T18:16:00Z">
              <w:r w:rsidDel="00990A51">
                <w:rPr>
                  <w:color w:val="000000"/>
                  <w:sz w:val="20"/>
                  <w:szCs w:val="20"/>
                </w:rPr>
                <w:delText>C#</w:delText>
              </w:r>
            </w:del>
          </w:p>
        </w:tc>
        <w:tc>
          <w:tcPr>
            <w:tcW w:w="0" w:type="auto"/>
            <w:vAlign w:val="bottom"/>
          </w:tcPr>
          <w:p w14:paraId="0A4F7FAC" w14:textId="60EA4A0E" w:rsidR="00F25551" w:rsidDel="00990A51" w:rsidRDefault="00F25551" w:rsidP="00F25551">
            <w:pPr>
              <w:ind w:firstLine="0"/>
              <w:jc w:val="right"/>
              <w:rPr>
                <w:del w:id="1280" w:author="Michael Decker" w:date="2020-04-18T18:16:00Z"/>
                <w:rFonts w:cs="Times New Roman"/>
                <w:szCs w:val="24"/>
              </w:rPr>
            </w:pPr>
            <w:del w:id="1281" w:author="Michael Decker" w:date="2020-04-18T18:16:00Z">
              <w:r w:rsidDel="00990A51">
                <w:rPr>
                  <w:color w:val="000000"/>
                  <w:sz w:val="20"/>
                  <w:szCs w:val="20"/>
                </w:rPr>
                <w:delText>8</w:delText>
              </w:r>
            </w:del>
          </w:p>
        </w:tc>
        <w:tc>
          <w:tcPr>
            <w:tcW w:w="0" w:type="auto"/>
            <w:vAlign w:val="bottom"/>
          </w:tcPr>
          <w:p w14:paraId="26E19DDC" w14:textId="706D9F41" w:rsidR="00F25551" w:rsidDel="00990A51" w:rsidRDefault="00F25551" w:rsidP="00F25551">
            <w:pPr>
              <w:ind w:firstLine="0"/>
              <w:jc w:val="right"/>
              <w:rPr>
                <w:del w:id="1282" w:author="Michael Decker" w:date="2020-04-18T18:16:00Z"/>
                <w:rFonts w:cs="Times New Roman"/>
                <w:szCs w:val="24"/>
              </w:rPr>
            </w:pPr>
            <w:del w:id="1283" w:author="Michael Decker" w:date="2020-04-18T18:16:00Z">
              <w:r w:rsidDel="00990A51">
                <w:rPr>
                  <w:color w:val="000000"/>
                  <w:sz w:val="20"/>
                  <w:szCs w:val="20"/>
                </w:rPr>
                <w:delText>36262</w:delText>
              </w:r>
            </w:del>
          </w:p>
        </w:tc>
        <w:tc>
          <w:tcPr>
            <w:tcW w:w="0" w:type="auto"/>
            <w:vAlign w:val="bottom"/>
          </w:tcPr>
          <w:p w14:paraId="3871D97D" w14:textId="27C0C5F3" w:rsidR="00F25551" w:rsidDel="00990A51" w:rsidRDefault="00F25551" w:rsidP="00F25551">
            <w:pPr>
              <w:ind w:firstLine="0"/>
              <w:jc w:val="right"/>
              <w:rPr>
                <w:del w:id="1284" w:author="Michael Decker" w:date="2020-04-18T18:16:00Z"/>
                <w:rFonts w:cs="Times New Roman"/>
                <w:szCs w:val="24"/>
              </w:rPr>
            </w:pPr>
            <w:del w:id="1285" w:author="Michael Decker" w:date="2020-04-18T18:16:00Z">
              <w:r w:rsidDel="00990A51">
                <w:rPr>
                  <w:color w:val="000000"/>
                  <w:sz w:val="20"/>
                  <w:szCs w:val="20"/>
                </w:rPr>
                <w:delText>3345</w:delText>
              </w:r>
            </w:del>
          </w:p>
        </w:tc>
        <w:tc>
          <w:tcPr>
            <w:tcW w:w="0" w:type="auto"/>
            <w:vAlign w:val="bottom"/>
          </w:tcPr>
          <w:p w14:paraId="02B15EB7" w14:textId="4A208804" w:rsidR="00F25551" w:rsidDel="00990A51" w:rsidRDefault="00F25551" w:rsidP="00F25551">
            <w:pPr>
              <w:ind w:firstLine="0"/>
              <w:jc w:val="right"/>
              <w:rPr>
                <w:del w:id="1286" w:author="Michael Decker" w:date="2020-04-18T18:16:00Z"/>
                <w:rFonts w:cs="Times New Roman"/>
                <w:szCs w:val="24"/>
              </w:rPr>
            </w:pPr>
            <w:del w:id="1287" w:author="Michael Decker" w:date="2020-04-18T18:16:00Z">
              <w:r w:rsidDel="00990A51">
                <w:rPr>
                  <w:color w:val="000000"/>
                  <w:sz w:val="20"/>
                  <w:szCs w:val="20"/>
                </w:rPr>
                <w:delText>13</w:delText>
              </w:r>
            </w:del>
          </w:p>
        </w:tc>
        <w:tc>
          <w:tcPr>
            <w:tcW w:w="0" w:type="auto"/>
            <w:vAlign w:val="bottom"/>
          </w:tcPr>
          <w:p w14:paraId="698B3ED6" w14:textId="1F38EFD3" w:rsidR="00F25551" w:rsidDel="00990A51" w:rsidRDefault="00F25551" w:rsidP="00F25551">
            <w:pPr>
              <w:ind w:firstLine="0"/>
              <w:jc w:val="right"/>
              <w:rPr>
                <w:del w:id="1288" w:author="Michael Decker" w:date="2020-04-18T18:16:00Z"/>
                <w:rFonts w:cs="Times New Roman"/>
                <w:szCs w:val="24"/>
              </w:rPr>
            </w:pPr>
            <w:del w:id="1289" w:author="Michael Decker" w:date="2020-04-18T18:16:00Z">
              <w:r w:rsidDel="00990A51">
                <w:rPr>
                  <w:color w:val="000000"/>
                  <w:sz w:val="20"/>
                  <w:szCs w:val="20"/>
                </w:rPr>
                <w:delText>13</w:delText>
              </w:r>
            </w:del>
          </w:p>
        </w:tc>
        <w:tc>
          <w:tcPr>
            <w:tcW w:w="0" w:type="auto"/>
            <w:vAlign w:val="bottom"/>
          </w:tcPr>
          <w:p w14:paraId="1DF685F7" w14:textId="6D19422A" w:rsidR="00F25551" w:rsidDel="00990A51" w:rsidRDefault="00F25551" w:rsidP="00F25551">
            <w:pPr>
              <w:ind w:firstLine="0"/>
              <w:jc w:val="right"/>
              <w:rPr>
                <w:del w:id="1290" w:author="Michael Decker" w:date="2020-04-18T18:16:00Z"/>
                <w:rFonts w:cs="Times New Roman"/>
                <w:szCs w:val="24"/>
              </w:rPr>
            </w:pPr>
            <w:del w:id="1291" w:author="Michael Decker" w:date="2020-04-18T18:16:00Z">
              <w:r w:rsidDel="00990A51">
                <w:rPr>
                  <w:color w:val="000000"/>
                  <w:sz w:val="20"/>
                  <w:szCs w:val="20"/>
                </w:rPr>
                <w:delText>0.09</w:delText>
              </w:r>
            </w:del>
          </w:p>
        </w:tc>
        <w:tc>
          <w:tcPr>
            <w:tcW w:w="0" w:type="auto"/>
            <w:vAlign w:val="bottom"/>
          </w:tcPr>
          <w:p w14:paraId="157E26A1" w14:textId="58AC8A3D" w:rsidR="00F25551" w:rsidDel="00990A51" w:rsidRDefault="00F25551" w:rsidP="00F25551">
            <w:pPr>
              <w:ind w:firstLine="0"/>
              <w:jc w:val="right"/>
              <w:rPr>
                <w:del w:id="1292" w:author="Michael Decker" w:date="2020-04-18T18:16:00Z"/>
                <w:rFonts w:cs="Times New Roman"/>
                <w:szCs w:val="24"/>
              </w:rPr>
            </w:pPr>
            <w:del w:id="1293" w:author="Michael Decker" w:date="2020-04-18T18:16:00Z">
              <w:r w:rsidDel="00990A51">
                <w:rPr>
                  <w:color w:val="000000"/>
                  <w:sz w:val="20"/>
                  <w:szCs w:val="20"/>
                </w:rPr>
                <w:delText>0.4429</w:delText>
              </w:r>
            </w:del>
          </w:p>
        </w:tc>
      </w:tr>
      <w:tr w:rsidR="00F25551" w:rsidDel="00990A51" w14:paraId="2F0918D3" w14:textId="3369DFDE" w:rsidTr="002F6D12">
        <w:trPr>
          <w:del w:id="1294" w:author="Michael Decker" w:date="2020-04-18T18:16:00Z"/>
        </w:trPr>
        <w:tc>
          <w:tcPr>
            <w:tcW w:w="0" w:type="auto"/>
            <w:vAlign w:val="bottom"/>
          </w:tcPr>
          <w:p w14:paraId="4E0F0F19" w14:textId="1D513899" w:rsidR="00F25551" w:rsidDel="00990A51" w:rsidRDefault="00F25551" w:rsidP="00F25551">
            <w:pPr>
              <w:ind w:firstLine="0"/>
              <w:rPr>
                <w:del w:id="1295" w:author="Michael Decker" w:date="2020-04-18T18:16:00Z"/>
                <w:rFonts w:cs="Times New Roman"/>
                <w:szCs w:val="24"/>
              </w:rPr>
            </w:pPr>
            <w:del w:id="1296" w:author="Michael Decker" w:date="2020-04-18T18:16:00Z">
              <w:r w:rsidDel="00990A51">
                <w:rPr>
                  <w:color w:val="000000"/>
                  <w:sz w:val="20"/>
                  <w:szCs w:val="20"/>
                </w:rPr>
                <w:delText>faster than c</w:delText>
              </w:r>
            </w:del>
          </w:p>
        </w:tc>
        <w:tc>
          <w:tcPr>
            <w:tcW w:w="0" w:type="auto"/>
            <w:vAlign w:val="bottom"/>
          </w:tcPr>
          <w:p w14:paraId="32C2FEF6" w14:textId="0775FE6C" w:rsidR="00F25551" w:rsidDel="00990A51" w:rsidRDefault="00F25551" w:rsidP="00F25551">
            <w:pPr>
              <w:ind w:firstLine="0"/>
              <w:rPr>
                <w:del w:id="1297" w:author="Michael Decker" w:date="2020-04-18T18:16:00Z"/>
                <w:rFonts w:cs="Times New Roman"/>
                <w:szCs w:val="24"/>
              </w:rPr>
            </w:pPr>
            <w:del w:id="1298" w:author="Michael Decker" w:date="2020-04-18T18:16:00Z">
              <w:r w:rsidDel="00990A51">
                <w:rPr>
                  <w:color w:val="000000"/>
                  <w:sz w:val="20"/>
                  <w:szCs w:val="20"/>
                </w:rPr>
                <w:delText>Java</w:delText>
              </w:r>
            </w:del>
          </w:p>
        </w:tc>
        <w:tc>
          <w:tcPr>
            <w:tcW w:w="0" w:type="auto"/>
            <w:vAlign w:val="bottom"/>
          </w:tcPr>
          <w:p w14:paraId="7DBBE4C7" w14:textId="386AFF25" w:rsidR="00F25551" w:rsidDel="00990A51" w:rsidRDefault="00F25551" w:rsidP="00F25551">
            <w:pPr>
              <w:ind w:firstLine="0"/>
              <w:jc w:val="right"/>
              <w:rPr>
                <w:del w:id="1299" w:author="Michael Decker" w:date="2020-04-18T18:16:00Z"/>
                <w:rFonts w:cs="Times New Roman"/>
                <w:szCs w:val="24"/>
              </w:rPr>
            </w:pPr>
            <w:del w:id="1300" w:author="Michael Decker" w:date="2020-04-18T18:16:00Z">
              <w:r w:rsidDel="00990A51">
                <w:rPr>
                  <w:color w:val="000000"/>
                  <w:sz w:val="20"/>
                  <w:szCs w:val="20"/>
                </w:rPr>
                <w:delText>3</w:delText>
              </w:r>
            </w:del>
          </w:p>
        </w:tc>
        <w:tc>
          <w:tcPr>
            <w:tcW w:w="0" w:type="auto"/>
            <w:vAlign w:val="bottom"/>
          </w:tcPr>
          <w:p w14:paraId="2C449616" w14:textId="33E1C82B" w:rsidR="00F25551" w:rsidDel="00990A51" w:rsidRDefault="00F25551" w:rsidP="00F25551">
            <w:pPr>
              <w:ind w:firstLine="0"/>
              <w:jc w:val="right"/>
              <w:rPr>
                <w:del w:id="1301" w:author="Michael Decker" w:date="2020-04-18T18:16:00Z"/>
                <w:rFonts w:cs="Times New Roman"/>
                <w:szCs w:val="24"/>
              </w:rPr>
            </w:pPr>
            <w:del w:id="1302" w:author="Michael Decker" w:date="2020-04-18T18:16:00Z">
              <w:r w:rsidDel="00990A51">
                <w:rPr>
                  <w:color w:val="000000"/>
                  <w:sz w:val="20"/>
                  <w:szCs w:val="20"/>
                </w:rPr>
                <w:delText>446</w:delText>
              </w:r>
            </w:del>
          </w:p>
        </w:tc>
        <w:tc>
          <w:tcPr>
            <w:tcW w:w="0" w:type="auto"/>
            <w:vAlign w:val="bottom"/>
          </w:tcPr>
          <w:p w14:paraId="5E3EA421" w14:textId="74337BE6" w:rsidR="00F25551" w:rsidDel="00990A51" w:rsidRDefault="00F25551" w:rsidP="00F25551">
            <w:pPr>
              <w:ind w:firstLine="0"/>
              <w:jc w:val="right"/>
              <w:rPr>
                <w:del w:id="1303" w:author="Michael Decker" w:date="2020-04-18T18:16:00Z"/>
                <w:rFonts w:cs="Times New Roman"/>
                <w:szCs w:val="24"/>
              </w:rPr>
            </w:pPr>
            <w:del w:id="1304" w:author="Michael Decker" w:date="2020-04-18T18:16:00Z">
              <w:r w:rsidDel="00990A51">
                <w:rPr>
                  <w:color w:val="000000"/>
                  <w:sz w:val="20"/>
                  <w:szCs w:val="20"/>
                </w:rPr>
                <w:delText>18</w:delText>
              </w:r>
            </w:del>
          </w:p>
        </w:tc>
        <w:tc>
          <w:tcPr>
            <w:tcW w:w="0" w:type="auto"/>
            <w:vAlign w:val="bottom"/>
          </w:tcPr>
          <w:p w14:paraId="242B7389" w14:textId="06645F3C" w:rsidR="00F25551" w:rsidDel="00990A51" w:rsidRDefault="00F25551" w:rsidP="00F25551">
            <w:pPr>
              <w:ind w:firstLine="0"/>
              <w:jc w:val="right"/>
              <w:rPr>
                <w:del w:id="1305" w:author="Michael Decker" w:date="2020-04-18T18:16:00Z"/>
                <w:rFonts w:cs="Times New Roman"/>
                <w:szCs w:val="24"/>
              </w:rPr>
            </w:pPr>
            <w:del w:id="1306" w:author="Michael Decker" w:date="2020-04-18T18:16:00Z">
              <w:r w:rsidDel="00990A51">
                <w:rPr>
                  <w:color w:val="000000"/>
                  <w:sz w:val="20"/>
                  <w:szCs w:val="20"/>
                </w:rPr>
                <w:delText>1</w:delText>
              </w:r>
            </w:del>
          </w:p>
        </w:tc>
        <w:tc>
          <w:tcPr>
            <w:tcW w:w="0" w:type="auto"/>
            <w:vAlign w:val="bottom"/>
          </w:tcPr>
          <w:p w14:paraId="31FC17AD" w14:textId="27A0D097" w:rsidR="00F25551" w:rsidDel="00990A51" w:rsidRDefault="00F25551" w:rsidP="00F25551">
            <w:pPr>
              <w:ind w:firstLine="0"/>
              <w:jc w:val="right"/>
              <w:rPr>
                <w:del w:id="1307" w:author="Michael Decker" w:date="2020-04-18T18:16:00Z"/>
                <w:rFonts w:cs="Times New Roman"/>
                <w:szCs w:val="24"/>
              </w:rPr>
            </w:pPr>
            <w:del w:id="1308" w:author="Michael Decker" w:date="2020-04-18T18:16:00Z">
              <w:r w:rsidDel="00990A51">
                <w:rPr>
                  <w:color w:val="000000"/>
                  <w:sz w:val="20"/>
                  <w:szCs w:val="20"/>
                </w:rPr>
                <w:delText>0</w:delText>
              </w:r>
            </w:del>
          </w:p>
        </w:tc>
        <w:tc>
          <w:tcPr>
            <w:tcW w:w="0" w:type="auto"/>
            <w:vAlign w:val="bottom"/>
          </w:tcPr>
          <w:p w14:paraId="2F251793" w14:textId="3EFD82BD" w:rsidR="00F25551" w:rsidDel="00990A51" w:rsidRDefault="00F25551" w:rsidP="00F25551">
            <w:pPr>
              <w:ind w:firstLine="0"/>
              <w:jc w:val="right"/>
              <w:rPr>
                <w:del w:id="1309" w:author="Michael Decker" w:date="2020-04-18T18:16:00Z"/>
                <w:rFonts w:cs="Times New Roman"/>
                <w:szCs w:val="24"/>
              </w:rPr>
            </w:pPr>
            <w:del w:id="1310" w:author="Michael Decker" w:date="2020-04-18T18:16:00Z">
              <w:r w:rsidDel="00990A51">
                <w:rPr>
                  <w:color w:val="000000"/>
                  <w:sz w:val="20"/>
                  <w:szCs w:val="20"/>
                </w:rPr>
                <w:delText>0.04</w:delText>
              </w:r>
            </w:del>
          </w:p>
        </w:tc>
        <w:tc>
          <w:tcPr>
            <w:tcW w:w="0" w:type="auto"/>
            <w:vAlign w:val="bottom"/>
          </w:tcPr>
          <w:p w14:paraId="3D062012" w14:textId="2F1E2B24" w:rsidR="00F25551" w:rsidDel="00990A51" w:rsidRDefault="00F25551" w:rsidP="00F25551">
            <w:pPr>
              <w:ind w:firstLine="0"/>
              <w:jc w:val="right"/>
              <w:rPr>
                <w:del w:id="1311" w:author="Michael Decker" w:date="2020-04-18T18:16:00Z"/>
                <w:rFonts w:cs="Times New Roman"/>
                <w:szCs w:val="24"/>
              </w:rPr>
            </w:pPr>
            <w:del w:id="1312" w:author="Michael Decker" w:date="2020-04-18T18:16:00Z">
              <w:r w:rsidDel="00990A51">
                <w:rPr>
                  <w:color w:val="000000"/>
                  <w:sz w:val="20"/>
                  <w:szCs w:val="20"/>
                </w:rPr>
                <w:delText>0.0341</w:delText>
              </w:r>
            </w:del>
          </w:p>
        </w:tc>
      </w:tr>
      <w:tr w:rsidR="00F25551" w:rsidDel="00990A51" w14:paraId="15C4D306" w14:textId="478B0C0D" w:rsidTr="002F6D12">
        <w:trPr>
          <w:del w:id="1313" w:author="Michael Decker" w:date="2020-04-18T18:16:00Z"/>
        </w:trPr>
        <w:tc>
          <w:tcPr>
            <w:tcW w:w="0" w:type="auto"/>
            <w:vAlign w:val="bottom"/>
          </w:tcPr>
          <w:p w14:paraId="0B0A18AB" w14:textId="4F0F4E89" w:rsidR="00F25551" w:rsidDel="00990A51" w:rsidRDefault="00F25551" w:rsidP="00F25551">
            <w:pPr>
              <w:ind w:firstLine="0"/>
              <w:rPr>
                <w:del w:id="1314" w:author="Michael Decker" w:date="2020-04-18T18:16:00Z"/>
                <w:rFonts w:cs="Times New Roman"/>
                <w:szCs w:val="24"/>
              </w:rPr>
            </w:pPr>
            <w:del w:id="1315" w:author="Michael Decker" w:date="2020-04-18T18:16:00Z">
              <w:r w:rsidDel="00990A51">
                <w:rPr>
                  <w:color w:val="000000"/>
                  <w:sz w:val="20"/>
                  <w:szCs w:val="20"/>
                </w:rPr>
                <w:delText>folly</w:delText>
              </w:r>
            </w:del>
          </w:p>
        </w:tc>
        <w:tc>
          <w:tcPr>
            <w:tcW w:w="0" w:type="auto"/>
            <w:vAlign w:val="bottom"/>
          </w:tcPr>
          <w:p w14:paraId="1D610C93" w14:textId="7EBA3105" w:rsidR="00F25551" w:rsidDel="00990A51" w:rsidRDefault="00F25551" w:rsidP="00F25551">
            <w:pPr>
              <w:ind w:firstLine="0"/>
              <w:rPr>
                <w:del w:id="1316" w:author="Michael Decker" w:date="2020-04-18T18:16:00Z"/>
                <w:rFonts w:cs="Times New Roman"/>
                <w:szCs w:val="24"/>
              </w:rPr>
            </w:pPr>
            <w:del w:id="1317" w:author="Michael Decker" w:date="2020-04-18T18:16:00Z">
              <w:r w:rsidDel="00990A51">
                <w:rPr>
                  <w:color w:val="000000"/>
                  <w:sz w:val="20"/>
                  <w:szCs w:val="20"/>
                </w:rPr>
                <w:delText>C++/C</w:delText>
              </w:r>
            </w:del>
          </w:p>
        </w:tc>
        <w:tc>
          <w:tcPr>
            <w:tcW w:w="0" w:type="auto"/>
            <w:vAlign w:val="bottom"/>
          </w:tcPr>
          <w:p w14:paraId="2F2C1C93" w14:textId="7BD34E0D" w:rsidR="00F25551" w:rsidDel="00990A51" w:rsidRDefault="00F25551" w:rsidP="00F25551">
            <w:pPr>
              <w:ind w:firstLine="0"/>
              <w:jc w:val="right"/>
              <w:rPr>
                <w:del w:id="1318" w:author="Michael Decker" w:date="2020-04-18T18:16:00Z"/>
                <w:rFonts w:cs="Times New Roman"/>
                <w:szCs w:val="24"/>
              </w:rPr>
            </w:pPr>
            <w:del w:id="1319" w:author="Michael Decker" w:date="2020-04-18T18:16:00Z">
              <w:r w:rsidDel="00990A51">
                <w:rPr>
                  <w:color w:val="000000"/>
                  <w:sz w:val="20"/>
                  <w:szCs w:val="20"/>
                </w:rPr>
                <w:delText>501</w:delText>
              </w:r>
            </w:del>
          </w:p>
        </w:tc>
        <w:tc>
          <w:tcPr>
            <w:tcW w:w="0" w:type="auto"/>
            <w:vAlign w:val="bottom"/>
          </w:tcPr>
          <w:p w14:paraId="4A50FD95" w14:textId="1053BD17" w:rsidR="00F25551" w:rsidDel="00990A51" w:rsidRDefault="00F25551" w:rsidP="00F25551">
            <w:pPr>
              <w:ind w:firstLine="0"/>
              <w:jc w:val="right"/>
              <w:rPr>
                <w:del w:id="1320" w:author="Michael Decker" w:date="2020-04-18T18:16:00Z"/>
                <w:rFonts w:cs="Times New Roman"/>
                <w:szCs w:val="24"/>
              </w:rPr>
            </w:pPr>
            <w:del w:id="1321" w:author="Michael Decker" w:date="2020-04-18T18:16:00Z">
              <w:r w:rsidDel="00990A51">
                <w:rPr>
                  <w:color w:val="000000"/>
                  <w:sz w:val="20"/>
                  <w:szCs w:val="20"/>
                </w:rPr>
                <w:delText>286037</w:delText>
              </w:r>
            </w:del>
          </w:p>
        </w:tc>
        <w:tc>
          <w:tcPr>
            <w:tcW w:w="0" w:type="auto"/>
            <w:vAlign w:val="bottom"/>
          </w:tcPr>
          <w:p w14:paraId="201D103A" w14:textId="7E350303" w:rsidR="00F25551" w:rsidDel="00990A51" w:rsidRDefault="00F25551" w:rsidP="00F25551">
            <w:pPr>
              <w:ind w:firstLine="0"/>
              <w:jc w:val="right"/>
              <w:rPr>
                <w:del w:id="1322" w:author="Michael Decker" w:date="2020-04-18T18:16:00Z"/>
                <w:rFonts w:cs="Times New Roman"/>
                <w:szCs w:val="24"/>
              </w:rPr>
            </w:pPr>
            <w:del w:id="1323" w:author="Michael Decker" w:date="2020-04-18T18:16:00Z">
              <w:r w:rsidDel="00990A51">
                <w:rPr>
                  <w:color w:val="000000"/>
                  <w:sz w:val="20"/>
                  <w:szCs w:val="20"/>
                </w:rPr>
                <w:delText>84631</w:delText>
              </w:r>
            </w:del>
          </w:p>
        </w:tc>
        <w:tc>
          <w:tcPr>
            <w:tcW w:w="0" w:type="auto"/>
            <w:vAlign w:val="bottom"/>
          </w:tcPr>
          <w:p w14:paraId="16044568" w14:textId="640046B8" w:rsidR="00F25551" w:rsidDel="00990A51" w:rsidRDefault="00F25551" w:rsidP="00F25551">
            <w:pPr>
              <w:ind w:firstLine="0"/>
              <w:jc w:val="right"/>
              <w:rPr>
                <w:del w:id="1324" w:author="Michael Decker" w:date="2020-04-18T18:16:00Z"/>
                <w:rFonts w:cs="Times New Roman"/>
                <w:szCs w:val="24"/>
              </w:rPr>
            </w:pPr>
            <w:del w:id="1325" w:author="Michael Decker" w:date="2020-04-18T18:16:00Z">
              <w:r w:rsidDel="00990A51">
                <w:rPr>
                  <w:color w:val="000000"/>
                  <w:sz w:val="20"/>
                  <w:szCs w:val="20"/>
                </w:rPr>
                <w:delText>1249</w:delText>
              </w:r>
            </w:del>
          </w:p>
        </w:tc>
        <w:tc>
          <w:tcPr>
            <w:tcW w:w="0" w:type="auto"/>
            <w:vAlign w:val="bottom"/>
          </w:tcPr>
          <w:p w14:paraId="3CE7736F" w14:textId="6C024EE3" w:rsidR="00F25551" w:rsidDel="00990A51" w:rsidRDefault="00F25551" w:rsidP="00F25551">
            <w:pPr>
              <w:ind w:firstLine="0"/>
              <w:jc w:val="right"/>
              <w:rPr>
                <w:del w:id="1326" w:author="Michael Decker" w:date="2020-04-18T18:16:00Z"/>
                <w:rFonts w:cs="Times New Roman"/>
                <w:szCs w:val="24"/>
              </w:rPr>
            </w:pPr>
            <w:del w:id="1327" w:author="Michael Decker" w:date="2020-04-18T18:16:00Z">
              <w:r w:rsidDel="00990A51">
                <w:rPr>
                  <w:color w:val="000000"/>
                  <w:sz w:val="20"/>
                  <w:szCs w:val="20"/>
                </w:rPr>
                <w:delText>80</w:delText>
              </w:r>
            </w:del>
          </w:p>
        </w:tc>
        <w:tc>
          <w:tcPr>
            <w:tcW w:w="0" w:type="auto"/>
            <w:vAlign w:val="bottom"/>
          </w:tcPr>
          <w:p w14:paraId="16443C33" w14:textId="2999DF79" w:rsidR="00F25551" w:rsidDel="00990A51" w:rsidRDefault="00F25551" w:rsidP="00F25551">
            <w:pPr>
              <w:ind w:firstLine="0"/>
              <w:jc w:val="right"/>
              <w:rPr>
                <w:del w:id="1328" w:author="Michael Decker" w:date="2020-04-18T18:16:00Z"/>
                <w:rFonts w:cs="Times New Roman"/>
                <w:szCs w:val="24"/>
              </w:rPr>
            </w:pPr>
            <w:del w:id="1329" w:author="Michael Decker" w:date="2020-04-18T18:16:00Z">
              <w:r w:rsidDel="00990A51">
                <w:rPr>
                  <w:color w:val="000000"/>
                  <w:sz w:val="20"/>
                  <w:szCs w:val="20"/>
                </w:rPr>
                <w:delText>0.30</w:delText>
              </w:r>
            </w:del>
          </w:p>
        </w:tc>
        <w:tc>
          <w:tcPr>
            <w:tcW w:w="0" w:type="auto"/>
            <w:vAlign w:val="bottom"/>
          </w:tcPr>
          <w:p w14:paraId="52C61FF5" w14:textId="305BA9BA" w:rsidR="00F25551" w:rsidDel="00990A51" w:rsidRDefault="00F25551" w:rsidP="00F25551">
            <w:pPr>
              <w:ind w:firstLine="0"/>
              <w:jc w:val="right"/>
              <w:rPr>
                <w:del w:id="1330" w:author="Michael Decker" w:date="2020-04-18T18:16:00Z"/>
                <w:rFonts w:cs="Times New Roman"/>
                <w:szCs w:val="24"/>
              </w:rPr>
            </w:pPr>
            <w:del w:id="1331" w:author="Michael Decker" w:date="2020-04-18T18:16:00Z">
              <w:r w:rsidDel="00990A51">
                <w:rPr>
                  <w:color w:val="000000"/>
                  <w:sz w:val="20"/>
                  <w:szCs w:val="20"/>
                </w:rPr>
                <w:delText>42.5554</w:delText>
              </w:r>
            </w:del>
          </w:p>
        </w:tc>
      </w:tr>
      <w:tr w:rsidR="00F25551" w:rsidDel="00990A51" w14:paraId="27203ABC" w14:textId="551FAD38" w:rsidTr="002F6D12">
        <w:trPr>
          <w:del w:id="1332" w:author="Michael Decker" w:date="2020-04-18T18:16:00Z"/>
        </w:trPr>
        <w:tc>
          <w:tcPr>
            <w:tcW w:w="0" w:type="auto"/>
            <w:vAlign w:val="bottom"/>
          </w:tcPr>
          <w:p w14:paraId="3AE03890" w14:textId="6B769B1A" w:rsidR="00F25551" w:rsidDel="00990A51" w:rsidRDefault="00F25551" w:rsidP="00F25551">
            <w:pPr>
              <w:ind w:firstLine="0"/>
              <w:rPr>
                <w:del w:id="1333" w:author="Michael Decker" w:date="2020-04-18T18:16:00Z"/>
                <w:rFonts w:cs="Times New Roman"/>
                <w:szCs w:val="24"/>
              </w:rPr>
            </w:pPr>
            <w:del w:id="1334" w:author="Michael Decker" w:date="2020-04-18T18:16:00Z">
              <w:r w:rsidDel="00990A51">
                <w:rPr>
                  <w:color w:val="000000"/>
                  <w:sz w:val="20"/>
                  <w:szCs w:val="20"/>
                </w:rPr>
                <w:delText>j2c</w:delText>
              </w:r>
            </w:del>
          </w:p>
        </w:tc>
        <w:tc>
          <w:tcPr>
            <w:tcW w:w="0" w:type="auto"/>
            <w:vAlign w:val="bottom"/>
          </w:tcPr>
          <w:p w14:paraId="46E6CCAC" w14:textId="03D64418" w:rsidR="00F25551" w:rsidDel="00990A51" w:rsidRDefault="00F25551" w:rsidP="00F25551">
            <w:pPr>
              <w:ind w:firstLine="0"/>
              <w:rPr>
                <w:del w:id="1335" w:author="Michael Decker" w:date="2020-04-18T18:16:00Z"/>
                <w:rFonts w:cs="Times New Roman"/>
                <w:szCs w:val="24"/>
              </w:rPr>
            </w:pPr>
            <w:del w:id="1336" w:author="Michael Decker" w:date="2020-04-18T18:16:00Z">
              <w:r w:rsidDel="00990A51">
                <w:rPr>
                  <w:color w:val="000000"/>
                  <w:sz w:val="20"/>
                  <w:szCs w:val="20"/>
                </w:rPr>
                <w:delText>Java/C/C++</w:delText>
              </w:r>
            </w:del>
          </w:p>
        </w:tc>
        <w:tc>
          <w:tcPr>
            <w:tcW w:w="0" w:type="auto"/>
            <w:vAlign w:val="bottom"/>
          </w:tcPr>
          <w:p w14:paraId="1F46AC97" w14:textId="4D15D48C" w:rsidR="00F25551" w:rsidDel="00990A51" w:rsidRDefault="00F25551" w:rsidP="00F25551">
            <w:pPr>
              <w:ind w:firstLine="0"/>
              <w:jc w:val="right"/>
              <w:rPr>
                <w:del w:id="1337" w:author="Michael Decker" w:date="2020-04-18T18:16:00Z"/>
                <w:rFonts w:cs="Times New Roman"/>
                <w:szCs w:val="24"/>
              </w:rPr>
            </w:pPr>
            <w:del w:id="1338" w:author="Michael Decker" w:date="2020-04-18T18:16:00Z">
              <w:r w:rsidDel="00990A51">
                <w:rPr>
                  <w:color w:val="000000"/>
                  <w:sz w:val="20"/>
                  <w:szCs w:val="20"/>
                </w:rPr>
                <w:delText>1</w:delText>
              </w:r>
            </w:del>
          </w:p>
        </w:tc>
        <w:tc>
          <w:tcPr>
            <w:tcW w:w="0" w:type="auto"/>
            <w:vAlign w:val="bottom"/>
          </w:tcPr>
          <w:p w14:paraId="7557E8FB" w14:textId="4D6B675C" w:rsidR="00F25551" w:rsidDel="00990A51" w:rsidRDefault="00F25551" w:rsidP="00F25551">
            <w:pPr>
              <w:ind w:firstLine="0"/>
              <w:jc w:val="right"/>
              <w:rPr>
                <w:del w:id="1339" w:author="Michael Decker" w:date="2020-04-18T18:16:00Z"/>
                <w:rFonts w:cs="Times New Roman"/>
                <w:szCs w:val="24"/>
              </w:rPr>
            </w:pPr>
            <w:del w:id="1340" w:author="Michael Decker" w:date="2020-04-18T18:16:00Z">
              <w:r w:rsidDel="00990A51">
                <w:rPr>
                  <w:color w:val="000000"/>
                  <w:sz w:val="20"/>
                  <w:szCs w:val="20"/>
                </w:rPr>
                <w:delText>10948</w:delText>
              </w:r>
            </w:del>
          </w:p>
        </w:tc>
        <w:tc>
          <w:tcPr>
            <w:tcW w:w="0" w:type="auto"/>
            <w:vAlign w:val="bottom"/>
          </w:tcPr>
          <w:p w14:paraId="4891D401" w14:textId="56D9008D" w:rsidR="00F25551" w:rsidDel="00990A51" w:rsidRDefault="00F25551" w:rsidP="00F25551">
            <w:pPr>
              <w:ind w:firstLine="0"/>
              <w:jc w:val="right"/>
              <w:rPr>
                <w:del w:id="1341" w:author="Michael Decker" w:date="2020-04-18T18:16:00Z"/>
                <w:rFonts w:cs="Times New Roman"/>
                <w:szCs w:val="24"/>
              </w:rPr>
            </w:pPr>
            <w:del w:id="1342" w:author="Michael Decker" w:date="2020-04-18T18:16:00Z">
              <w:r w:rsidDel="00990A51">
                <w:rPr>
                  <w:color w:val="000000"/>
                  <w:sz w:val="20"/>
                  <w:szCs w:val="20"/>
                </w:rPr>
                <w:delText>350</w:delText>
              </w:r>
            </w:del>
          </w:p>
        </w:tc>
        <w:tc>
          <w:tcPr>
            <w:tcW w:w="0" w:type="auto"/>
            <w:vAlign w:val="bottom"/>
          </w:tcPr>
          <w:p w14:paraId="1D7EF6B8" w14:textId="69D62648" w:rsidR="00F25551" w:rsidDel="00990A51" w:rsidRDefault="00F25551" w:rsidP="00F25551">
            <w:pPr>
              <w:ind w:firstLine="0"/>
              <w:jc w:val="right"/>
              <w:rPr>
                <w:del w:id="1343" w:author="Michael Decker" w:date="2020-04-18T18:16:00Z"/>
                <w:rFonts w:cs="Times New Roman"/>
                <w:szCs w:val="24"/>
              </w:rPr>
            </w:pPr>
            <w:del w:id="1344" w:author="Michael Decker" w:date="2020-04-18T18:16:00Z">
              <w:r w:rsidDel="00990A51">
                <w:rPr>
                  <w:color w:val="000000"/>
                  <w:sz w:val="20"/>
                  <w:szCs w:val="20"/>
                </w:rPr>
                <w:delText>27</w:delText>
              </w:r>
            </w:del>
          </w:p>
        </w:tc>
        <w:tc>
          <w:tcPr>
            <w:tcW w:w="0" w:type="auto"/>
            <w:vAlign w:val="bottom"/>
          </w:tcPr>
          <w:p w14:paraId="2ACBA7D8" w14:textId="038EA568" w:rsidR="00F25551" w:rsidDel="00990A51" w:rsidRDefault="00F25551" w:rsidP="00F25551">
            <w:pPr>
              <w:ind w:firstLine="0"/>
              <w:jc w:val="right"/>
              <w:rPr>
                <w:del w:id="1345" w:author="Michael Decker" w:date="2020-04-18T18:16:00Z"/>
                <w:rFonts w:cs="Times New Roman"/>
                <w:szCs w:val="24"/>
              </w:rPr>
            </w:pPr>
            <w:del w:id="1346" w:author="Michael Decker" w:date="2020-04-18T18:16:00Z">
              <w:r w:rsidDel="00990A51">
                <w:rPr>
                  <w:color w:val="000000"/>
                  <w:sz w:val="20"/>
                  <w:szCs w:val="20"/>
                </w:rPr>
                <w:delText>0</w:delText>
              </w:r>
            </w:del>
          </w:p>
        </w:tc>
        <w:tc>
          <w:tcPr>
            <w:tcW w:w="0" w:type="auto"/>
            <w:vAlign w:val="bottom"/>
          </w:tcPr>
          <w:p w14:paraId="61F2C961" w14:textId="5BB93685" w:rsidR="00F25551" w:rsidDel="00990A51" w:rsidRDefault="00F25551" w:rsidP="00F25551">
            <w:pPr>
              <w:ind w:firstLine="0"/>
              <w:jc w:val="right"/>
              <w:rPr>
                <w:del w:id="1347" w:author="Michael Decker" w:date="2020-04-18T18:16:00Z"/>
                <w:rFonts w:cs="Times New Roman"/>
                <w:szCs w:val="24"/>
              </w:rPr>
            </w:pPr>
            <w:del w:id="1348" w:author="Michael Decker" w:date="2020-04-18T18:16:00Z">
              <w:r w:rsidDel="00990A51">
                <w:rPr>
                  <w:color w:val="000000"/>
                  <w:sz w:val="20"/>
                  <w:szCs w:val="20"/>
                </w:rPr>
                <w:delText>0.03</w:delText>
              </w:r>
            </w:del>
          </w:p>
        </w:tc>
        <w:tc>
          <w:tcPr>
            <w:tcW w:w="0" w:type="auto"/>
            <w:vAlign w:val="bottom"/>
          </w:tcPr>
          <w:p w14:paraId="3A248C1E" w14:textId="60EBE792" w:rsidR="00F25551" w:rsidDel="00990A51" w:rsidRDefault="00F25551" w:rsidP="00F25551">
            <w:pPr>
              <w:ind w:firstLine="0"/>
              <w:jc w:val="right"/>
              <w:rPr>
                <w:del w:id="1349" w:author="Michael Decker" w:date="2020-04-18T18:16:00Z"/>
                <w:rFonts w:cs="Times New Roman"/>
                <w:szCs w:val="24"/>
              </w:rPr>
            </w:pPr>
            <w:del w:id="1350" w:author="Michael Decker" w:date="2020-04-18T18:16:00Z">
              <w:r w:rsidDel="00990A51">
                <w:rPr>
                  <w:color w:val="000000"/>
                  <w:sz w:val="20"/>
                  <w:szCs w:val="20"/>
                </w:rPr>
                <w:delText>0.9199</w:delText>
              </w:r>
            </w:del>
          </w:p>
        </w:tc>
      </w:tr>
      <w:tr w:rsidR="00F25551" w:rsidDel="00990A51" w14:paraId="262C23D9" w14:textId="0FC39F75" w:rsidTr="002F6D12">
        <w:trPr>
          <w:del w:id="1351" w:author="Michael Decker" w:date="2020-04-18T18:16:00Z"/>
        </w:trPr>
        <w:tc>
          <w:tcPr>
            <w:tcW w:w="0" w:type="auto"/>
            <w:vAlign w:val="bottom"/>
          </w:tcPr>
          <w:p w14:paraId="1A79FDFD" w14:textId="67F870D1" w:rsidR="00F25551" w:rsidDel="00990A51" w:rsidRDefault="00F25551" w:rsidP="00F25551">
            <w:pPr>
              <w:ind w:firstLine="0"/>
              <w:rPr>
                <w:del w:id="1352" w:author="Michael Decker" w:date="2020-04-18T18:16:00Z"/>
                <w:rFonts w:cs="Times New Roman"/>
                <w:szCs w:val="24"/>
              </w:rPr>
            </w:pPr>
            <w:del w:id="1353" w:author="Michael Decker" w:date="2020-04-18T18:16:00Z">
              <w:r w:rsidDel="00990A51">
                <w:rPr>
                  <w:color w:val="000000"/>
                  <w:sz w:val="20"/>
                  <w:szCs w:val="20"/>
                </w:rPr>
                <w:delText>j2objc</w:delText>
              </w:r>
            </w:del>
          </w:p>
        </w:tc>
        <w:tc>
          <w:tcPr>
            <w:tcW w:w="0" w:type="auto"/>
            <w:vAlign w:val="bottom"/>
          </w:tcPr>
          <w:p w14:paraId="55119585" w14:textId="291AB48D" w:rsidR="00F25551" w:rsidDel="00990A51" w:rsidRDefault="00F25551" w:rsidP="00F25551">
            <w:pPr>
              <w:ind w:firstLine="0"/>
              <w:rPr>
                <w:del w:id="1354" w:author="Michael Decker" w:date="2020-04-18T18:16:00Z"/>
                <w:rFonts w:cs="Times New Roman"/>
                <w:szCs w:val="24"/>
              </w:rPr>
            </w:pPr>
            <w:del w:id="1355" w:author="Michael Decker" w:date="2020-04-18T18:16:00Z">
              <w:r w:rsidDel="00990A51">
                <w:rPr>
                  <w:color w:val="000000"/>
                  <w:sz w:val="20"/>
                  <w:szCs w:val="20"/>
                </w:rPr>
                <w:delText>Breaks CLOC</w:delText>
              </w:r>
            </w:del>
          </w:p>
        </w:tc>
        <w:tc>
          <w:tcPr>
            <w:tcW w:w="0" w:type="auto"/>
            <w:vAlign w:val="bottom"/>
          </w:tcPr>
          <w:p w14:paraId="1EA1FB84" w14:textId="4A879A5B" w:rsidR="00F25551" w:rsidDel="00990A51" w:rsidRDefault="00F25551" w:rsidP="00F25551">
            <w:pPr>
              <w:ind w:firstLine="0"/>
              <w:jc w:val="right"/>
              <w:rPr>
                <w:del w:id="1356" w:author="Michael Decker" w:date="2020-04-18T18:16:00Z"/>
                <w:rFonts w:cs="Times New Roman"/>
                <w:szCs w:val="24"/>
              </w:rPr>
            </w:pPr>
            <w:del w:id="1357" w:author="Michael Decker" w:date="2020-04-18T18:16:00Z">
              <w:r w:rsidDel="00990A51">
                <w:rPr>
                  <w:color w:val="000000"/>
                  <w:sz w:val="20"/>
                  <w:szCs w:val="20"/>
                </w:rPr>
                <w:delText>66</w:delText>
              </w:r>
            </w:del>
          </w:p>
        </w:tc>
        <w:tc>
          <w:tcPr>
            <w:tcW w:w="0" w:type="auto"/>
            <w:vAlign w:val="bottom"/>
          </w:tcPr>
          <w:p w14:paraId="473AB585" w14:textId="68B0F294" w:rsidR="00F25551" w:rsidDel="00990A51" w:rsidRDefault="00F25551" w:rsidP="00F25551">
            <w:pPr>
              <w:ind w:firstLine="0"/>
              <w:jc w:val="right"/>
              <w:rPr>
                <w:del w:id="1358" w:author="Michael Decker" w:date="2020-04-18T18:16:00Z"/>
                <w:rFonts w:cs="Times New Roman"/>
                <w:szCs w:val="24"/>
              </w:rPr>
            </w:pPr>
            <w:del w:id="1359" w:author="Michael Decker" w:date="2020-04-18T18:16:00Z">
              <w:r w:rsidDel="00990A51">
                <w:rPr>
                  <w:color w:val="000000"/>
                  <w:sz w:val="20"/>
                  <w:szCs w:val="20"/>
                </w:rPr>
                <w:delText>881870</w:delText>
              </w:r>
            </w:del>
          </w:p>
        </w:tc>
        <w:tc>
          <w:tcPr>
            <w:tcW w:w="0" w:type="auto"/>
            <w:vAlign w:val="bottom"/>
          </w:tcPr>
          <w:p w14:paraId="32527C7E" w14:textId="0F684300" w:rsidR="00F25551" w:rsidDel="00990A51" w:rsidRDefault="00F25551" w:rsidP="00F25551">
            <w:pPr>
              <w:ind w:firstLine="0"/>
              <w:jc w:val="right"/>
              <w:rPr>
                <w:del w:id="1360" w:author="Michael Decker" w:date="2020-04-18T18:16:00Z"/>
                <w:rFonts w:cs="Times New Roman"/>
                <w:szCs w:val="24"/>
              </w:rPr>
            </w:pPr>
            <w:del w:id="1361" w:author="Michael Decker" w:date="2020-04-18T18:16:00Z">
              <w:r w:rsidDel="00990A51">
                <w:rPr>
                  <w:color w:val="000000"/>
                  <w:sz w:val="20"/>
                  <w:szCs w:val="20"/>
                </w:rPr>
                <w:delText>636880</w:delText>
              </w:r>
            </w:del>
          </w:p>
        </w:tc>
        <w:tc>
          <w:tcPr>
            <w:tcW w:w="0" w:type="auto"/>
            <w:vAlign w:val="bottom"/>
          </w:tcPr>
          <w:p w14:paraId="217ECB10" w14:textId="5F0F4E19" w:rsidR="00F25551" w:rsidDel="00990A51" w:rsidRDefault="00F25551" w:rsidP="00F25551">
            <w:pPr>
              <w:ind w:firstLine="0"/>
              <w:jc w:val="right"/>
              <w:rPr>
                <w:del w:id="1362" w:author="Michael Decker" w:date="2020-04-18T18:16:00Z"/>
                <w:rFonts w:cs="Times New Roman"/>
                <w:szCs w:val="24"/>
              </w:rPr>
            </w:pPr>
            <w:del w:id="1363" w:author="Michael Decker" w:date="2020-04-18T18:16:00Z">
              <w:r w:rsidDel="00990A51">
                <w:rPr>
                  <w:color w:val="000000"/>
                  <w:sz w:val="20"/>
                  <w:szCs w:val="20"/>
                </w:rPr>
                <w:delText>63</w:delText>
              </w:r>
            </w:del>
          </w:p>
        </w:tc>
        <w:tc>
          <w:tcPr>
            <w:tcW w:w="0" w:type="auto"/>
            <w:vAlign w:val="bottom"/>
          </w:tcPr>
          <w:p w14:paraId="1840DDC3" w14:textId="0889E399" w:rsidR="00F25551" w:rsidDel="00990A51" w:rsidRDefault="00F25551" w:rsidP="00F25551">
            <w:pPr>
              <w:ind w:firstLine="0"/>
              <w:jc w:val="right"/>
              <w:rPr>
                <w:del w:id="1364" w:author="Michael Decker" w:date="2020-04-18T18:16:00Z"/>
                <w:rFonts w:cs="Times New Roman"/>
                <w:szCs w:val="24"/>
              </w:rPr>
            </w:pPr>
            <w:del w:id="1365" w:author="Michael Decker" w:date="2020-04-18T18:16:00Z">
              <w:r w:rsidDel="00990A51">
                <w:rPr>
                  <w:color w:val="000000"/>
                  <w:sz w:val="20"/>
                  <w:szCs w:val="20"/>
                </w:rPr>
                <w:delText>0</w:delText>
              </w:r>
            </w:del>
          </w:p>
        </w:tc>
        <w:tc>
          <w:tcPr>
            <w:tcW w:w="0" w:type="auto"/>
            <w:vAlign w:val="bottom"/>
          </w:tcPr>
          <w:p w14:paraId="0B88371E" w14:textId="2189A90D" w:rsidR="00F25551" w:rsidDel="00990A51" w:rsidRDefault="00F25551" w:rsidP="00F25551">
            <w:pPr>
              <w:ind w:firstLine="0"/>
              <w:jc w:val="right"/>
              <w:rPr>
                <w:del w:id="1366" w:author="Michael Decker" w:date="2020-04-18T18:16:00Z"/>
                <w:rFonts w:cs="Times New Roman"/>
                <w:szCs w:val="24"/>
              </w:rPr>
            </w:pPr>
            <w:del w:id="1367" w:author="Michael Decker" w:date="2020-04-18T18:16:00Z">
              <w:r w:rsidDel="00990A51">
                <w:rPr>
                  <w:color w:val="000000"/>
                  <w:sz w:val="20"/>
                  <w:szCs w:val="20"/>
                </w:rPr>
                <w:delText>0.72</w:delText>
              </w:r>
            </w:del>
          </w:p>
        </w:tc>
        <w:tc>
          <w:tcPr>
            <w:tcW w:w="0" w:type="auto"/>
            <w:vAlign w:val="bottom"/>
          </w:tcPr>
          <w:p w14:paraId="03B732FF" w14:textId="2BE51E2E" w:rsidR="00F25551" w:rsidDel="00990A51" w:rsidRDefault="00F25551" w:rsidP="00F25551">
            <w:pPr>
              <w:ind w:firstLine="0"/>
              <w:jc w:val="right"/>
              <w:rPr>
                <w:del w:id="1368" w:author="Michael Decker" w:date="2020-04-18T18:16:00Z"/>
                <w:rFonts w:cs="Times New Roman"/>
                <w:szCs w:val="24"/>
              </w:rPr>
            </w:pPr>
            <w:del w:id="1369" w:author="Michael Decker" w:date="2020-04-18T18:16:00Z">
              <w:r w:rsidDel="00990A51">
                <w:rPr>
                  <w:color w:val="000000"/>
                  <w:sz w:val="20"/>
                  <w:szCs w:val="20"/>
                </w:rPr>
                <w:delText>2.1465</w:delText>
              </w:r>
            </w:del>
          </w:p>
        </w:tc>
      </w:tr>
      <w:tr w:rsidR="00F25551" w:rsidDel="00990A51" w14:paraId="3372653A" w14:textId="2B3EB14E" w:rsidTr="002F6D12">
        <w:trPr>
          <w:del w:id="1370" w:author="Michael Decker" w:date="2020-04-18T18:16:00Z"/>
        </w:trPr>
        <w:tc>
          <w:tcPr>
            <w:tcW w:w="0" w:type="auto"/>
            <w:vAlign w:val="bottom"/>
          </w:tcPr>
          <w:p w14:paraId="0668130D" w14:textId="626BB804" w:rsidR="00F25551" w:rsidDel="00990A51" w:rsidRDefault="00F25551" w:rsidP="00F25551">
            <w:pPr>
              <w:ind w:firstLine="0"/>
              <w:rPr>
                <w:del w:id="1371" w:author="Michael Decker" w:date="2020-04-18T18:16:00Z"/>
                <w:rFonts w:cs="Times New Roman"/>
                <w:szCs w:val="24"/>
              </w:rPr>
            </w:pPr>
            <w:del w:id="1372" w:author="Michael Decker" w:date="2020-04-18T18:16:00Z">
              <w:r w:rsidDel="00990A51">
                <w:rPr>
                  <w:color w:val="000000"/>
                  <w:sz w:val="20"/>
                  <w:szCs w:val="20"/>
                </w:rPr>
                <w:delText>libigl</w:delText>
              </w:r>
            </w:del>
          </w:p>
        </w:tc>
        <w:tc>
          <w:tcPr>
            <w:tcW w:w="0" w:type="auto"/>
            <w:vAlign w:val="bottom"/>
          </w:tcPr>
          <w:p w14:paraId="61AF9DAE" w14:textId="03A92BB9" w:rsidR="00F25551" w:rsidDel="00990A51" w:rsidRDefault="00F25551" w:rsidP="00F25551">
            <w:pPr>
              <w:ind w:firstLine="0"/>
              <w:rPr>
                <w:del w:id="1373" w:author="Michael Decker" w:date="2020-04-18T18:16:00Z"/>
                <w:rFonts w:cs="Times New Roman"/>
                <w:szCs w:val="24"/>
              </w:rPr>
            </w:pPr>
            <w:del w:id="1374" w:author="Michael Decker" w:date="2020-04-18T18:16:00Z">
              <w:r w:rsidDel="00990A51">
                <w:rPr>
                  <w:color w:val="000000"/>
                  <w:sz w:val="20"/>
                  <w:szCs w:val="20"/>
                </w:rPr>
                <w:delText>C++/C</w:delText>
              </w:r>
            </w:del>
          </w:p>
        </w:tc>
        <w:tc>
          <w:tcPr>
            <w:tcW w:w="0" w:type="auto"/>
            <w:vAlign w:val="bottom"/>
          </w:tcPr>
          <w:p w14:paraId="294112C0" w14:textId="535E9F83" w:rsidR="00F25551" w:rsidDel="00990A51" w:rsidRDefault="00F25551" w:rsidP="00F25551">
            <w:pPr>
              <w:ind w:firstLine="0"/>
              <w:jc w:val="right"/>
              <w:rPr>
                <w:del w:id="1375" w:author="Michael Decker" w:date="2020-04-18T18:16:00Z"/>
                <w:rFonts w:cs="Times New Roman"/>
                <w:szCs w:val="24"/>
              </w:rPr>
            </w:pPr>
            <w:del w:id="1376" w:author="Michael Decker" w:date="2020-04-18T18:16:00Z">
              <w:r w:rsidDel="00990A51">
                <w:rPr>
                  <w:color w:val="000000"/>
                  <w:sz w:val="20"/>
                  <w:szCs w:val="20"/>
                </w:rPr>
                <w:delText>82</w:delText>
              </w:r>
            </w:del>
          </w:p>
        </w:tc>
        <w:tc>
          <w:tcPr>
            <w:tcW w:w="0" w:type="auto"/>
            <w:vAlign w:val="bottom"/>
          </w:tcPr>
          <w:p w14:paraId="407910DD" w14:textId="3A442ED9" w:rsidR="00F25551" w:rsidDel="00990A51" w:rsidRDefault="00F25551" w:rsidP="00F25551">
            <w:pPr>
              <w:ind w:firstLine="0"/>
              <w:jc w:val="right"/>
              <w:rPr>
                <w:del w:id="1377" w:author="Michael Decker" w:date="2020-04-18T18:16:00Z"/>
                <w:rFonts w:cs="Times New Roman"/>
                <w:szCs w:val="24"/>
              </w:rPr>
            </w:pPr>
            <w:del w:id="1378" w:author="Michael Decker" w:date="2020-04-18T18:16:00Z">
              <w:r w:rsidDel="00990A51">
                <w:rPr>
                  <w:color w:val="000000"/>
                  <w:sz w:val="20"/>
                  <w:szCs w:val="20"/>
                </w:rPr>
                <w:delText>92359</w:delText>
              </w:r>
            </w:del>
          </w:p>
        </w:tc>
        <w:tc>
          <w:tcPr>
            <w:tcW w:w="0" w:type="auto"/>
            <w:vAlign w:val="bottom"/>
          </w:tcPr>
          <w:p w14:paraId="7F88C234" w14:textId="1E2ADB20" w:rsidR="00F25551" w:rsidDel="00990A51" w:rsidRDefault="00F25551" w:rsidP="00F25551">
            <w:pPr>
              <w:ind w:firstLine="0"/>
              <w:jc w:val="right"/>
              <w:rPr>
                <w:del w:id="1379" w:author="Michael Decker" w:date="2020-04-18T18:16:00Z"/>
                <w:rFonts w:cs="Times New Roman"/>
                <w:szCs w:val="24"/>
              </w:rPr>
            </w:pPr>
            <w:del w:id="1380" w:author="Michael Decker" w:date="2020-04-18T18:16:00Z">
              <w:r w:rsidDel="00990A51">
                <w:rPr>
                  <w:color w:val="000000"/>
                  <w:sz w:val="20"/>
                  <w:szCs w:val="20"/>
                </w:rPr>
                <w:delText>28712</w:delText>
              </w:r>
            </w:del>
          </w:p>
        </w:tc>
        <w:tc>
          <w:tcPr>
            <w:tcW w:w="0" w:type="auto"/>
            <w:vAlign w:val="bottom"/>
          </w:tcPr>
          <w:p w14:paraId="3C8F2F84" w14:textId="42588495" w:rsidR="00F25551" w:rsidDel="00990A51" w:rsidRDefault="00F25551" w:rsidP="00F25551">
            <w:pPr>
              <w:ind w:firstLine="0"/>
              <w:jc w:val="right"/>
              <w:rPr>
                <w:del w:id="1381" w:author="Michael Decker" w:date="2020-04-18T18:16:00Z"/>
                <w:rFonts w:cs="Times New Roman"/>
                <w:szCs w:val="24"/>
              </w:rPr>
            </w:pPr>
            <w:del w:id="1382" w:author="Michael Decker" w:date="2020-04-18T18:16:00Z">
              <w:r w:rsidDel="00990A51">
                <w:rPr>
                  <w:color w:val="000000"/>
                  <w:sz w:val="20"/>
                  <w:szCs w:val="20"/>
                </w:rPr>
                <w:delText>385</w:delText>
              </w:r>
            </w:del>
          </w:p>
        </w:tc>
        <w:tc>
          <w:tcPr>
            <w:tcW w:w="0" w:type="auto"/>
            <w:vAlign w:val="bottom"/>
          </w:tcPr>
          <w:p w14:paraId="5C1EA0B6" w14:textId="1C057F7E" w:rsidR="00F25551" w:rsidDel="00990A51" w:rsidRDefault="00F25551" w:rsidP="00F25551">
            <w:pPr>
              <w:ind w:firstLine="0"/>
              <w:jc w:val="right"/>
              <w:rPr>
                <w:del w:id="1383" w:author="Michael Decker" w:date="2020-04-18T18:16:00Z"/>
                <w:rFonts w:cs="Times New Roman"/>
                <w:szCs w:val="24"/>
              </w:rPr>
            </w:pPr>
            <w:del w:id="1384" w:author="Michael Decker" w:date="2020-04-18T18:16:00Z">
              <w:r w:rsidDel="00990A51">
                <w:rPr>
                  <w:color w:val="000000"/>
                  <w:sz w:val="20"/>
                  <w:szCs w:val="20"/>
                </w:rPr>
                <w:delText>94</w:delText>
              </w:r>
            </w:del>
          </w:p>
        </w:tc>
        <w:tc>
          <w:tcPr>
            <w:tcW w:w="0" w:type="auto"/>
            <w:vAlign w:val="bottom"/>
          </w:tcPr>
          <w:p w14:paraId="1E084414" w14:textId="790E5AE6" w:rsidR="00F25551" w:rsidDel="00990A51" w:rsidRDefault="00F25551" w:rsidP="00F25551">
            <w:pPr>
              <w:ind w:firstLine="0"/>
              <w:jc w:val="right"/>
              <w:rPr>
                <w:del w:id="1385" w:author="Michael Decker" w:date="2020-04-18T18:16:00Z"/>
                <w:rFonts w:cs="Times New Roman"/>
                <w:szCs w:val="24"/>
              </w:rPr>
            </w:pPr>
            <w:del w:id="1386" w:author="Michael Decker" w:date="2020-04-18T18:16:00Z">
              <w:r w:rsidDel="00990A51">
                <w:rPr>
                  <w:color w:val="000000"/>
                  <w:sz w:val="20"/>
                  <w:szCs w:val="20"/>
                </w:rPr>
                <w:delText>0.31</w:delText>
              </w:r>
            </w:del>
          </w:p>
        </w:tc>
        <w:tc>
          <w:tcPr>
            <w:tcW w:w="0" w:type="auto"/>
            <w:vAlign w:val="bottom"/>
          </w:tcPr>
          <w:p w14:paraId="3E288490" w14:textId="4E5EF08A" w:rsidR="00F25551" w:rsidDel="00990A51" w:rsidRDefault="00F25551" w:rsidP="00F25551">
            <w:pPr>
              <w:ind w:firstLine="0"/>
              <w:jc w:val="right"/>
              <w:rPr>
                <w:del w:id="1387" w:author="Michael Decker" w:date="2020-04-18T18:16:00Z"/>
                <w:rFonts w:cs="Times New Roman"/>
                <w:szCs w:val="24"/>
              </w:rPr>
            </w:pPr>
            <w:del w:id="1388" w:author="Michael Decker" w:date="2020-04-18T18:16:00Z">
              <w:r w:rsidDel="00990A51">
                <w:rPr>
                  <w:color w:val="000000"/>
                  <w:sz w:val="20"/>
                  <w:szCs w:val="20"/>
                </w:rPr>
                <w:delText>13.1175</w:delText>
              </w:r>
            </w:del>
          </w:p>
        </w:tc>
      </w:tr>
      <w:tr w:rsidR="00F25551" w:rsidDel="00990A51" w14:paraId="7919D315" w14:textId="63E1773D" w:rsidTr="002F6D12">
        <w:trPr>
          <w:del w:id="1389" w:author="Michael Decker" w:date="2020-04-18T18:16:00Z"/>
        </w:trPr>
        <w:tc>
          <w:tcPr>
            <w:tcW w:w="0" w:type="auto"/>
            <w:vAlign w:val="bottom"/>
          </w:tcPr>
          <w:p w14:paraId="46A21E8A" w14:textId="6132041B" w:rsidR="00F25551" w:rsidDel="00990A51" w:rsidRDefault="00F25551" w:rsidP="00F25551">
            <w:pPr>
              <w:ind w:firstLine="0"/>
              <w:rPr>
                <w:del w:id="1390" w:author="Michael Decker" w:date="2020-04-18T18:16:00Z"/>
                <w:rFonts w:cs="Times New Roman"/>
                <w:szCs w:val="24"/>
              </w:rPr>
            </w:pPr>
            <w:del w:id="1391" w:author="Michael Decker" w:date="2020-04-18T18:16:00Z">
              <w:r w:rsidDel="00990A51">
                <w:rPr>
                  <w:color w:val="000000"/>
                  <w:sz w:val="20"/>
                  <w:szCs w:val="20"/>
                </w:rPr>
                <w:delText>markdowndeep</w:delText>
              </w:r>
            </w:del>
          </w:p>
        </w:tc>
        <w:tc>
          <w:tcPr>
            <w:tcW w:w="0" w:type="auto"/>
            <w:vAlign w:val="bottom"/>
          </w:tcPr>
          <w:p w14:paraId="547A5E03" w14:textId="3042D025" w:rsidR="00F25551" w:rsidDel="00990A51" w:rsidRDefault="00F25551" w:rsidP="00F25551">
            <w:pPr>
              <w:ind w:firstLine="0"/>
              <w:rPr>
                <w:del w:id="1392" w:author="Michael Decker" w:date="2020-04-18T18:16:00Z"/>
                <w:rFonts w:cs="Times New Roman"/>
                <w:szCs w:val="24"/>
              </w:rPr>
            </w:pPr>
            <w:del w:id="1393" w:author="Michael Decker" w:date="2020-04-18T18:16:00Z">
              <w:r w:rsidDel="00990A51">
                <w:rPr>
                  <w:color w:val="000000"/>
                  <w:sz w:val="20"/>
                  <w:szCs w:val="20"/>
                </w:rPr>
                <w:delText>Java/C#</w:delText>
              </w:r>
            </w:del>
          </w:p>
        </w:tc>
        <w:tc>
          <w:tcPr>
            <w:tcW w:w="0" w:type="auto"/>
            <w:vAlign w:val="bottom"/>
          </w:tcPr>
          <w:p w14:paraId="757576AC" w14:textId="109381D2" w:rsidR="00F25551" w:rsidDel="00990A51" w:rsidRDefault="00F25551" w:rsidP="00F25551">
            <w:pPr>
              <w:ind w:firstLine="0"/>
              <w:jc w:val="right"/>
              <w:rPr>
                <w:del w:id="1394" w:author="Michael Decker" w:date="2020-04-18T18:16:00Z"/>
                <w:rFonts w:cs="Times New Roman"/>
                <w:szCs w:val="24"/>
              </w:rPr>
            </w:pPr>
            <w:del w:id="1395" w:author="Michael Decker" w:date="2020-04-18T18:16:00Z">
              <w:r w:rsidDel="00990A51">
                <w:rPr>
                  <w:color w:val="000000"/>
                  <w:sz w:val="20"/>
                  <w:szCs w:val="20"/>
                </w:rPr>
                <w:delText>6</w:delText>
              </w:r>
            </w:del>
          </w:p>
        </w:tc>
        <w:tc>
          <w:tcPr>
            <w:tcW w:w="0" w:type="auto"/>
            <w:vAlign w:val="bottom"/>
          </w:tcPr>
          <w:p w14:paraId="36569FAB" w14:textId="2FFBAC04" w:rsidR="00F25551" w:rsidDel="00990A51" w:rsidRDefault="00F25551" w:rsidP="00F25551">
            <w:pPr>
              <w:ind w:firstLine="0"/>
              <w:jc w:val="right"/>
              <w:rPr>
                <w:del w:id="1396" w:author="Michael Decker" w:date="2020-04-18T18:16:00Z"/>
                <w:rFonts w:cs="Times New Roman"/>
                <w:szCs w:val="24"/>
              </w:rPr>
            </w:pPr>
            <w:del w:id="1397" w:author="Michael Decker" w:date="2020-04-18T18:16:00Z">
              <w:r w:rsidDel="00990A51">
                <w:rPr>
                  <w:color w:val="000000"/>
                  <w:sz w:val="20"/>
                  <w:szCs w:val="20"/>
                </w:rPr>
                <w:delText>51833</w:delText>
              </w:r>
            </w:del>
          </w:p>
        </w:tc>
        <w:tc>
          <w:tcPr>
            <w:tcW w:w="0" w:type="auto"/>
            <w:vAlign w:val="bottom"/>
          </w:tcPr>
          <w:p w14:paraId="34382E46" w14:textId="3BFC296B" w:rsidR="00F25551" w:rsidDel="00990A51" w:rsidRDefault="00F25551" w:rsidP="00F25551">
            <w:pPr>
              <w:ind w:firstLine="0"/>
              <w:jc w:val="right"/>
              <w:rPr>
                <w:del w:id="1398" w:author="Michael Decker" w:date="2020-04-18T18:16:00Z"/>
                <w:rFonts w:cs="Times New Roman"/>
                <w:szCs w:val="24"/>
              </w:rPr>
            </w:pPr>
            <w:del w:id="1399" w:author="Michael Decker" w:date="2020-04-18T18:16:00Z">
              <w:r w:rsidDel="00990A51">
                <w:rPr>
                  <w:color w:val="000000"/>
                  <w:sz w:val="20"/>
                  <w:szCs w:val="20"/>
                </w:rPr>
                <w:delText>10893</w:delText>
              </w:r>
            </w:del>
          </w:p>
        </w:tc>
        <w:tc>
          <w:tcPr>
            <w:tcW w:w="0" w:type="auto"/>
            <w:vAlign w:val="bottom"/>
          </w:tcPr>
          <w:p w14:paraId="6A541462" w14:textId="19B5544F" w:rsidR="00F25551" w:rsidDel="00990A51" w:rsidRDefault="00F25551" w:rsidP="00F25551">
            <w:pPr>
              <w:ind w:firstLine="0"/>
              <w:jc w:val="right"/>
              <w:rPr>
                <w:del w:id="1400" w:author="Michael Decker" w:date="2020-04-18T18:16:00Z"/>
                <w:rFonts w:cs="Times New Roman"/>
                <w:szCs w:val="24"/>
              </w:rPr>
            </w:pPr>
            <w:del w:id="1401" w:author="Michael Decker" w:date="2020-04-18T18:16:00Z">
              <w:r w:rsidDel="00990A51">
                <w:rPr>
                  <w:color w:val="000000"/>
                  <w:sz w:val="20"/>
                  <w:szCs w:val="20"/>
                </w:rPr>
                <w:delText>24</w:delText>
              </w:r>
            </w:del>
          </w:p>
        </w:tc>
        <w:tc>
          <w:tcPr>
            <w:tcW w:w="0" w:type="auto"/>
            <w:vAlign w:val="bottom"/>
          </w:tcPr>
          <w:p w14:paraId="369EF574" w14:textId="519D68DD" w:rsidR="00F25551" w:rsidDel="00990A51" w:rsidRDefault="00F25551" w:rsidP="00F25551">
            <w:pPr>
              <w:ind w:firstLine="0"/>
              <w:jc w:val="right"/>
              <w:rPr>
                <w:del w:id="1402" w:author="Michael Decker" w:date="2020-04-18T18:16:00Z"/>
                <w:rFonts w:cs="Times New Roman"/>
                <w:szCs w:val="24"/>
              </w:rPr>
            </w:pPr>
            <w:del w:id="1403" w:author="Michael Decker" w:date="2020-04-18T18:16:00Z">
              <w:r w:rsidDel="00990A51">
                <w:rPr>
                  <w:color w:val="000000"/>
                  <w:sz w:val="20"/>
                  <w:szCs w:val="20"/>
                </w:rPr>
                <w:delText>0</w:delText>
              </w:r>
            </w:del>
          </w:p>
        </w:tc>
        <w:tc>
          <w:tcPr>
            <w:tcW w:w="0" w:type="auto"/>
            <w:vAlign w:val="bottom"/>
          </w:tcPr>
          <w:p w14:paraId="0B3B34AB" w14:textId="31F8C605" w:rsidR="00F25551" w:rsidDel="00990A51" w:rsidRDefault="00F25551" w:rsidP="00F25551">
            <w:pPr>
              <w:ind w:firstLine="0"/>
              <w:jc w:val="right"/>
              <w:rPr>
                <w:del w:id="1404" w:author="Michael Decker" w:date="2020-04-18T18:16:00Z"/>
                <w:rFonts w:cs="Times New Roman"/>
                <w:szCs w:val="24"/>
              </w:rPr>
            </w:pPr>
            <w:del w:id="1405" w:author="Michael Decker" w:date="2020-04-18T18:16:00Z">
              <w:r w:rsidDel="00990A51">
                <w:rPr>
                  <w:color w:val="000000"/>
                  <w:sz w:val="20"/>
                  <w:szCs w:val="20"/>
                </w:rPr>
                <w:delText>0.21</w:delText>
              </w:r>
            </w:del>
          </w:p>
        </w:tc>
        <w:tc>
          <w:tcPr>
            <w:tcW w:w="0" w:type="auto"/>
            <w:vAlign w:val="bottom"/>
          </w:tcPr>
          <w:p w14:paraId="79602935" w14:textId="124E60BA" w:rsidR="00F25551" w:rsidDel="00990A51" w:rsidRDefault="00F25551" w:rsidP="00F25551">
            <w:pPr>
              <w:ind w:firstLine="0"/>
              <w:jc w:val="right"/>
              <w:rPr>
                <w:del w:id="1406" w:author="Michael Decker" w:date="2020-04-18T18:16:00Z"/>
                <w:rFonts w:cs="Times New Roman"/>
                <w:szCs w:val="24"/>
              </w:rPr>
            </w:pPr>
            <w:del w:id="1407" w:author="Michael Decker" w:date="2020-04-18T18:16:00Z">
              <w:r w:rsidDel="00990A51">
                <w:rPr>
                  <w:color w:val="000000"/>
                  <w:sz w:val="20"/>
                  <w:szCs w:val="20"/>
                </w:rPr>
                <w:delText>0.8177</w:delText>
              </w:r>
            </w:del>
          </w:p>
        </w:tc>
      </w:tr>
      <w:tr w:rsidR="00F25551" w:rsidDel="00990A51" w14:paraId="4E62D638" w14:textId="26A195A4" w:rsidTr="002F6D12">
        <w:trPr>
          <w:del w:id="1408" w:author="Michael Decker" w:date="2020-04-18T18:16:00Z"/>
        </w:trPr>
        <w:tc>
          <w:tcPr>
            <w:tcW w:w="0" w:type="auto"/>
            <w:vAlign w:val="bottom"/>
          </w:tcPr>
          <w:p w14:paraId="6EC3BE25" w14:textId="070B6631" w:rsidR="00F25551" w:rsidDel="00990A51" w:rsidRDefault="00F25551" w:rsidP="00F25551">
            <w:pPr>
              <w:ind w:firstLine="0"/>
              <w:rPr>
                <w:del w:id="1409" w:author="Michael Decker" w:date="2020-04-18T18:16:00Z"/>
                <w:rFonts w:cs="Times New Roman"/>
                <w:szCs w:val="24"/>
              </w:rPr>
            </w:pPr>
            <w:del w:id="1410" w:author="Michael Decker" w:date="2020-04-18T18:16:00Z">
              <w:r w:rsidDel="00990A51">
                <w:rPr>
                  <w:color w:val="000000"/>
                  <w:sz w:val="20"/>
                  <w:szCs w:val="20"/>
                </w:rPr>
                <w:delText>MessagePack Csharp</w:delText>
              </w:r>
            </w:del>
          </w:p>
        </w:tc>
        <w:tc>
          <w:tcPr>
            <w:tcW w:w="0" w:type="auto"/>
            <w:vAlign w:val="bottom"/>
          </w:tcPr>
          <w:p w14:paraId="66627279" w14:textId="7A16E9DF" w:rsidR="00F25551" w:rsidDel="00990A51" w:rsidRDefault="00F25551" w:rsidP="00F25551">
            <w:pPr>
              <w:ind w:firstLine="0"/>
              <w:rPr>
                <w:del w:id="1411" w:author="Michael Decker" w:date="2020-04-18T18:16:00Z"/>
                <w:rFonts w:cs="Times New Roman"/>
                <w:szCs w:val="24"/>
              </w:rPr>
            </w:pPr>
            <w:del w:id="1412" w:author="Michael Decker" w:date="2020-04-18T18:16:00Z">
              <w:r w:rsidDel="00990A51">
                <w:rPr>
                  <w:color w:val="000000"/>
                  <w:sz w:val="20"/>
                  <w:szCs w:val="20"/>
                </w:rPr>
                <w:delText>C#</w:delText>
              </w:r>
            </w:del>
          </w:p>
        </w:tc>
        <w:tc>
          <w:tcPr>
            <w:tcW w:w="0" w:type="auto"/>
            <w:vAlign w:val="bottom"/>
          </w:tcPr>
          <w:p w14:paraId="69CE6E7C" w14:textId="7B5D2528" w:rsidR="00F25551" w:rsidDel="00990A51" w:rsidRDefault="00F25551" w:rsidP="00F25551">
            <w:pPr>
              <w:ind w:firstLine="0"/>
              <w:jc w:val="right"/>
              <w:rPr>
                <w:del w:id="1413" w:author="Michael Decker" w:date="2020-04-18T18:16:00Z"/>
                <w:rFonts w:cs="Times New Roman"/>
                <w:szCs w:val="24"/>
              </w:rPr>
            </w:pPr>
            <w:del w:id="1414" w:author="Michael Decker" w:date="2020-04-18T18:16:00Z">
              <w:r w:rsidDel="00990A51">
                <w:rPr>
                  <w:color w:val="000000"/>
                  <w:sz w:val="20"/>
                  <w:szCs w:val="20"/>
                </w:rPr>
                <w:delText>45</w:delText>
              </w:r>
            </w:del>
          </w:p>
        </w:tc>
        <w:tc>
          <w:tcPr>
            <w:tcW w:w="0" w:type="auto"/>
            <w:vAlign w:val="bottom"/>
          </w:tcPr>
          <w:p w14:paraId="2F7185C8" w14:textId="7C61C60C" w:rsidR="00F25551" w:rsidDel="00990A51" w:rsidRDefault="00F25551" w:rsidP="00F25551">
            <w:pPr>
              <w:ind w:firstLine="0"/>
              <w:jc w:val="right"/>
              <w:rPr>
                <w:del w:id="1415" w:author="Michael Decker" w:date="2020-04-18T18:16:00Z"/>
                <w:rFonts w:cs="Times New Roman"/>
                <w:szCs w:val="24"/>
              </w:rPr>
            </w:pPr>
            <w:del w:id="1416" w:author="Michael Decker" w:date="2020-04-18T18:16:00Z">
              <w:r w:rsidDel="00990A51">
                <w:rPr>
                  <w:color w:val="000000"/>
                  <w:sz w:val="20"/>
                  <w:szCs w:val="20"/>
                </w:rPr>
                <w:delText>45564</w:delText>
              </w:r>
            </w:del>
          </w:p>
        </w:tc>
        <w:tc>
          <w:tcPr>
            <w:tcW w:w="0" w:type="auto"/>
            <w:vAlign w:val="bottom"/>
          </w:tcPr>
          <w:p w14:paraId="3126115D" w14:textId="30DA395F" w:rsidR="00F25551" w:rsidDel="00990A51" w:rsidRDefault="00F25551" w:rsidP="00F25551">
            <w:pPr>
              <w:ind w:firstLine="0"/>
              <w:jc w:val="right"/>
              <w:rPr>
                <w:del w:id="1417" w:author="Michael Decker" w:date="2020-04-18T18:16:00Z"/>
                <w:rFonts w:cs="Times New Roman"/>
                <w:szCs w:val="24"/>
              </w:rPr>
            </w:pPr>
            <w:del w:id="1418" w:author="Michael Decker" w:date="2020-04-18T18:16:00Z">
              <w:r w:rsidDel="00990A51">
                <w:rPr>
                  <w:color w:val="000000"/>
                  <w:sz w:val="20"/>
                  <w:szCs w:val="20"/>
                </w:rPr>
                <w:delText>4585</w:delText>
              </w:r>
            </w:del>
          </w:p>
        </w:tc>
        <w:tc>
          <w:tcPr>
            <w:tcW w:w="0" w:type="auto"/>
            <w:vAlign w:val="bottom"/>
          </w:tcPr>
          <w:p w14:paraId="1C74F01C" w14:textId="7764B014" w:rsidR="00F25551" w:rsidDel="00990A51" w:rsidRDefault="00F25551" w:rsidP="00F25551">
            <w:pPr>
              <w:ind w:firstLine="0"/>
              <w:jc w:val="right"/>
              <w:rPr>
                <w:del w:id="1419" w:author="Michael Decker" w:date="2020-04-18T18:16:00Z"/>
                <w:rFonts w:cs="Times New Roman"/>
                <w:szCs w:val="24"/>
              </w:rPr>
            </w:pPr>
            <w:del w:id="1420" w:author="Michael Decker" w:date="2020-04-18T18:16:00Z">
              <w:r w:rsidDel="00990A51">
                <w:rPr>
                  <w:color w:val="000000"/>
                  <w:sz w:val="20"/>
                  <w:szCs w:val="20"/>
                </w:rPr>
                <w:delText>32</w:delText>
              </w:r>
            </w:del>
          </w:p>
        </w:tc>
        <w:tc>
          <w:tcPr>
            <w:tcW w:w="0" w:type="auto"/>
            <w:vAlign w:val="bottom"/>
          </w:tcPr>
          <w:p w14:paraId="4D2C150C" w14:textId="352DF01A" w:rsidR="00F25551" w:rsidDel="00990A51" w:rsidRDefault="00F25551" w:rsidP="00F25551">
            <w:pPr>
              <w:ind w:firstLine="0"/>
              <w:jc w:val="right"/>
              <w:rPr>
                <w:del w:id="1421" w:author="Michael Decker" w:date="2020-04-18T18:16:00Z"/>
                <w:rFonts w:cs="Times New Roman"/>
                <w:szCs w:val="24"/>
              </w:rPr>
            </w:pPr>
            <w:del w:id="1422" w:author="Michael Decker" w:date="2020-04-18T18:16:00Z">
              <w:r w:rsidDel="00990A51">
                <w:rPr>
                  <w:color w:val="000000"/>
                  <w:sz w:val="20"/>
                  <w:szCs w:val="20"/>
                </w:rPr>
                <w:delText>6</w:delText>
              </w:r>
            </w:del>
          </w:p>
        </w:tc>
        <w:tc>
          <w:tcPr>
            <w:tcW w:w="0" w:type="auto"/>
            <w:vAlign w:val="bottom"/>
          </w:tcPr>
          <w:p w14:paraId="2F305403" w14:textId="2544B22A" w:rsidR="00F25551" w:rsidDel="00990A51" w:rsidRDefault="00F25551" w:rsidP="00F25551">
            <w:pPr>
              <w:ind w:firstLine="0"/>
              <w:jc w:val="right"/>
              <w:rPr>
                <w:del w:id="1423" w:author="Michael Decker" w:date="2020-04-18T18:16:00Z"/>
                <w:rFonts w:cs="Times New Roman"/>
                <w:szCs w:val="24"/>
              </w:rPr>
            </w:pPr>
            <w:del w:id="1424" w:author="Michael Decker" w:date="2020-04-18T18:16:00Z">
              <w:r w:rsidDel="00990A51">
                <w:rPr>
                  <w:color w:val="000000"/>
                  <w:sz w:val="20"/>
                  <w:szCs w:val="20"/>
                </w:rPr>
                <w:delText>0.10</w:delText>
              </w:r>
            </w:del>
          </w:p>
        </w:tc>
        <w:tc>
          <w:tcPr>
            <w:tcW w:w="0" w:type="auto"/>
            <w:vAlign w:val="bottom"/>
          </w:tcPr>
          <w:p w14:paraId="6C13CB15" w14:textId="0B67C29C" w:rsidR="00F25551" w:rsidDel="00990A51" w:rsidRDefault="00F25551" w:rsidP="00F25551">
            <w:pPr>
              <w:ind w:firstLine="0"/>
              <w:jc w:val="right"/>
              <w:rPr>
                <w:del w:id="1425" w:author="Michael Decker" w:date="2020-04-18T18:16:00Z"/>
                <w:rFonts w:cs="Times New Roman"/>
                <w:szCs w:val="24"/>
              </w:rPr>
            </w:pPr>
            <w:del w:id="1426" w:author="Michael Decker" w:date="2020-04-18T18:16:00Z">
              <w:r w:rsidDel="00990A51">
                <w:rPr>
                  <w:color w:val="000000"/>
                  <w:sz w:val="20"/>
                  <w:szCs w:val="20"/>
                </w:rPr>
                <w:delText>1.0903</w:delText>
              </w:r>
            </w:del>
          </w:p>
        </w:tc>
      </w:tr>
      <w:tr w:rsidR="00F25551" w:rsidDel="00990A51" w14:paraId="27C48914" w14:textId="6E22FB03" w:rsidTr="002F6D12">
        <w:trPr>
          <w:del w:id="1427" w:author="Michael Decker" w:date="2020-04-18T18:16:00Z"/>
        </w:trPr>
        <w:tc>
          <w:tcPr>
            <w:tcW w:w="0" w:type="auto"/>
            <w:vAlign w:val="bottom"/>
          </w:tcPr>
          <w:p w14:paraId="40C10A45" w14:textId="507A93C7" w:rsidR="00F25551" w:rsidDel="00990A51" w:rsidRDefault="00F25551" w:rsidP="00F25551">
            <w:pPr>
              <w:ind w:firstLine="0"/>
              <w:rPr>
                <w:del w:id="1428" w:author="Michael Decker" w:date="2020-04-18T18:16:00Z"/>
                <w:rFonts w:cs="Times New Roman"/>
                <w:szCs w:val="24"/>
              </w:rPr>
            </w:pPr>
            <w:del w:id="1429" w:author="Michael Decker" w:date="2020-04-18T18:16:00Z">
              <w:r w:rsidDel="00990A51">
                <w:rPr>
                  <w:color w:val="000000"/>
                  <w:sz w:val="20"/>
                  <w:szCs w:val="20"/>
                </w:rPr>
                <w:delText>mini c</w:delText>
              </w:r>
            </w:del>
          </w:p>
        </w:tc>
        <w:tc>
          <w:tcPr>
            <w:tcW w:w="0" w:type="auto"/>
            <w:vAlign w:val="bottom"/>
          </w:tcPr>
          <w:p w14:paraId="48B3D06F" w14:textId="28FEC69F" w:rsidR="00F25551" w:rsidDel="00990A51" w:rsidRDefault="00F25551" w:rsidP="00F25551">
            <w:pPr>
              <w:ind w:firstLine="0"/>
              <w:rPr>
                <w:del w:id="1430" w:author="Michael Decker" w:date="2020-04-18T18:16:00Z"/>
                <w:rFonts w:cs="Times New Roman"/>
                <w:szCs w:val="24"/>
              </w:rPr>
            </w:pPr>
            <w:del w:id="1431" w:author="Michael Decker" w:date="2020-04-18T18:16:00Z">
              <w:r w:rsidDel="00990A51">
                <w:rPr>
                  <w:color w:val="000000"/>
                  <w:sz w:val="20"/>
                  <w:szCs w:val="20"/>
                </w:rPr>
                <w:delText>C</w:delText>
              </w:r>
            </w:del>
          </w:p>
        </w:tc>
        <w:tc>
          <w:tcPr>
            <w:tcW w:w="0" w:type="auto"/>
            <w:vAlign w:val="bottom"/>
          </w:tcPr>
          <w:p w14:paraId="35500439" w14:textId="6AF1D966" w:rsidR="00F25551" w:rsidDel="00990A51" w:rsidRDefault="00F25551" w:rsidP="00F25551">
            <w:pPr>
              <w:ind w:firstLine="0"/>
              <w:jc w:val="right"/>
              <w:rPr>
                <w:del w:id="1432" w:author="Michael Decker" w:date="2020-04-18T18:16:00Z"/>
                <w:rFonts w:cs="Times New Roman"/>
                <w:szCs w:val="24"/>
              </w:rPr>
            </w:pPr>
            <w:del w:id="1433" w:author="Michael Decker" w:date="2020-04-18T18:16:00Z">
              <w:r w:rsidDel="00990A51">
                <w:rPr>
                  <w:color w:val="000000"/>
                  <w:sz w:val="20"/>
                  <w:szCs w:val="20"/>
                </w:rPr>
                <w:delText>1</w:delText>
              </w:r>
            </w:del>
          </w:p>
        </w:tc>
        <w:tc>
          <w:tcPr>
            <w:tcW w:w="0" w:type="auto"/>
            <w:vAlign w:val="bottom"/>
          </w:tcPr>
          <w:p w14:paraId="59BEC6A3" w14:textId="1314FE1C" w:rsidR="00F25551" w:rsidDel="00990A51" w:rsidRDefault="00F25551" w:rsidP="00F25551">
            <w:pPr>
              <w:ind w:firstLine="0"/>
              <w:jc w:val="right"/>
              <w:rPr>
                <w:del w:id="1434" w:author="Michael Decker" w:date="2020-04-18T18:16:00Z"/>
                <w:rFonts w:cs="Times New Roman"/>
                <w:szCs w:val="24"/>
              </w:rPr>
            </w:pPr>
            <w:del w:id="1435" w:author="Michael Decker" w:date="2020-04-18T18:16:00Z">
              <w:r w:rsidDel="00990A51">
                <w:rPr>
                  <w:color w:val="000000"/>
                  <w:sz w:val="20"/>
                  <w:szCs w:val="20"/>
                </w:rPr>
                <w:delText>3454</w:delText>
              </w:r>
            </w:del>
          </w:p>
        </w:tc>
        <w:tc>
          <w:tcPr>
            <w:tcW w:w="0" w:type="auto"/>
            <w:vAlign w:val="bottom"/>
          </w:tcPr>
          <w:p w14:paraId="06D74372" w14:textId="6F736F09" w:rsidR="00F25551" w:rsidDel="00990A51" w:rsidRDefault="00F25551" w:rsidP="00F25551">
            <w:pPr>
              <w:ind w:firstLine="0"/>
              <w:jc w:val="right"/>
              <w:rPr>
                <w:del w:id="1436" w:author="Michael Decker" w:date="2020-04-18T18:16:00Z"/>
                <w:rFonts w:cs="Times New Roman"/>
                <w:szCs w:val="24"/>
              </w:rPr>
            </w:pPr>
            <w:del w:id="1437" w:author="Michael Decker" w:date="2020-04-18T18:16:00Z">
              <w:r w:rsidDel="00990A51">
                <w:rPr>
                  <w:color w:val="000000"/>
                  <w:sz w:val="20"/>
                  <w:szCs w:val="20"/>
                </w:rPr>
                <w:delText>6</w:delText>
              </w:r>
            </w:del>
          </w:p>
        </w:tc>
        <w:tc>
          <w:tcPr>
            <w:tcW w:w="0" w:type="auto"/>
            <w:vAlign w:val="bottom"/>
          </w:tcPr>
          <w:p w14:paraId="0B4312EE" w14:textId="188B78E3" w:rsidR="00F25551" w:rsidDel="00990A51" w:rsidRDefault="00F25551" w:rsidP="00F25551">
            <w:pPr>
              <w:ind w:firstLine="0"/>
              <w:jc w:val="right"/>
              <w:rPr>
                <w:del w:id="1438" w:author="Michael Decker" w:date="2020-04-18T18:16:00Z"/>
                <w:rFonts w:cs="Times New Roman"/>
                <w:szCs w:val="24"/>
              </w:rPr>
            </w:pPr>
            <w:del w:id="1439" w:author="Michael Decker" w:date="2020-04-18T18:16:00Z">
              <w:r w:rsidDel="00990A51">
                <w:rPr>
                  <w:color w:val="000000"/>
                  <w:sz w:val="20"/>
                  <w:szCs w:val="20"/>
                </w:rPr>
                <w:delText>11</w:delText>
              </w:r>
            </w:del>
          </w:p>
        </w:tc>
        <w:tc>
          <w:tcPr>
            <w:tcW w:w="0" w:type="auto"/>
            <w:vAlign w:val="bottom"/>
          </w:tcPr>
          <w:p w14:paraId="2739F5E0" w14:textId="30E53148" w:rsidR="00F25551" w:rsidDel="00990A51" w:rsidRDefault="00F25551" w:rsidP="00F25551">
            <w:pPr>
              <w:ind w:firstLine="0"/>
              <w:jc w:val="right"/>
              <w:rPr>
                <w:del w:id="1440" w:author="Michael Decker" w:date="2020-04-18T18:16:00Z"/>
                <w:rFonts w:cs="Times New Roman"/>
                <w:szCs w:val="24"/>
              </w:rPr>
            </w:pPr>
            <w:del w:id="1441" w:author="Michael Decker" w:date="2020-04-18T18:16:00Z">
              <w:r w:rsidDel="00990A51">
                <w:rPr>
                  <w:color w:val="000000"/>
                  <w:sz w:val="20"/>
                  <w:szCs w:val="20"/>
                </w:rPr>
                <w:delText>0</w:delText>
              </w:r>
            </w:del>
          </w:p>
        </w:tc>
        <w:tc>
          <w:tcPr>
            <w:tcW w:w="0" w:type="auto"/>
            <w:vAlign w:val="bottom"/>
          </w:tcPr>
          <w:p w14:paraId="759A5BCD" w14:textId="1CA01DDF" w:rsidR="00F25551" w:rsidDel="00990A51" w:rsidRDefault="00F25551" w:rsidP="00F25551">
            <w:pPr>
              <w:ind w:firstLine="0"/>
              <w:jc w:val="right"/>
              <w:rPr>
                <w:del w:id="1442" w:author="Michael Decker" w:date="2020-04-18T18:16:00Z"/>
                <w:rFonts w:cs="Times New Roman"/>
                <w:szCs w:val="24"/>
              </w:rPr>
            </w:pPr>
            <w:del w:id="1443" w:author="Michael Decker" w:date="2020-04-18T18:16:00Z">
              <w:r w:rsidDel="00990A51">
                <w:rPr>
                  <w:color w:val="000000"/>
                  <w:sz w:val="20"/>
                  <w:szCs w:val="20"/>
                </w:rPr>
                <w:delText>0.00</w:delText>
              </w:r>
            </w:del>
          </w:p>
        </w:tc>
        <w:tc>
          <w:tcPr>
            <w:tcW w:w="0" w:type="auto"/>
            <w:vAlign w:val="bottom"/>
          </w:tcPr>
          <w:p w14:paraId="3DC0C7FA" w14:textId="28F22FDD" w:rsidR="00F25551" w:rsidDel="00990A51" w:rsidRDefault="00F25551" w:rsidP="00F25551">
            <w:pPr>
              <w:ind w:firstLine="0"/>
              <w:jc w:val="right"/>
              <w:rPr>
                <w:del w:id="1444" w:author="Michael Decker" w:date="2020-04-18T18:16:00Z"/>
                <w:rFonts w:cs="Times New Roman"/>
                <w:szCs w:val="24"/>
              </w:rPr>
            </w:pPr>
            <w:del w:id="1445" w:author="Michael Decker" w:date="2020-04-18T18:16:00Z">
              <w:r w:rsidDel="00990A51">
                <w:rPr>
                  <w:color w:val="000000"/>
                  <w:sz w:val="20"/>
                  <w:szCs w:val="20"/>
                </w:rPr>
                <w:delText>0.3748</w:delText>
              </w:r>
            </w:del>
          </w:p>
        </w:tc>
      </w:tr>
      <w:tr w:rsidR="00F25551" w:rsidDel="00990A51" w14:paraId="0DA53481" w14:textId="077E8566" w:rsidTr="002F6D12">
        <w:trPr>
          <w:del w:id="1446" w:author="Michael Decker" w:date="2020-04-18T18:16:00Z"/>
        </w:trPr>
        <w:tc>
          <w:tcPr>
            <w:tcW w:w="0" w:type="auto"/>
            <w:vAlign w:val="bottom"/>
          </w:tcPr>
          <w:p w14:paraId="39CB9424" w14:textId="7E4BFA94" w:rsidR="00F25551" w:rsidDel="00990A51" w:rsidRDefault="00F25551" w:rsidP="00F25551">
            <w:pPr>
              <w:ind w:firstLine="0"/>
              <w:rPr>
                <w:del w:id="1447" w:author="Michael Decker" w:date="2020-04-18T18:16:00Z"/>
                <w:rFonts w:cs="Times New Roman"/>
                <w:szCs w:val="24"/>
              </w:rPr>
            </w:pPr>
            <w:del w:id="1448" w:author="Michael Decker" w:date="2020-04-18T18:16:00Z">
              <w:r w:rsidDel="00990A51">
                <w:rPr>
                  <w:color w:val="000000"/>
                  <w:sz w:val="20"/>
                  <w:szCs w:val="20"/>
                </w:rPr>
                <w:delText>MissionPlanner</w:delText>
              </w:r>
            </w:del>
          </w:p>
        </w:tc>
        <w:tc>
          <w:tcPr>
            <w:tcW w:w="0" w:type="auto"/>
            <w:vAlign w:val="bottom"/>
          </w:tcPr>
          <w:p w14:paraId="51FEF4AE" w14:textId="759BCD87" w:rsidR="00F25551" w:rsidDel="00990A51" w:rsidRDefault="00F25551" w:rsidP="00F25551">
            <w:pPr>
              <w:ind w:firstLine="0"/>
              <w:rPr>
                <w:del w:id="1449" w:author="Michael Decker" w:date="2020-04-18T18:16:00Z"/>
                <w:rFonts w:cs="Times New Roman"/>
                <w:szCs w:val="24"/>
              </w:rPr>
            </w:pPr>
            <w:del w:id="1450" w:author="Michael Decker" w:date="2020-04-18T18:16:00Z">
              <w:r w:rsidDel="00990A51">
                <w:rPr>
                  <w:color w:val="000000"/>
                  <w:sz w:val="20"/>
                  <w:szCs w:val="20"/>
                </w:rPr>
                <w:delText>C#</w:delText>
              </w:r>
            </w:del>
          </w:p>
        </w:tc>
        <w:tc>
          <w:tcPr>
            <w:tcW w:w="0" w:type="auto"/>
            <w:vAlign w:val="bottom"/>
          </w:tcPr>
          <w:p w14:paraId="3CFD9B9E" w14:textId="32A96877" w:rsidR="00F25551" w:rsidDel="00990A51" w:rsidRDefault="00F25551" w:rsidP="00F25551">
            <w:pPr>
              <w:ind w:firstLine="0"/>
              <w:jc w:val="right"/>
              <w:rPr>
                <w:del w:id="1451" w:author="Michael Decker" w:date="2020-04-18T18:16:00Z"/>
                <w:rFonts w:cs="Times New Roman"/>
                <w:szCs w:val="24"/>
              </w:rPr>
            </w:pPr>
            <w:del w:id="1452" w:author="Michael Decker" w:date="2020-04-18T18:16:00Z">
              <w:r w:rsidDel="00990A51">
                <w:rPr>
                  <w:color w:val="000000"/>
                  <w:sz w:val="20"/>
                  <w:szCs w:val="20"/>
                </w:rPr>
                <w:delText>71</w:delText>
              </w:r>
            </w:del>
          </w:p>
        </w:tc>
        <w:tc>
          <w:tcPr>
            <w:tcW w:w="0" w:type="auto"/>
            <w:vAlign w:val="bottom"/>
          </w:tcPr>
          <w:p w14:paraId="6847BF28" w14:textId="7078E78F" w:rsidR="00F25551" w:rsidDel="00990A51" w:rsidRDefault="00F25551" w:rsidP="00F25551">
            <w:pPr>
              <w:ind w:firstLine="0"/>
              <w:jc w:val="right"/>
              <w:rPr>
                <w:del w:id="1453" w:author="Michael Decker" w:date="2020-04-18T18:16:00Z"/>
                <w:rFonts w:cs="Times New Roman"/>
                <w:szCs w:val="24"/>
              </w:rPr>
            </w:pPr>
            <w:del w:id="1454" w:author="Michael Decker" w:date="2020-04-18T18:16:00Z">
              <w:r w:rsidDel="00990A51">
                <w:rPr>
                  <w:color w:val="000000"/>
                  <w:sz w:val="20"/>
                  <w:szCs w:val="20"/>
                </w:rPr>
                <w:delText>798373</w:delText>
              </w:r>
            </w:del>
          </w:p>
        </w:tc>
        <w:tc>
          <w:tcPr>
            <w:tcW w:w="0" w:type="auto"/>
            <w:vAlign w:val="bottom"/>
          </w:tcPr>
          <w:p w14:paraId="237D5BAB" w14:textId="7A86DFC3" w:rsidR="00F25551" w:rsidDel="00990A51" w:rsidRDefault="00F25551" w:rsidP="00F25551">
            <w:pPr>
              <w:ind w:firstLine="0"/>
              <w:jc w:val="right"/>
              <w:rPr>
                <w:del w:id="1455" w:author="Michael Decker" w:date="2020-04-18T18:16:00Z"/>
                <w:rFonts w:cs="Times New Roman"/>
                <w:szCs w:val="24"/>
              </w:rPr>
            </w:pPr>
            <w:del w:id="1456" w:author="Michael Decker" w:date="2020-04-18T18:16:00Z">
              <w:r w:rsidDel="00990A51">
                <w:rPr>
                  <w:color w:val="000000"/>
                  <w:sz w:val="20"/>
                  <w:szCs w:val="20"/>
                </w:rPr>
                <w:delText>240724</w:delText>
              </w:r>
            </w:del>
          </w:p>
        </w:tc>
        <w:tc>
          <w:tcPr>
            <w:tcW w:w="0" w:type="auto"/>
            <w:vAlign w:val="bottom"/>
          </w:tcPr>
          <w:p w14:paraId="1B326572" w14:textId="624147C0" w:rsidR="00F25551" w:rsidDel="00990A51" w:rsidRDefault="00F25551" w:rsidP="00F25551">
            <w:pPr>
              <w:ind w:firstLine="0"/>
              <w:jc w:val="right"/>
              <w:rPr>
                <w:del w:id="1457" w:author="Michael Decker" w:date="2020-04-18T18:16:00Z"/>
                <w:rFonts w:cs="Times New Roman"/>
                <w:szCs w:val="24"/>
              </w:rPr>
            </w:pPr>
            <w:del w:id="1458" w:author="Michael Decker" w:date="2020-04-18T18:16:00Z">
              <w:r w:rsidDel="00990A51">
                <w:rPr>
                  <w:color w:val="000000"/>
                  <w:sz w:val="20"/>
                  <w:szCs w:val="20"/>
                </w:rPr>
                <w:delText>188</w:delText>
              </w:r>
            </w:del>
          </w:p>
        </w:tc>
        <w:tc>
          <w:tcPr>
            <w:tcW w:w="0" w:type="auto"/>
            <w:vAlign w:val="bottom"/>
          </w:tcPr>
          <w:p w14:paraId="776A9456" w14:textId="764B973D" w:rsidR="00F25551" w:rsidDel="00990A51" w:rsidRDefault="00F25551" w:rsidP="00F25551">
            <w:pPr>
              <w:ind w:firstLine="0"/>
              <w:jc w:val="right"/>
              <w:rPr>
                <w:del w:id="1459" w:author="Michael Decker" w:date="2020-04-18T18:16:00Z"/>
                <w:rFonts w:cs="Times New Roman"/>
                <w:szCs w:val="24"/>
              </w:rPr>
            </w:pPr>
            <w:del w:id="1460" w:author="Michael Decker" w:date="2020-04-18T18:16:00Z">
              <w:r w:rsidDel="00990A51">
                <w:rPr>
                  <w:color w:val="000000"/>
                  <w:sz w:val="20"/>
                  <w:szCs w:val="20"/>
                </w:rPr>
                <w:delText>42</w:delText>
              </w:r>
            </w:del>
          </w:p>
        </w:tc>
        <w:tc>
          <w:tcPr>
            <w:tcW w:w="0" w:type="auto"/>
            <w:vAlign w:val="bottom"/>
          </w:tcPr>
          <w:p w14:paraId="4EC9A3D9" w14:textId="15BC943D" w:rsidR="00F25551" w:rsidDel="00990A51" w:rsidRDefault="00F25551" w:rsidP="00F25551">
            <w:pPr>
              <w:ind w:firstLine="0"/>
              <w:jc w:val="right"/>
              <w:rPr>
                <w:del w:id="1461" w:author="Michael Decker" w:date="2020-04-18T18:16:00Z"/>
                <w:rFonts w:cs="Times New Roman"/>
                <w:szCs w:val="24"/>
              </w:rPr>
            </w:pPr>
            <w:del w:id="1462" w:author="Michael Decker" w:date="2020-04-18T18:16:00Z">
              <w:r w:rsidDel="00990A51">
                <w:rPr>
                  <w:color w:val="000000"/>
                  <w:sz w:val="20"/>
                  <w:szCs w:val="20"/>
                </w:rPr>
                <w:delText>0.30</w:delText>
              </w:r>
            </w:del>
          </w:p>
        </w:tc>
        <w:tc>
          <w:tcPr>
            <w:tcW w:w="0" w:type="auto"/>
            <w:vAlign w:val="bottom"/>
          </w:tcPr>
          <w:p w14:paraId="289F985F" w14:textId="69F8C3DB" w:rsidR="00F25551" w:rsidDel="00990A51" w:rsidRDefault="00F25551" w:rsidP="00F25551">
            <w:pPr>
              <w:ind w:firstLine="0"/>
              <w:jc w:val="right"/>
              <w:rPr>
                <w:del w:id="1463" w:author="Michael Decker" w:date="2020-04-18T18:16:00Z"/>
                <w:rFonts w:cs="Times New Roman"/>
                <w:szCs w:val="24"/>
              </w:rPr>
            </w:pPr>
            <w:del w:id="1464" w:author="Michael Decker" w:date="2020-04-18T18:16:00Z">
              <w:r w:rsidDel="00990A51">
                <w:rPr>
                  <w:color w:val="000000"/>
                  <w:sz w:val="20"/>
                  <w:szCs w:val="20"/>
                </w:rPr>
                <w:delText>6.4055</w:delText>
              </w:r>
            </w:del>
          </w:p>
        </w:tc>
      </w:tr>
      <w:tr w:rsidR="00F25551" w:rsidDel="00990A51" w14:paraId="660CE8A1" w14:textId="2D458124" w:rsidTr="002F6D12">
        <w:trPr>
          <w:del w:id="1465" w:author="Michael Decker" w:date="2020-04-18T18:16:00Z"/>
        </w:trPr>
        <w:tc>
          <w:tcPr>
            <w:tcW w:w="0" w:type="auto"/>
            <w:vAlign w:val="bottom"/>
          </w:tcPr>
          <w:p w14:paraId="15DBF0FD" w14:textId="2188C897" w:rsidR="00F25551" w:rsidDel="00990A51" w:rsidRDefault="00F25551" w:rsidP="00F25551">
            <w:pPr>
              <w:ind w:firstLine="0"/>
              <w:rPr>
                <w:del w:id="1466" w:author="Michael Decker" w:date="2020-04-18T18:16:00Z"/>
                <w:rFonts w:cs="Times New Roman"/>
                <w:szCs w:val="24"/>
              </w:rPr>
            </w:pPr>
            <w:del w:id="1467" w:author="Michael Decker" w:date="2020-04-18T18:16:00Z">
              <w:r w:rsidDel="00990A51">
                <w:rPr>
                  <w:color w:val="000000"/>
                  <w:sz w:val="20"/>
                  <w:szCs w:val="20"/>
                </w:rPr>
                <w:delText>mono</w:delText>
              </w:r>
            </w:del>
          </w:p>
        </w:tc>
        <w:tc>
          <w:tcPr>
            <w:tcW w:w="0" w:type="auto"/>
            <w:vAlign w:val="bottom"/>
          </w:tcPr>
          <w:p w14:paraId="31B8CF43" w14:textId="3DF574BB" w:rsidR="00F25551" w:rsidDel="00990A51" w:rsidRDefault="00F25551" w:rsidP="00F25551">
            <w:pPr>
              <w:ind w:firstLine="0"/>
              <w:rPr>
                <w:del w:id="1468" w:author="Michael Decker" w:date="2020-04-18T18:16:00Z"/>
                <w:rFonts w:cs="Times New Roman"/>
                <w:szCs w:val="24"/>
              </w:rPr>
            </w:pPr>
            <w:del w:id="1469" w:author="Michael Decker" w:date="2020-04-18T18:16:00Z">
              <w:r w:rsidDel="00990A51">
                <w:rPr>
                  <w:color w:val="000000"/>
                  <w:sz w:val="20"/>
                  <w:szCs w:val="20"/>
                </w:rPr>
                <w:delText>C#/C/C++</w:delText>
              </w:r>
            </w:del>
          </w:p>
        </w:tc>
        <w:tc>
          <w:tcPr>
            <w:tcW w:w="0" w:type="auto"/>
            <w:vAlign w:val="bottom"/>
          </w:tcPr>
          <w:p w14:paraId="19F3FD68" w14:textId="735CAA62" w:rsidR="00F25551" w:rsidDel="00990A51" w:rsidRDefault="00F25551" w:rsidP="00F25551">
            <w:pPr>
              <w:ind w:firstLine="0"/>
              <w:jc w:val="right"/>
              <w:rPr>
                <w:del w:id="1470" w:author="Michael Decker" w:date="2020-04-18T18:16:00Z"/>
                <w:rFonts w:cs="Times New Roman"/>
                <w:szCs w:val="24"/>
              </w:rPr>
            </w:pPr>
            <w:del w:id="1471" w:author="Michael Decker" w:date="2020-04-18T18:16:00Z">
              <w:r w:rsidDel="00990A51">
                <w:rPr>
                  <w:color w:val="000000"/>
                  <w:sz w:val="20"/>
                  <w:szCs w:val="20"/>
                </w:rPr>
                <w:delText>747</w:delText>
              </w:r>
            </w:del>
          </w:p>
        </w:tc>
        <w:tc>
          <w:tcPr>
            <w:tcW w:w="0" w:type="auto"/>
            <w:vAlign w:val="bottom"/>
          </w:tcPr>
          <w:p w14:paraId="404D3DDF" w14:textId="609ABE7C" w:rsidR="00F25551" w:rsidDel="00990A51" w:rsidRDefault="00F25551" w:rsidP="00F25551">
            <w:pPr>
              <w:ind w:firstLine="0"/>
              <w:jc w:val="right"/>
              <w:rPr>
                <w:del w:id="1472" w:author="Michael Decker" w:date="2020-04-18T18:16:00Z"/>
                <w:rFonts w:cs="Times New Roman"/>
                <w:szCs w:val="24"/>
              </w:rPr>
            </w:pPr>
            <w:del w:id="1473" w:author="Michael Decker" w:date="2020-04-18T18:16:00Z">
              <w:r w:rsidDel="00990A51">
                <w:rPr>
                  <w:color w:val="000000"/>
                  <w:sz w:val="20"/>
                  <w:szCs w:val="20"/>
                </w:rPr>
                <w:delText>6049345</w:delText>
              </w:r>
            </w:del>
          </w:p>
        </w:tc>
        <w:tc>
          <w:tcPr>
            <w:tcW w:w="0" w:type="auto"/>
            <w:vAlign w:val="bottom"/>
          </w:tcPr>
          <w:p w14:paraId="6E4B6B9A" w14:textId="7BE380EA" w:rsidR="00F25551" w:rsidDel="00990A51" w:rsidRDefault="00F25551" w:rsidP="00F25551">
            <w:pPr>
              <w:ind w:firstLine="0"/>
              <w:jc w:val="right"/>
              <w:rPr>
                <w:del w:id="1474" w:author="Michael Decker" w:date="2020-04-18T18:16:00Z"/>
                <w:rFonts w:cs="Times New Roman"/>
                <w:szCs w:val="24"/>
              </w:rPr>
            </w:pPr>
            <w:del w:id="1475" w:author="Michael Decker" w:date="2020-04-18T18:16:00Z">
              <w:r w:rsidDel="00990A51">
                <w:rPr>
                  <w:color w:val="000000"/>
                  <w:sz w:val="20"/>
                  <w:szCs w:val="20"/>
                </w:rPr>
                <w:delText>1295150</w:delText>
              </w:r>
            </w:del>
          </w:p>
        </w:tc>
        <w:tc>
          <w:tcPr>
            <w:tcW w:w="0" w:type="auto"/>
            <w:vAlign w:val="bottom"/>
          </w:tcPr>
          <w:p w14:paraId="5E6BD9BF" w14:textId="596CF392" w:rsidR="00F25551" w:rsidDel="00990A51" w:rsidRDefault="00F25551" w:rsidP="00F25551">
            <w:pPr>
              <w:ind w:firstLine="0"/>
              <w:jc w:val="right"/>
              <w:rPr>
                <w:del w:id="1476" w:author="Michael Decker" w:date="2020-04-18T18:16:00Z"/>
                <w:rFonts w:cs="Times New Roman"/>
                <w:szCs w:val="24"/>
              </w:rPr>
            </w:pPr>
            <w:del w:id="1477" w:author="Michael Decker" w:date="2020-04-18T18:16:00Z">
              <w:r w:rsidDel="00990A51">
                <w:rPr>
                  <w:color w:val="000000"/>
                  <w:sz w:val="20"/>
                  <w:szCs w:val="20"/>
                </w:rPr>
                <w:delText>11</w:delText>
              </w:r>
            </w:del>
          </w:p>
        </w:tc>
        <w:tc>
          <w:tcPr>
            <w:tcW w:w="0" w:type="auto"/>
            <w:vAlign w:val="bottom"/>
          </w:tcPr>
          <w:p w14:paraId="6A8D5651" w14:textId="158FD5EA" w:rsidR="00F25551" w:rsidDel="00990A51" w:rsidRDefault="00F25551" w:rsidP="00F25551">
            <w:pPr>
              <w:ind w:firstLine="0"/>
              <w:jc w:val="right"/>
              <w:rPr>
                <w:del w:id="1478" w:author="Michael Decker" w:date="2020-04-18T18:16:00Z"/>
                <w:rFonts w:cs="Times New Roman"/>
                <w:szCs w:val="24"/>
              </w:rPr>
            </w:pPr>
            <w:del w:id="1479" w:author="Michael Decker" w:date="2020-04-18T18:16:00Z">
              <w:r w:rsidDel="00990A51">
                <w:rPr>
                  <w:color w:val="000000"/>
                  <w:sz w:val="20"/>
                  <w:szCs w:val="20"/>
                </w:rPr>
                <w:delText>11</w:delText>
              </w:r>
            </w:del>
          </w:p>
        </w:tc>
        <w:tc>
          <w:tcPr>
            <w:tcW w:w="0" w:type="auto"/>
            <w:vAlign w:val="bottom"/>
          </w:tcPr>
          <w:p w14:paraId="4B354AC6" w14:textId="1FCE8909" w:rsidR="00F25551" w:rsidDel="00990A51" w:rsidRDefault="00F25551" w:rsidP="00F25551">
            <w:pPr>
              <w:ind w:firstLine="0"/>
              <w:jc w:val="right"/>
              <w:rPr>
                <w:del w:id="1480" w:author="Michael Decker" w:date="2020-04-18T18:16:00Z"/>
                <w:rFonts w:cs="Times New Roman"/>
                <w:szCs w:val="24"/>
              </w:rPr>
            </w:pPr>
            <w:del w:id="1481" w:author="Michael Decker" w:date="2020-04-18T18:16:00Z">
              <w:r w:rsidDel="00990A51">
                <w:rPr>
                  <w:color w:val="000000"/>
                  <w:sz w:val="20"/>
                  <w:szCs w:val="20"/>
                </w:rPr>
                <w:delText>0.21</w:delText>
              </w:r>
            </w:del>
          </w:p>
        </w:tc>
        <w:tc>
          <w:tcPr>
            <w:tcW w:w="0" w:type="auto"/>
            <w:vAlign w:val="bottom"/>
          </w:tcPr>
          <w:p w14:paraId="5682769A" w14:textId="318DF039" w:rsidR="00F25551" w:rsidDel="00990A51" w:rsidRDefault="00F25551" w:rsidP="00F25551">
            <w:pPr>
              <w:ind w:firstLine="0"/>
              <w:jc w:val="right"/>
              <w:rPr>
                <w:del w:id="1482" w:author="Michael Decker" w:date="2020-04-18T18:16:00Z"/>
                <w:rFonts w:cs="Times New Roman"/>
                <w:szCs w:val="24"/>
              </w:rPr>
            </w:pPr>
            <w:del w:id="1483" w:author="Michael Decker" w:date="2020-04-18T18:16:00Z">
              <w:r w:rsidDel="00990A51">
                <w:rPr>
                  <w:color w:val="000000"/>
                  <w:sz w:val="20"/>
                  <w:szCs w:val="20"/>
                </w:rPr>
                <w:delText>0.3748</w:delText>
              </w:r>
            </w:del>
          </w:p>
        </w:tc>
      </w:tr>
      <w:tr w:rsidR="00F25551" w:rsidDel="00990A51" w14:paraId="7FE386A4" w14:textId="49FF2636" w:rsidTr="002F6D12">
        <w:trPr>
          <w:del w:id="1484" w:author="Michael Decker" w:date="2020-04-18T18:16:00Z"/>
        </w:trPr>
        <w:tc>
          <w:tcPr>
            <w:tcW w:w="0" w:type="auto"/>
            <w:vAlign w:val="bottom"/>
          </w:tcPr>
          <w:p w14:paraId="18455DE7" w14:textId="3F58691D" w:rsidR="00F25551" w:rsidDel="00990A51" w:rsidRDefault="00F25551" w:rsidP="00F25551">
            <w:pPr>
              <w:ind w:firstLine="0"/>
              <w:rPr>
                <w:del w:id="1485" w:author="Michael Decker" w:date="2020-04-18T18:16:00Z"/>
                <w:rFonts w:cs="Times New Roman"/>
                <w:szCs w:val="24"/>
              </w:rPr>
            </w:pPr>
            <w:del w:id="1486" w:author="Michael Decker" w:date="2020-04-18T18:16:00Z">
              <w:r w:rsidDel="00990A51">
                <w:rPr>
                  <w:color w:val="000000"/>
                  <w:sz w:val="20"/>
                  <w:szCs w:val="20"/>
                </w:rPr>
                <w:delText>nativejson benchmark</w:delText>
              </w:r>
            </w:del>
          </w:p>
        </w:tc>
        <w:tc>
          <w:tcPr>
            <w:tcW w:w="0" w:type="auto"/>
            <w:vAlign w:val="bottom"/>
          </w:tcPr>
          <w:p w14:paraId="38303299" w14:textId="57AD046C" w:rsidR="00F25551" w:rsidDel="00990A51" w:rsidRDefault="00F25551" w:rsidP="00F25551">
            <w:pPr>
              <w:ind w:firstLine="0"/>
              <w:rPr>
                <w:del w:id="1487" w:author="Michael Decker" w:date="2020-04-18T18:16:00Z"/>
                <w:rFonts w:cs="Times New Roman"/>
                <w:szCs w:val="24"/>
              </w:rPr>
            </w:pPr>
            <w:del w:id="1488" w:author="Michael Decker" w:date="2020-04-18T18:16:00Z">
              <w:r w:rsidDel="00990A51">
                <w:rPr>
                  <w:color w:val="000000"/>
                  <w:sz w:val="20"/>
                  <w:szCs w:val="20"/>
                </w:rPr>
                <w:delText>C++/C</w:delText>
              </w:r>
            </w:del>
          </w:p>
        </w:tc>
        <w:tc>
          <w:tcPr>
            <w:tcW w:w="0" w:type="auto"/>
            <w:vAlign w:val="bottom"/>
          </w:tcPr>
          <w:p w14:paraId="2C11DC98" w14:textId="570DE1E9" w:rsidR="00F25551" w:rsidDel="00990A51" w:rsidRDefault="00F25551" w:rsidP="00F25551">
            <w:pPr>
              <w:ind w:firstLine="0"/>
              <w:jc w:val="right"/>
              <w:rPr>
                <w:del w:id="1489" w:author="Michael Decker" w:date="2020-04-18T18:16:00Z"/>
                <w:rFonts w:cs="Times New Roman"/>
                <w:szCs w:val="24"/>
              </w:rPr>
            </w:pPr>
            <w:del w:id="1490" w:author="Michael Decker" w:date="2020-04-18T18:16:00Z">
              <w:r w:rsidDel="00990A51">
                <w:rPr>
                  <w:color w:val="000000"/>
                  <w:sz w:val="20"/>
                  <w:szCs w:val="20"/>
                </w:rPr>
                <w:delText>32</w:delText>
              </w:r>
            </w:del>
          </w:p>
        </w:tc>
        <w:tc>
          <w:tcPr>
            <w:tcW w:w="0" w:type="auto"/>
            <w:vAlign w:val="bottom"/>
          </w:tcPr>
          <w:p w14:paraId="444871DC" w14:textId="0ED2D2D6" w:rsidR="00F25551" w:rsidDel="00990A51" w:rsidRDefault="00F25551" w:rsidP="00F25551">
            <w:pPr>
              <w:ind w:firstLine="0"/>
              <w:jc w:val="right"/>
              <w:rPr>
                <w:del w:id="1491" w:author="Michael Decker" w:date="2020-04-18T18:16:00Z"/>
                <w:rFonts w:cs="Times New Roman"/>
                <w:szCs w:val="24"/>
              </w:rPr>
            </w:pPr>
            <w:del w:id="1492" w:author="Michael Decker" w:date="2020-04-18T18:16:00Z">
              <w:r w:rsidDel="00990A51">
                <w:rPr>
                  <w:color w:val="000000"/>
                  <w:sz w:val="20"/>
                  <w:szCs w:val="20"/>
                </w:rPr>
                <w:delText>16083</w:delText>
              </w:r>
            </w:del>
          </w:p>
        </w:tc>
        <w:tc>
          <w:tcPr>
            <w:tcW w:w="0" w:type="auto"/>
            <w:vAlign w:val="bottom"/>
          </w:tcPr>
          <w:p w14:paraId="2A44D911" w14:textId="185B0FAC" w:rsidR="00F25551" w:rsidDel="00990A51" w:rsidRDefault="00F25551" w:rsidP="00F25551">
            <w:pPr>
              <w:ind w:firstLine="0"/>
              <w:jc w:val="right"/>
              <w:rPr>
                <w:del w:id="1493" w:author="Michael Decker" w:date="2020-04-18T18:16:00Z"/>
                <w:rFonts w:cs="Times New Roman"/>
                <w:szCs w:val="24"/>
              </w:rPr>
            </w:pPr>
            <w:del w:id="1494" w:author="Michael Decker" w:date="2020-04-18T18:16:00Z">
              <w:r w:rsidDel="00990A51">
                <w:rPr>
                  <w:color w:val="000000"/>
                  <w:sz w:val="20"/>
                  <w:szCs w:val="20"/>
                </w:rPr>
                <w:delText>1337</w:delText>
              </w:r>
            </w:del>
          </w:p>
        </w:tc>
        <w:tc>
          <w:tcPr>
            <w:tcW w:w="0" w:type="auto"/>
            <w:vAlign w:val="bottom"/>
          </w:tcPr>
          <w:p w14:paraId="2E483A58" w14:textId="3851AF70" w:rsidR="00F25551" w:rsidDel="00990A51" w:rsidRDefault="00F25551" w:rsidP="00F25551">
            <w:pPr>
              <w:ind w:firstLine="0"/>
              <w:jc w:val="right"/>
              <w:rPr>
                <w:del w:id="1495" w:author="Michael Decker" w:date="2020-04-18T18:16:00Z"/>
                <w:rFonts w:cs="Times New Roman"/>
                <w:szCs w:val="24"/>
              </w:rPr>
            </w:pPr>
            <w:del w:id="1496" w:author="Michael Decker" w:date="2020-04-18T18:16:00Z">
              <w:r w:rsidDel="00990A51">
                <w:rPr>
                  <w:color w:val="000000"/>
                  <w:sz w:val="20"/>
                  <w:szCs w:val="20"/>
                </w:rPr>
                <w:delText>42</w:delText>
              </w:r>
            </w:del>
          </w:p>
        </w:tc>
        <w:tc>
          <w:tcPr>
            <w:tcW w:w="0" w:type="auto"/>
            <w:vAlign w:val="bottom"/>
          </w:tcPr>
          <w:p w14:paraId="23F2FB4A" w14:textId="70356582" w:rsidR="00F25551" w:rsidDel="00990A51" w:rsidRDefault="00F25551" w:rsidP="00F25551">
            <w:pPr>
              <w:ind w:firstLine="0"/>
              <w:jc w:val="right"/>
              <w:rPr>
                <w:del w:id="1497" w:author="Michael Decker" w:date="2020-04-18T18:16:00Z"/>
                <w:rFonts w:cs="Times New Roman"/>
                <w:szCs w:val="24"/>
              </w:rPr>
            </w:pPr>
            <w:del w:id="1498" w:author="Michael Decker" w:date="2020-04-18T18:16:00Z">
              <w:r w:rsidDel="00990A51">
                <w:rPr>
                  <w:color w:val="000000"/>
                  <w:sz w:val="20"/>
                  <w:szCs w:val="20"/>
                </w:rPr>
                <w:delText>7</w:delText>
              </w:r>
            </w:del>
          </w:p>
        </w:tc>
        <w:tc>
          <w:tcPr>
            <w:tcW w:w="0" w:type="auto"/>
            <w:vAlign w:val="bottom"/>
          </w:tcPr>
          <w:p w14:paraId="3B9F1E00" w14:textId="273F1A01" w:rsidR="00F25551" w:rsidDel="00990A51" w:rsidRDefault="00F25551" w:rsidP="00F25551">
            <w:pPr>
              <w:ind w:firstLine="0"/>
              <w:jc w:val="right"/>
              <w:rPr>
                <w:del w:id="1499" w:author="Michael Decker" w:date="2020-04-18T18:16:00Z"/>
                <w:rFonts w:cs="Times New Roman"/>
                <w:szCs w:val="24"/>
              </w:rPr>
            </w:pPr>
            <w:del w:id="1500" w:author="Michael Decker" w:date="2020-04-18T18:16:00Z">
              <w:r w:rsidDel="00990A51">
                <w:rPr>
                  <w:color w:val="000000"/>
                  <w:sz w:val="20"/>
                  <w:szCs w:val="20"/>
                </w:rPr>
                <w:delText>0.08</w:delText>
              </w:r>
            </w:del>
          </w:p>
        </w:tc>
        <w:tc>
          <w:tcPr>
            <w:tcW w:w="0" w:type="auto"/>
            <w:vAlign w:val="bottom"/>
          </w:tcPr>
          <w:p w14:paraId="624EB0DA" w14:textId="27D8FA18" w:rsidR="00F25551" w:rsidDel="00990A51" w:rsidRDefault="00F25551" w:rsidP="00F25551">
            <w:pPr>
              <w:ind w:firstLine="0"/>
              <w:jc w:val="right"/>
              <w:rPr>
                <w:del w:id="1501" w:author="Michael Decker" w:date="2020-04-18T18:16:00Z"/>
                <w:rFonts w:cs="Times New Roman"/>
                <w:szCs w:val="24"/>
              </w:rPr>
            </w:pPr>
            <w:del w:id="1502" w:author="Michael Decker" w:date="2020-04-18T18:16:00Z">
              <w:r w:rsidDel="00990A51">
                <w:rPr>
                  <w:color w:val="000000"/>
                  <w:sz w:val="20"/>
                  <w:szCs w:val="20"/>
                </w:rPr>
                <w:delText>1.4310</w:delText>
              </w:r>
            </w:del>
          </w:p>
        </w:tc>
      </w:tr>
      <w:tr w:rsidR="00F25551" w:rsidDel="00990A51" w14:paraId="708A1D90" w14:textId="5D274327" w:rsidTr="002F6D12">
        <w:trPr>
          <w:del w:id="1503" w:author="Michael Decker" w:date="2020-04-18T18:16:00Z"/>
        </w:trPr>
        <w:tc>
          <w:tcPr>
            <w:tcW w:w="0" w:type="auto"/>
            <w:vAlign w:val="bottom"/>
          </w:tcPr>
          <w:p w14:paraId="56B12D8C" w14:textId="33DB6846" w:rsidR="00F25551" w:rsidDel="00990A51" w:rsidRDefault="00F25551" w:rsidP="00F25551">
            <w:pPr>
              <w:ind w:firstLine="0"/>
              <w:rPr>
                <w:del w:id="1504" w:author="Michael Decker" w:date="2020-04-18T18:16:00Z"/>
                <w:rFonts w:cs="Times New Roman"/>
                <w:szCs w:val="24"/>
              </w:rPr>
            </w:pPr>
            <w:del w:id="1505" w:author="Michael Decker" w:date="2020-04-18T18:16:00Z">
              <w:r w:rsidDel="00990A51">
                <w:rPr>
                  <w:color w:val="000000"/>
                  <w:sz w:val="20"/>
                  <w:szCs w:val="20"/>
                </w:rPr>
                <w:delText>oclint</w:delText>
              </w:r>
            </w:del>
          </w:p>
        </w:tc>
        <w:tc>
          <w:tcPr>
            <w:tcW w:w="0" w:type="auto"/>
            <w:vAlign w:val="bottom"/>
          </w:tcPr>
          <w:p w14:paraId="662D4A52" w14:textId="33719849" w:rsidR="00F25551" w:rsidDel="00990A51" w:rsidRDefault="00F25551" w:rsidP="00F25551">
            <w:pPr>
              <w:ind w:firstLine="0"/>
              <w:rPr>
                <w:del w:id="1506" w:author="Michael Decker" w:date="2020-04-18T18:16:00Z"/>
                <w:rFonts w:cs="Times New Roman"/>
                <w:szCs w:val="24"/>
              </w:rPr>
            </w:pPr>
            <w:del w:id="1507" w:author="Michael Decker" w:date="2020-04-18T18:16:00Z">
              <w:r w:rsidDel="00990A51">
                <w:rPr>
                  <w:color w:val="000000"/>
                  <w:sz w:val="20"/>
                  <w:szCs w:val="20"/>
                </w:rPr>
                <w:delText>C++/C</w:delText>
              </w:r>
            </w:del>
          </w:p>
        </w:tc>
        <w:tc>
          <w:tcPr>
            <w:tcW w:w="0" w:type="auto"/>
            <w:vAlign w:val="bottom"/>
          </w:tcPr>
          <w:p w14:paraId="72890C4B" w14:textId="20BC7349" w:rsidR="00F25551" w:rsidDel="00990A51" w:rsidRDefault="00F25551" w:rsidP="00F25551">
            <w:pPr>
              <w:ind w:firstLine="0"/>
              <w:jc w:val="right"/>
              <w:rPr>
                <w:del w:id="1508" w:author="Michael Decker" w:date="2020-04-18T18:16:00Z"/>
                <w:rFonts w:cs="Times New Roman"/>
                <w:szCs w:val="24"/>
              </w:rPr>
            </w:pPr>
            <w:del w:id="1509" w:author="Michael Decker" w:date="2020-04-18T18:16:00Z">
              <w:r w:rsidDel="00990A51">
                <w:rPr>
                  <w:color w:val="000000"/>
                  <w:sz w:val="20"/>
                  <w:szCs w:val="20"/>
                </w:rPr>
                <w:delText>29</w:delText>
              </w:r>
            </w:del>
          </w:p>
        </w:tc>
        <w:tc>
          <w:tcPr>
            <w:tcW w:w="0" w:type="auto"/>
            <w:vAlign w:val="bottom"/>
          </w:tcPr>
          <w:p w14:paraId="0EA997A7" w14:textId="18933665" w:rsidR="00F25551" w:rsidDel="00990A51" w:rsidRDefault="00F25551" w:rsidP="00F25551">
            <w:pPr>
              <w:ind w:firstLine="0"/>
              <w:jc w:val="right"/>
              <w:rPr>
                <w:del w:id="1510" w:author="Michael Decker" w:date="2020-04-18T18:16:00Z"/>
                <w:rFonts w:cs="Times New Roman"/>
                <w:szCs w:val="24"/>
              </w:rPr>
            </w:pPr>
            <w:del w:id="1511" w:author="Michael Decker" w:date="2020-04-18T18:16:00Z">
              <w:r w:rsidDel="00990A51">
                <w:rPr>
                  <w:color w:val="000000"/>
                  <w:sz w:val="20"/>
                  <w:szCs w:val="20"/>
                </w:rPr>
                <w:delText>21478</w:delText>
              </w:r>
            </w:del>
          </w:p>
        </w:tc>
        <w:tc>
          <w:tcPr>
            <w:tcW w:w="0" w:type="auto"/>
            <w:vAlign w:val="bottom"/>
          </w:tcPr>
          <w:p w14:paraId="1B2BA5A1" w14:textId="5CF6C9CE" w:rsidR="00F25551" w:rsidDel="00990A51" w:rsidRDefault="00F25551" w:rsidP="00F25551">
            <w:pPr>
              <w:ind w:firstLine="0"/>
              <w:jc w:val="right"/>
              <w:rPr>
                <w:del w:id="1512" w:author="Michael Decker" w:date="2020-04-18T18:16:00Z"/>
                <w:rFonts w:cs="Times New Roman"/>
                <w:szCs w:val="24"/>
              </w:rPr>
            </w:pPr>
            <w:del w:id="1513" w:author="Michael Decker" w:date="2020-04-18T18:16:00Z">
              <w:r w:rsidDel="00990A51">
                <w:rPr>
                  <w:color w:val="000000"/>
                  <w:sz w:val="20"/>
                  <w:szCs w:val="20"/>
                </w:rPr>
                <w:delText>478</w:delText>
              </w:r>
            </w:del>
          </w:p>
        </w:tc>
        <w:tc>
          <w:tcPr>
            <w:tcW w:w="0" w:type="auto"/>
            <w:vAlign w:val="bottom"/>
          </w:tcPr>
          <w:p w14:paraId="747DE1A9" w14:textId="215B86AC" w:rsidR="00F25551" w:rsidDel="00990A51" w:rsidRDefault="00F25551" w:rsidP="00F25551">
            <w:pPr>
              <w:ind w:firstLine="0"/>
              <w:jc w:val="right"/>
              <w:rPr>
                <w:del w:id="1514" w:author="Michael Decker" w:date="2020-04-18T18:16:00Z"/>
                <w:rFonts w:cs="Times New Roman"/>
                <w:szCs w:val="24"/>
              </w:rPr>
            </w:pPr>
            <w:del w:id="1515" w:author="Michael Decker" w:date="2020-04-18T18:16:00Z">
              <w:r w:rsidDel="00990A51">
                <w:rPr>
                  <w:color w:val="000000"/>
                  <w:sz w:val="20"/>
                  <w:szCs w:val="20"/>
                </w:rPr>
                <w:delText>59</w:delText>
              </w:r>
            </w:del>
          </w:p>
        </w:tc>
        <w:tc>
          <w:tcPr>
            <w:tcW w:w="0" w:type="auto"/>
            <w:vAlign w:val="bottom"/>
          </w:tcPr>
          <w:p w14:paraId="1C46F7DF" w14:textId="6EF6C27B" w:rsidR="00F25551" w:rsidDel="00990A51" w:rsidRDefault="00F25551" w:rsidP="00F25551">
            <w:pPr>
              <w:ind w:firstLine="0"/>
              <w:jc w:val="right"/>
              <w:rPr>
                <w:del w:id="1516" w:author="Michael Decker" w:date="2020-04-18T18:16:00Z"/>
                <w:rFonts w:cs="Times New Roman"/>
                <w:szCs w:val="24"/>
              </w:rPr>
            </w:pPr>
            <w:del w:id="1517" w:author="Michael Decker" w:date="2020-04-18T18:16:00Z">
              <w:r w:rsidDel="00990A51">
                <w:rPr>
                  <w:color w:val="000000"/>
                  <w:sz w:val="20"/>
                  <w:szCs w:val="20"/>
                </w:rPr>
                <w:delText>13</w:delText>
              </w:r>
            </w:del>
          </w:p>
        </w:tc>
        <w:tc>
          <w:tcPr>
            <w:tcW w:w="0" w:type="auto"/>
            <w:vAlign w:val="bottom"/>
          </w:tcPr>
          <w:p w14:paraId="699FFA01" w14:textId="2B5BF8D6" w:rsidR="00F25551" w:rsidDel="00990A51" w:rsidRDefault="00F25551" w:rsidP="00F25551">
            <w:pPr>
              <w:ind w:firstLine="0"/>
              <w:jc w:val="right"/>
              <w:rPr>
                <w:del w:id="1518" w:author="Michael Decker" w:date="2020-04-18T18:16:00Z"/>
                <w:rFonts w:cs="Times New Roman"/>
                <w:szCs w:val="24"/>
              </w:rPr>
            </w:pPr>
            <w:del w:id="1519" w:author="Michael Decker" w:date="2020-04-18T18:16:00Z">
              <w:r w:rsidDel="00990A51">
                <w:rPr>
                  <w:color w:val="000000"/>
                  <w:sz w:val="20"/>
                  <w:szCs w:val="20"/>
                </w:rPr>
                <w:delText>0.02</w:delText>
              </w:r>
            </w:del>
          </w:p>
        </w:tc>
        <w:tc>
          <w:tcPr>
            <w:tcW w:w="0" w:type="auto"/>
            <w:vAlign w:val="bottom"/>
          </w:tcPr>
          <w:p w14:paraId="3946E9F5" w14:textId="1C3FF85A" w:rsidR="00F25551" w:rsidDel="00990A51" w:rsidRDefault="00F25551" w:rsidP="00F25551">
            <w:pPr>
              <w:ind w:firstLine="0"/>
              <w:jc w:val="right"/>
              <w:rPr>
                <w:del w:id="1520" w:author="Michael Decker" w:date="2020-04-18T18:16:00Z"/>
                <w:rFonts w:cs="Times New Roman"/>
                <w:szCs w:val="24"/>
              </w:rPr>
            </w:pPr>
            <w:del w:id="1521" w:author="Michael Decker" w:date="2020-04-18T18:16:00Z">
              <w:r w:rsidDel="00990A51">
                <w:rPr>
                  <w:color w:val="000000"/>
                  <w:sz w:val="20"/>
                  <w:szCs w:val="20"/>
                </w:rPr>
                <w:delText>2.0102</w:delText>
              </w:r>
            </w:del>
          </w:p>
        </w:tc>
      </w:tr>
      <w:tr w:rsidR="00F25551" w:rsidDel="00990A51" w14:paraId="7C1D1253" w14:textId="37A44723" w:rsidTr="002F6D12">
        <w:trPr>
          <w:del w:id="1522" w:author="Michael Decker" w:date="2020-04-18T18:16:00Z"/>
        </w:trPr>
        <w:tc>
          <w:tcPr>
            <w:tcW w:w="0" w:type="auto"/>
            <w:vAlign w:val="bottom"/>
          </w:tcPr>
          <w:p w14:paraId="7D9D1B0A" w14:textId="55CD750B" w:rsidR="00F25551" w:rsidDel="00990A51" w:rsidRDefault="00F25551" w:rsidP="00F25551">
            <w:pPr>
              <w:ind w:firstLine="0"/>
              <w:rPr>
                <w:del w:id="1523" w:author="Michael Decker" w:date="2020-04-18T18:16:00Z"/>
                <w:rFonts w:cs="Times New Roman"/>
                <w:szCs w:val="24"/>
              </w:rPr>
            </w:pPr>
            <w:del w:id="1524" w:author="Michael Decker" w:date="2020-04-18T18:16:00Z">
              <w:r w:rsidDel="00990A51">
                <w:rPr>
                  <w:color w:val="000000"/>
                  <w:sz w:val="20"/>
                  <w:szCs w:val="20"/>
                </w:rPr>
                <w:delText>osrm backend</w:delText>
              </w:r>
            </w:del>
          </w:p>
        </w:tc>
        <w:tc>
          <w:tcPr>
            <w:tcW w:w="0" w:type="auto"/>
            <w:vAlign w:val="bottom"/>
          </w:tcPr>
          <w:p w14:paraId="0F23470C" w14:textId="6F5BBF25" w:rsidR="00F25551" w:rsidDel="00990A51" w:rsidRDefault="00F25551" w:rsidP="00F25551">
            <w:pPr>
              <w:ind w:firstLine="0"/>
              <w:rPr>
                <w:del w:id="1525" w:author="Michael Decker" w:date="2020-04-18T18:16:00Z"/>
                <w:rFonts w:cs="Times New Roman"/>
                <w:szCs w:val="24"/>
              </w:rPr>
            </w:pPr>
            <w:del w:id="1526" w:author="Michael Decker" w:date="2020-04-18T18:16:00Z">
              <w:r w:rsidDel="00990A51">
                <w:rPr>
                  <w:color w:val="000000"/>
                  <w:sz w:val="20"/>
                  <w:szCs w:val="20"/>
                </w:rPr>
                <w:delText>C/C++</w:delText>
              </w:r>
            </w:del>
          </w:p>
        </w:tc>
        <w:tc>
          <w:tcPr>
            <w:tcW w:w="0" w:type="auto"/>
            <w:vAlign w:val="bottom"/>
          </w:tcPr>
          <w:p w14:paraId="576946F0" w14:textId="5A5CC69F" w:rsidR="00F25551" w:rsidDel="00990A51" w:rsidRDefault="00F25551" w:rsidP="00F25551">
            <w:pPr>
              <w:ind w:firstLine="0"/>
              <w:jc w:val="right"/>
              <w:rPr>
                <w:del w:id="1527" w:author="Michael Decker" w:date="2020-04-18T18:16:00Z"/>
                <w:rFonts w:cs="Times New Roman"/>
                <w:szCs w:val="24"/>
              </w:rPr>
            </w:pPr>
            <w:del w:id="1528" w:author="Michael Decker" w:date="2020-04-18T18:16:00Z">
              <w:r w:rsidDel="00990A51">
                <w:rPr>
                  <w:color w:val="000000"/>
                  <w:sz w:val="20"/>
                  <w:szCs w:val="20"/>
                </w:rPr>
                <w:delText>109</w:delText>
              </w:r>
            </w:del>
          </w:p>
        </w:tc>
        <w:tc>
          <w:tcPr>
            <w:tcW w:w="0" w:type="auto"/>
            <w:vAlign w:val="bottom"/>
          </w:tcPr>
          <w:p w14:paraId="7CD34C23" w14:textId="5F8462A5" w:rsidR="00F25551" w:rsidDel="00990A51" w:rsidRDefault="00F25551" w:rsidP="00F25551">
            <w:pPr>
              <w:ind w:firstLine="0"/>
              <w:jc w:val="right"/>
              <w:rPr>
                <w:del w:id="1529" w:author="Michael Decker" w:date="2020-04-18T18:16:00Z"/>
                <w:rFonts w:cs="Times New Roman"/>
                <w:szCs w:val="24"/>
              </w:rPr>
            </w:pPr>
            <w:del w:id="1530" w:author="Michael Decker" w:date="2020-04-18T18:16:00Z">
              <w:r w:rsidDel="00990A51">
                <w:rPr>
                  <w:color w:val="000000"/>
                  <w:sz w:val="20"/>
                  <w:szCs w:val="20"/>
                </w:rPr>
                <w:delText>195834</w:delText>
              </w:r>
            </w:del>
          </w:p>
        </w:tc>
        <w:tc>
          <w:tcPr>
            <w:tcW w:w="0" w:type="auto"/>
            <w:vAlign w:val="bottom"/>
          </w:tcPr>
          <w:p w14:paraId="511CCA95" w14:textId="67FC0026" w:rsidR="00F25551" w:rsidDel="00990A51" w:rsidRDefault="00F25551" w:rsidP="00F25551">
            <w:pPr>
              <w:ind w:firstLine="0"/>
              <w:jc w:val="right"/>
              <w:rPr>
                <w:del w:id="1531" w:author="Michael Decker" w:date="2020-04-18T18:16:00Z"/>
                <w:rFonts w:cs="Times New Roman"/>
                <w:szCs w:val="24"/>
              </w:rPr>
            </w:pPr>
            <w:del w:id="1532" w:author="Michael Decker" w:date="2020-04-18T18:16:00Z">
              <w:r w:rsidDel="00990A51">
                <w:rPr>
                  <w:color w:val="000000"/>
                  <w:sz w:val="20"/>
                  <w:szCs w:val="20"/>
                </w:rPr>
                <w:delText>30768</w:delText>
              </w:r>
            </w:del>
          </w:p>
        </w:tc>
        <w:tc>
          <w:tcPr>
            <w:tcW w:w="0" w:type="auto"/>
            <w:vAlign w:val="bottom"/>
          </w:tcPr>
          <w:p w14:paraId="5894974F" w14:textId="66D25766" w:rsidR="00F25551" w:rsidDel="00990A51" w:rsidRDefault="00F25551" w:rsidP="00F25551">
            <w:pPr>
              <w:ind w:firstLine="0"/>
              <w:jc w:val="right"/>
              <w:rPr>
                <w:del w:id="1533" w:author="Michael Decker" w:date="2020-04-18T18:16:00Z"/>
                <w:rFonts w:cs="Times New Roman"/>
                <w:szCs w:val="24"/>
              </w:rPr>
            </w:pPr>
            <w:del w:id="1534" w:author="Michael Decker" w:date="2020-04-18T18:16:00Z">
              <w:r w:rsidDel="00990A51">
                <w:rPr>
                  <w:color w:val="000000"/>
                  <w:sz w:val="20"/>
                  <w:szCs w:val="20"/>
                </w:rPr>
                <w:delText>42</w:delText>
              </w:r>
            </w:del>
          </w:p>
        </w:tc>
        <w:tc>
          <w:tcPr>
            <w:tcW w:w="0" w:type="auto"/>
            <w:vAlign w:val="bottom"/>
          </w:tcPr>
          <w:p w14:paraId="577DA217" w14:textId="1269EE1F" w:rsidR="00F25551" w:rsidDel="00990A51" w:rsidRDefault="00F25551" w:rsidP="00F25551">
            <w:pPr>
              <w:ind w:firstLine="0"/>
              <w:jc w:val="right"/>
              <w:rPr>
                <w:del w:id="1535" w:author="Michael Decker" w:date="2020-04-18T18:16:00Z"/>
                <w:rFonts w:cs="Times New Roman"/>
                <w:szCs w:val="24"/>
              </w:rPr>
            </w:pPr>
            <w:del w:id="1536" w:author="Michael Decker" w:date="2020-04-18T18:16:00Z">
              <w:r w:rsidDel="00990A51">
                <w:rPr>
                  <w:color w:val="000000"/>
                  <w:sz w:val="20"/>
                  <w:szCs w:val="20"/>
                </w:rPr>
                <w:delText>0</w:delText>
              </w:r>
            </w:del>
          </w:p>
        </w:tc>
        <w:tc>
          <w:tcPr>
            <w:tcW w:w="0" w:type="auto"/>
            <w:vAlign w:val="bottom"/>
          </w:tcPr>
          <w:p w14:paraId="09C037E2" w14:textId="4105E7B6" w:rsidR="00F25551" w:rsidDel="00990A51" w:rsidRDefault="00F25551" w:rsidP="00F25551">
            <w:pPr>
              <w:ind w:firstLine="0"/>
              <w:jc w:val="right"/>
              <w:rPr>
                <w:del w:id="1537" w:author="Michael Decker" w:date="2020-04-18T18:16:00Z"/>
                <w:rFonts w:cs="Times New Roman"/>
                <w:szCs w:val="24"/>
              </w:rPr>
            </w:pPr>
            <w:del w:id="1538" w:author="Michael Decker" w:date="2020-04-18T18:16:00Z">
              <w:r w:rsidDel="00990A51">
                <w:rPr>
                  <w:color w:val="000000"/>
                  <w:sz w:val="20"/>
                  <w:szCs w:val="20"/>
                </w:rPr>
                <w:delText>0.16</w:delText>
              </w:r>
            </w:del>
          </w:p>
        </w:tc>
        <w:tc>
          <w:tcPr>
            <w:tcW w:w="0" w:type="auto"/>
            <w:vAlign w:val="bottom"/>
          </w:tcPr>
          <w:p w14:paraId="2E2C7F51" w14:textId="2CC90A7E" w:rsidR="00F25551" w:rsidDel="00990A51" w:rsidRDefault="00F25551" w:rsidP="00F25551">
            <w:pPr>
              <w:ind w:firstLine="0"/>
              <w:jc w:val="right"/>
              <w:rPr>
                <w:del w:id="1539" w:author="Michael Decker" w:date="2020-04-18T18:16:00Z"/>
                <w:rFonts w:cs="Times New Roman"/>
                <w:szCs w:val="24"/>
              </w:rPr>
            </w:pPr>
            <w:del w:id="1540" w:author="Michael Decker" w:date="2020-04-18T18:16:00Z">
              <w:r w:rsidDel="00990A51">
                <w:rPr>
                  <w:color w:val="000000"/>
                  <w:sz w:val="20"/>
                  <w:szCs w:val="20"/>
                </w:rPr>
                <w:delText>1.4310</w:delText>
              </w:r>
            </w:del>
          </w:p>
        </w:tc>
      </w:tr>
      <w:tr w:rsidR="00F25551" w:rsidDel="00990A51" w14:paraId="4D29D701" w14:textId="3B07F730" w:rsidTr="002F6D12">
        <w:trPr>
          <w:del w:id="1541" w:author="Michael Decker" w:date="2020-04-18T18:16:00Z"/>
        </w:trPr>
        <w:tc>
          <w:tcPr>
            <w:tcW w:w="0" w:type="auto"/>
            <w:vAlign w:val="bottom"/>
          </w:tcPr>
          <w:p w14:paraId="0254FA6F" w14:textId="0D9DDEF3" w:rsidR="00F25551" w:rsidDel="00990A51" w:rsidRDefault="00F25551" w:rsidP="00F25551">
            <w:pPr>
              <w:ind w:firstLine="0"/>
              <w:rPr>
                <w:del w:id="1542" w:author="Michael Decker" w:date="2020-04-18T18:16:00Z"/>
                <w:rFonts w:cs="Times New Roman"/>
                <w:szCs w:val="24"/>
              </w:rPr>
            </w:pPr>
            <w:del w:id="1543" w:author="Michael Decker" w:date="2020-04-18T18:16:00Z">
              <w:r w:rsidDel="00990A51">
                <w:rPr>
                  <w:color w:val="000000"/>
                  <w:sz w:val="20"/>
                  <w:szCs w:val="20"/>
                </w:rPr>
                <w:delText>QR Code generator</w:delText>
              </w:r>
            </w:del>
          </w:p>
        </w:tc>
        <w:tc>
          <w:tcPr>
            <w:tcW w:w="0" w:type="auto"/>
            <w:vAlign w:val="bottom"/>
          </w:tcPr>
          <w:p w14:paraId="1118269B" w14:textId="24D2842D" w:rsidR="00F25551" w:rsidDel="00990A51" w:rsidRDefault="00F25551" w:rsidP="00F25551">
            <w:pPr>
              <w:ind w:firstLine="0"/>
              <w:rPr>
                <w:del w:id="1544" w:author="Michael Decker" w:date="2020-04-18T18:16:00Z"/>
                <w:rFonts w:cs="Times New Roman"/>
                <w:szCs w:val="24"/>
              </w:rPr>
            </w:pPr>
            <w:del w:id="1545" w:author="Michael Decker" w:date="2020-04-18T18:16:00Z">
              <w:r w:rsidDel="00990A51">
                <w:rPr>
                  <w:color w:val="000000"/>
                  <w:sz w:val="20"/>
                  <w:szCs w:val="20"/>
                </w:rPr>
                <w:delText>C/Java/C++</w:delText>
              </w:r>
            </w:del>
          </w:p>
        </w:tc>
        <w:tc>
          <w:tcPr>
            <w:tcW w:w="0" w:type="auto"/>
            <w:vAlign w:val="bottom"/>
          </w:tcPr>
          <w:p w14:paraId="668DB737" w14:textId="29326E1D" w:rsidR="00F25551" w:rsidDel="00990A51" w:rsidRDefault="00F25551" w:rsidP="00F25551">
            <w:pPr>
              <w:ind w:firstLine="0"/>
              <w:jc w:val="right"/>
              <w:rPr>
                <w:del w:id="1546" w:author="Michael Decker" w:date="2020-04-18T18:16:00Z"/>
                <w:rFonts w:cs="Times New Roman"/>
                <w:szCs w:val="24"/>
              </w:rPr>
            </w:pPr>
            <w:del w:id="1547" w:author="Michael Decker" w:date="2020-04-18T18:16:00Z">
              <w:r w:rsidDel="00990A51">
                <w:rPr>
                  <w:color w:val="000000"/>
                  <w:sz w:val="20"/>
                  <w:szCs w:val="20"/>
                </w:rPr>
                <w:delText>2</w:delText>
              </w:r>
            </w:del>
          </w:p>
        </w:tc>
        <w:tc>
          <w:tcPr>
            <w:tcW w:w="0" w:type="auto"/>
            <w:vAlign w:val="bottom"/>
          </w:tcPr>
          <w:p w14:paraId="65BA9E95" w14:textId="206A2105" w:rsidR="00F25551" w:rsidDel="00990A51" w:rsidRDefault="00F25551" w:rsidP="00F25551">
            <w:pPr>
              <w:ind w:firstLine="0"/>
              <w:jc w:val="right"/>
              <w:rPr>
                <w:del w:id="1548" w:author="Michael Decker" w:date="2020-04-18T18:16:00Z"/>
                <w:rFonts w:cs="Times New Roman"/>
                <w:szCs w:val="24"/>
              </w:rPr>
            </w:pPr>
            <w:del w:id="1549" w:author="Michael Decker" w:date="2020-04-18T18:16:00Z">
              <w:r w:rsidDel="00990A51">
                <w:rPr>
                  <w:color w:val="000000"/>
                  <w:sz w:val="20"/>
                  <w:szCs w:val="20"/>
                </w:rPr>
                <w:delText>4088</w:delText>
              </w:r>
            </w:del>
          </w:p>
        </w:tc>
        <w:tc>
          <w:tcPr>
            <w:tcW w:w="0" w:type="auto"/>
            <w:vAlign w:val="bottom"/>
          </w:tcPr>
          <w:p w14:paraId="43629FA8" w14:textId="5C5BAC4B" w:rsidR="00F25551" w:rsidDel="00990A51" w:rsidRDefault="00F25551" w:rsidP="00F25551">
            <w:pPr>
              <w:ind w:firstLine="0"/>
              <w:jc w:val="right"/>
              <w:rPr>
                <w:del w:id="1550" w:author="Michael Decker" w:date="2020-04-18T18:16:00Z"/>
                <w:rFonts w:cs="Times New Roman"/>
                <w:szCs w:val="24"/>
              </w:rPr>
            </w:pPr>
            <w:del w:id="1551" w:author="Michael Decker" w:date="2020-04-18T18:16:00Z">
              <w:r w:rsidDel="00990A51">
                <w:rPr>
                  <w:color w:val="000000"/>
                  <w:sz w:val="20"/>
                  <w:szCs w:val="20"/>
                </w:rPr>
                <w:delText>1206</w:delText>
              </w:r>
            </w:del>
          </w:p>
        </w:tc>
        <w:tc>
          <w:tcPr>
            <w:tcW w:w="0" w:type="auto"/>
            <w:vAlign w:val="bottom"/>
          </w:tcPr>
          <w:p w14:paraId="3993CE97" w14:textId="0F2D2244" w:rsidR="00F25551" w:rsidDel="00990A51" w:rsidRDefault="00F25551" w:rsidP="00F25551">
            <w:pPr>
              <w:ind w:firstLine="0"/>
              <w:jc w:val="right"/>
              <w:rPr>
                <w:del w:id="1552" w:author="Michael Decker" w:date="2020-04-18T18:16:00Z"/>
                <w:rFonts w:cs="Times New Roman"/>
                <w:szCs w:val="24"/>
              </w:rPr>
            </w:pPr>
            <w:del w:id="1553" w:author="Michael Decker" w:date="2020-04-18T18:16:00Z">
              <w:r w:rsidDel="00990A51">
                <w:rPr>
                  <w:color w:val="000000"/>
                  <w:sz w:val="20"/>
                  <w:szCs w:val="20"/>
                </w:rPr>
                <w:delText>53</w:delText>
              </w:r>
            </w:del>
          </w:p>
        </w:tc>
        <w:tc>
          <w:tcPr>
            <w:tcW w:w="0" w:type="auto"/>
            <w:vAlign w:val="bottom"/>
          </w:tcPr>
          <w:p w14:paraId="76695988" w14:textId="7527A0F6" w:rsidR="00F25551" w:rsidDel="00990A51" w:rsidRDefault="00F25551" w:rsidP="00F25551">
            <w:pPr>
              <w:ind w:firstLine="0"/>
              <w:jc w:val="right"/>
              <w:rPr>
                <w:del w:id="1554" w:author="Michael Decker" w:date="2020-04-18T18:16:00Z"/>
                <w:rFonts w:cs="Times New Roman"/>
                <w:szCs w:val="24"/>
              </w:rPr>
            </w:pPr>
            <w:del w:id="1555" w:author="Michael Decker" w:date="2020-04-18T18:16:00Z">
              <w:r w:rsidDel="00990A51">
                <w:rPr>
                  <w:color w:val="000000"/>
                  <w:sz w:val="20"/>
                  <w:szCs w:val="20"/>
                </w:rPr>
                <w:delText>0</w:delText>
              </w:r>
            </w:del>
          </w:p>
        </w:tc>
        <w:tc>
          <w:tcPr>
            <w:tcW w:w="0" w:type="auto"/>
            <w:vAlign w:val="bottom"/>
          </w:tcPr>
          <w:p w14:paraId="429CBF13" w14:textId="0186CD90" w:rsidR="00F25551" w:rsidDel="00990A51" w:rsidRDefault="00F25551" w:rsidP="00F25551">
            <w:pPr>
              <w:ind w:firstLine="0"/>
              <w:jc w:val="right"/>
              <w:rPr>
                <w:del w:id="1556" w:author="Michael Decker" w:date="2020-04-18T18:16:00Z"/>
                <w:rFonts w:cs="Times New Roman"/>
                <w:szCs w:val="24"/>
              </w:rPr>
            </w:pPr>
            <w:del w:id="1557" w:author="Michael Decker" w:date="2020-04-18T18:16:00Z">
              <w:r w:rsidDel="00990A51">
                <w:rPr>
                  <w:color w:val="000000"/>
                  <w:sz w:val="20"/>
                  <w:szCs w:val="20"/>
                </w:rPr>
                <w:delText>0.30</w:delText>
              </w:r>
            </w:del>
          </w:p>
        </w:tc>
        <w:tc>
          <w:tcPr>
            <w:tcW w:w="0" w:type="auto"/>
            <w:vAlign w:val="bottom"/>
          </w:tcPr>
          <w:p w14:paraId="125B21BC" w14:textId="3A611FA6" w:rsidR="00F25551" w:rsidDel="00990A51" w:rsidRDefault="00F25551" w:rsidP="00F25551">
            <w:pPr>
              <w:ind w:firstLine="0"/>
              <w:jc w:val="right"/>
              <w:rPr>
                <w:del w:id="1558" w:author="Michael Decker" w:date="2020-04-18T18:16:00Z"/>
                <w:rFonts w:cs="Times New Roman"/>
                <w:szCs w:val="24"/>
              </w:rPr>
            </w:pPr>
            <w:del w:id="1559" w:author="Michael Decker" w:date="2020-04-18T18:16:00Z">
              <w:r w:rsidDel="00990A51">
                <w:rPr>
                  <w:color w:val="000000"/>
                  <w:sz w:val="20"/>
                  <w:szCs w:val="20"/>
                </w:rPr>
                <w:delText>1.8058</w:delText>
              </w:r>
            </w:del>
          </w:p>
        </w:tc>
      </w:tr>
      <w:tr w:rsidR="00F25551" w:rsidDel="00990A51" w14:paraId="147D0494" w14:textId="1D5EA7ED" w:rsidTr="002F6D12">
        <w:trPr>
          <w:del w:id="1560" w:author="Michael Decker" w:date="2020-04-18T18:16:00Z"/>
        </w:trPr>
        <w:tc>
          <w:tcPr>
            <w:tcW w:w="0" w:type="auto"/>
            <w:vAlign w:val="bottom"/>
          </w:tcPr>
          <w:p w14:paraId="592A138F" w14:textId="6DBA4DAE" w:rsidR="00F25551" w:rsidDel="00990A51" w:rsidRDefault="00F25551" w:rsidP="00F25551">
            <w:pPr>
              <w:ind w:firstLine="0"/>
              <w:rPr>
                <w:del w:id="1561" w:author="Michael Decker" w:date="2020-04-18T18:16:00Z"/>
                <w:rFonts w:cs="Times New Roman"/>
                <w:szCs w:val="24"/>
              </w:rPr>
            </w:pPr>
            <w:del w:id="1562" w:author="Michael Decker" w:date="2020-04-18T18:16:00Z">
              <w:r w:rsidDel="00990A51">
                <w:rPr>
                  <w:color w:val="000000"/>
                  <w:sz w:val="20"/>
                  <w:szCs w:val="20"/>
                </w:rPr>
                <w:delText>QuantLib</w:delText>
              </w:r>
            </w:del>
          </w:p>
        </w:tc>
        <w:tc>
          <w:tcPr>
            <w:tcW w:w="0" w:type="auto"/>
            <w:vAlign w:val="bottom"/>
          </w:tcPr>
          <w:p w14:paraId="3E3D38C1" w14:textId="673AD31E" w:rsidR="00F25551" w:rsidDel="00990A51" w:rsidRDefault="00F25551" w:rsidP="00F25551">
            <w:pPr>
              <w:ind w:firstLine="0"/>
              <w:rPr>
                <w:del w:id="1563" w:author="Michael Decker" w:date="2020-04-18T18:16:00Z"/>
                <w:rFonts w:cs="Times New Roman"/>
                <w:szCs w:val="24"/>
              </w:rPr>
            </w:pPr>
            <w:del w:id="1564" w:author="Michael Decker" w:date="2020-04-18T18:16:00Z">
              <w:r w:rsidDel="00990A51">
                <w:rPr>
                  <w:color w:val="000000"/>
                  <w:sz w:val="20"/>
                  <w:szCs w:val="20"/>
                </w:rPr>
                <w:delText>C++/C</w:delText>
              </w:r>
            </w:del>
          </w:p>
        </w:tc>
        <w:tc>
          <w:tcPr>
            <w:tcW w:w="0" w:type="auto"/>
            <w:vAlign w:val="bottom"/>
          </w:tcPr>
          <w:p w14:paraId="4DB71BDB" w14:textId="6CE9D6E8" w:rsidR="00F25551" w:rsidDel="00990A51" w:rsidRDefault="00F25551" w:rsidP="00F25551">
            <w:pPr>
              <w:ind w:firstLine="0"/>
              <w:jc w:val="right"/>
              <w:rPr>
                <w:del w:id="1565" w:author="Michael Decker" w:date="2020-04-18T18:16:00Z"/>
                <w:rFonts w:cs="Times New Roman"/>
                <w:szCs w:val="24"/>
              </w:rPr>
            </w:pPr>
            <w:del w:id="1566" w:author="Michael Decker" w:date="2020-04-18T18:16:00Z">
              <w:r w:rsidDel="00990A51">
                <w:rPr>
                  <w:color w:val="000000"/>
                  <w:sz w:val="20"/>
                  <w:szCs w:val="20"/>
                </w:rPr>
                <w:delText>99</w:delText>
              </w:r>
            </w:del>
          </w:p>
        </w:tc>
        <w:tc>
          <w:tcPr>
            <w:tcW w:w="0" w:type="auto"/>
            <w:vAlign w:val="bottom"/>
          </w:tcPr>
          <w:p w14:paraId="04B46EF0" w14:textId="5F65AC0B" w:rsidR="00F25551" w:rsidDel="00990A51" w:rsidRDefault="00F25551" w:rsidP="00F25551">
            <w:pPr>
              <w:ind w:firstLine="0"/>
              <w:jc w:val="right"/>
              <w:rPr>
                <w:del w:id="1567" w:author="Michael Decker" w:date="2020-04-18T18:16:00Z"/>
                <w:rFonts w:cs="Times New Roman"/>
                <w:szCs w:val="24"/>
              </w:rPr>
            </w:pPr>
            <w:del w:id="1568" w:author="Michael Decker" w:date="2020-04-18T18:16:00Z">
              <w:r w:rsidDel="00990A51">
                <w:rPr>
                  <w:color w:val="000000"/>
                  <w:sz w:val="20"/>
                  <w:szCs w:val="20"/>
                </w:rPr>
                <w:delText>376347</w:delText>
              </w:r>
            </w:del>
          </w:p>
        </w:tc>
        <w:tc>
          <w:tcPr>
            <w:tcW w:w="0" w:type="auto"/>
            <w:vAlign w:val="bottom"/>
          </w:tcPr>
          <w:p w14:paraId="1910A084" w14:textId="60F5B418" w:rsidR="00F25551" w:rsidDel="00990A51" w:rsidRDefault="00F25551" w:rsidP="00F25551">
            <w:pPr>
              <w:ind w:firstLine="0"/>
              <w:jc w:val="right"/>
              <w:rPr>
                <w:del w:id="1569" w:author="Michael Decker" w:date="2020-04-18T18:16:00Z"/>
                <w:rFonts w:cs="Times New Roman"/>
                <w:szCs w:val="24"/>
              </w:rPr>
            </w:pPr>
            <w:del w:id="1570" w:author="Michael Decker" w:date="2020-04-18T18:16:00Z">
              <w:r w:rsidDel="00990A51">
                <w:rPr>
                  <w:color w:val="000000"/>
                  <w:sz w:val="20"/>
                  <w:szCs w:val="20"/>
                </w:rPr>
                <w:delText>72562</w:delText>
              </w:r>
            </w:del>
          </w:p>
        </w:tc>
        <w:tc>
          <w:tcPr>
            <w:tcW w:w="0" w:type="auto"/>
            <w:vAlign w:val="bottom"/>
          </w:tcPr>
          <w:p w14:paraId="2DEAABB1" w14:textId="360C4425" w:rsidR="00F25551" w:rsidDel="00990A51" w:rsidRDefault="00F25551" w:rsidP="00F25551">
            <w:pPr>
              <w:ind w:firstLine="0"/>
              <w:jc w:val="right"/>
              <w:rPr>
                <w:del w:id="1571" w:author="Michael Decker" w:date="2020-04-18T18:16:00Z"/>
                <w:rFonts w:cs="Times New Roman"/>
                <w:szCs w:val="24"/>
              </w:rPr>
            </w:pPr>
            <w:del w:id="1572" w:author="Michael Decker" w:date="2020-04-18T18:16:00Z">
              <w:r w:rsidDel="00990A51">
                <w:rPr>
                  <w:color w:val="000000"/>
                  <w:sz w:val="20"/>
                  <w:szCs w:val="20"/>
                </w:rPr>
                <w:delText>163</w:delText>
              </w:r>
            </w:del>
          </w:p>
        </w:tc>
        <w:tc>
          <w:tcPr>
            <w:tcW w:w="0" w:type="auto"/>
            <w:vAlign w:val="bottom"/>
          </w:tcPr>
          <w:p w14:paraId="1EC96092" w14:textId="6499DC56" w:rsidR="00F25551" w:rsidDel="00990A51" w:rsidRDefault="00F25551" w:rsidP="00F25551">
            <w:pPr>
              <w:ind w:firstLine="0"/>
              <w:jc w:val="right"/>
              <w:rPr>
                <w:del w:id="1573" w:author="Michael Decker" w:date="2020-04-18T18:16:00Z"/>
                <w:rFonts w:cs="Times New Roman"/>
                <w:szCs w:val="24"/>
              </w:rPr>
            </w:pPr>
            <w:del w:id="1574" w:author="Michael Decker" w:date="2020-04-18T18:16:00Z">
              <w:r w:rsidDel="00990A51">
                <w:rPr>
                  <w:color w:val="000000"/>
                  <w:sz w:val="20"/>
                  <w:szCs w:val="20"/>
                </w:rPr>
                <w:delText>11</w:delText>
              </w:r>
            </w:del>
          </w:p>
        </w:tc>
        <w:tc>
          <w:tcPr>
            <w:tcW w:w="0" w:type="auto"/>
            <w:vAlign w:val="bottom"/>
          </w:tcPr>
          <w:p w14:paraId="2E8A8E84" w14:textId="00D917F7" w:rsidR="00F25551" w:rsidDel="00990A51" w:rsidRDefault="00F25551" w:rsidP="00F25551">
            <w:pPr>
              <w:ind w:firstLine="0"/>
              <w:jc w:val="right"/>
              <w:rPr>
                <w:del w:id="1575" w:author="Michael Decker" w:date="2020-04-18T18:16:00Z"/>
                <w:rFonts w:cs="Times New Roman"/>
                <w:szCs w:val="24"/>
              </w:rPr>
            </w:pPr>
            <w:del w:id="1576" w:author="Michael Decker" w:date="2020-04-18T18:16:00Z">
              <w:r w:rsidDel="00990A51">
                <w:rPr>
                  <w:color w:val="000000"/>
                  <w:sz w:val="20"/>
                  <w:szCs w:val="20"/>
                </w:rPr>
                <w:delText>0.19</w:delText>
              </w:r>
            </w:del>
          </w:p>
        </w:tc>
        <w:tc>
          <w:tcPr>
            <w:tcW w:w="0" w:type="auto"/>
            <w:vAlign w:val="bottom"/>
          </w:tcPr>
          <w:p w14:paraId="148A30C0" w14:textId="759CD9DB" w:rsidR="00F25551" w:rsidDel="00990A51" w:rsidRDefault="00F25551" w:rsidP="00F25551">
            <w:pPr>
              <w:ind w:firstLine="0"/>
              <w:jc w:val="right"/>
              <w:rPr>
                <w:del w:id="1577" w:author="Michael Decker" w:date="2020-04-18T18:16:00Z"/>
                <w:rFonts w:cs="Times New Roman"/>
                <w:szCs w:val="24"/>
              </w:rPr>
            </w:pPr>
            <w:del w:id="1578" w:author="Michael Decker" w:date="2020-04-18T18:16:00Z">
              <w:r w:rsidDel="00990A51">
                <w:rPr>
                  <w:color w:val="000000"/>
                  <w:sz w:val="20"/>
                  <w:szCs w:val="20"/>
                </w:rPr>
                <w:delText>5.5537</w:delText>
              </w:r>
            </w:del>
          </w:p>
        </w:tc>
      </w:tr>
      <w:tr w:rsidR="00F25551" w:rsidDel="00990A51" w14:paraId="44EF680D" w14:textId="0AB88879" w:rsidTr="002F6D12">
        <w:trPr>
          <w:del w:id="1579" w:author="Michael Decker" w:date="2020-04-18T18:16:00Z"/>
        </w:trPr>
        <w:tc>
          <w:tcPr>
            <w:tcW w:w="0" w:type="auto"/>
            <w:vAlign w:val="bottom"/>
          </w:tcPr>
          <w:p w14:paraId="1B25588A" w14:textId="2E082C18" w:rsidR="00F25551" w:rsidDel="00990A51" w:rsidRDefault="00F25551" w:rsidP="00F25551">
            <w:pPr>
              <w:ind w:firstLine="0"/>
              <w:rPr>
                <w:del w:id="1580" w:author="Michael Decker" w:date="2020-04-18T18:16:00Z"/>
                <w:rFonts w:cs="Times New Roman"/>
                <w:szCs w:val="24"/>
              </w:rPr>
            </w:pPr>
            <w:del w:id="1581" w:author="Michael Decker" w:date="2020-04-18T18:16:00Z">
              <w:r w:rsidDel="00990A51">
                <w:rPr>
                  <w:color w:val="000000"/>
                  <w:sz w:val="20"/>
                  <w:szCs w:val="20"/>
                </w:rPr>
                <w:delText>stb</w:delText>
              </w:r>
            </w:del>
          </w:p>
        </w:tc>
        <w:tc>
          <w:tcPr>
            <w:tcW w:w="0" w:type="auto"/>
            <w:vAlign w:val="bottom"/>
          </w:tcPr>
          <w:p w14:paraId="02C27782" w14:textId="5D426B6B" w:rsidR="00F25551" w:rsidDel="00990A51" w:rsidRDefault="00F25551" w:rsidP="00F25551">
            <w:pPr>
              <w:ind w:firstLine="0"/>
              <w:rPr>
                <w:del w:id="1582" w:author="Michael Decker" w:date="2020-04-18T18:16:00Z"/>
                <w:rFonts w:cs="Times New Roman"/>
                <w:szCs w:val="24"/>
              </w:rPr>
            </w:pPr>
            <w:del w:id="1583" w:author="Michael Decker" w:date="2020-04-18T18:16:00Z">
              <w:r w:rsidDel="00990A51">
                <w:rPr>
                  <w:color w:val="000000"/>
                  <w:sz w:val="20"/>
                  <w:szCs w:val="20"/>
                </w:rPr>
                <w:delText>C/C++</w:delText>
              </w:r>
            </w:del>
          </w:p>
        </w:tc>
        <w:tc>
          <w:tcPr>
            <w:tcW w:w="0" w:type="auto"/>
            <w:vAlign w:val="bottom"/>
          </w:tcPr>
          <w:p w14:paraId="796F73BD" w14:textId="5939C80B" w:rsidR="00F25551" w:rsidDel="00990A51" w:rsidRDefault="00F25551" w:rsidP="00F25551">
            <w:pPr>
              <w:ind w:firstLine="0"/>
              <w:jc w:val="right"/>
              <w:rPr>
                <w:del w:id="1584" w:author="Michael Decker" w:date="2020-04-18T18:16:00Z"/>
                <w:rFonts w:cs="Times New Roman"/>
                <w:szCs w:val="24"/>
              </w:rPr>
            </w:pPr>
            <w:del w:id="1585" w:author="Michael Decker" w:date="2020-04-18T18:16:00Z">
              <w:r w:rsidDel="00990A51">
                <w:rPr>
                  <w:color w:val="000000"/>
                  <w:sz w:val="20"/>
                  <w:szCs w:val="20"/>
                </w:rPr>
                <w:delText>158</w:delText>
              </w:r>
            </w:del>
          </w:p>
        </w:tc>
        <w:tc>
          <w:tcPr>
            <w:tcW w:w="0" w:type="auto"/>
            <w:vAlign w:val="bottom"/>
          </w:tcPr>
          <w:p w14:paraId="43B81EBC" w14:textId="04489A51" w:rsidR="00F25551" w:rsidDel="00990A51" w:rsidRDefault="00F25551" w:rsidP="00F25551">
            <w:pPr>
              <w:ind w:firstLine="0"/>
              <w:jc w:val="right"/>
              <w:rPr>
                <w:del w:id="1586" w:author="Michael Decker" w:date="2020-04-18T18:16:00Z"/>
                <w:rFonts w:cs="Times New Roman"/>
                <w:szCs w:val="24"/>
              </w:rPr>
            </w:pPr>
            <w:del w:id="1587" w:author="Michael Decker" w:date="2020-04-18T18:16:00Z">
              <w:r w:rsidDel="00990A51">
                <w:rPr>
                  <w:color w:val="000000"/>
                  <w:sz w:val="20"/>
                  <w:szCs w:val="20"/>
                </w:rPr>
                <w:delText>69880</w:delText>
              </w:r>
            </w:del>
          </w:p>
        </w:tc>
        <w:tc>
          <w:tcPr>
            <w:tcW w:w="0" w:type="auto"/>
            <w:vAlign w:val="bottom"/>
          </w:tcPr>
          <w:p w14:paraId="097FF3A2" w14:textId="7EEE601F" w:rsidR="00F25551" w:rsidDel="00990A51" w:rsidRDefault="00F25551" w:rsidP="00F25551">
            <w:pPr>
              <w:ind w:firstLine="0"/>
              <w:jc w:val="right"/>
              <w:rPr>
                <w:del w:id="1588" w:author="Michael Decker" w:date="2020-04-18T18:16:00Z"/>
                <w:rFonts w:cs="Times New Roman"/>
                <w:szCs w:val="24"/>
              </w:rPr>
            </w:pPr>
            <w:del w:id="1589" w:author="Michael Decker" w:date="2020-04-18T18:16:00Z">
              <w:r w:rsidDel="00990A51">
                <w:rPr>
                  <w:color w:val="000000"/>
                  <w:sz w:val="20"/>
                  <w:szCs w:val="20"/>
                </w:rPr>
                <w:delText>11952</w:delText>
              </w:r>
            </w:del>
          </w:p>
        </w:tc>
        <w:tc>
          <w:tcPr>
            <w:tcW w:w="0" w:type="auto"/>
            <w:vAlign w:val="bottom"/>
          </w:tcPr>
          <w:p w14:paraId="0CB23F75" w14:textId="5581F2CE" w:rsidR="00F25551" w:rsidDel="00990A51" w:rsidRDefault="00F25551" w:rsidP="00F25551">
            <w:pPr>
              <w:ind w:firstLine="0"/>
              <w:jc w:val="right"/>
              <w:rPr>
                <w:del w:id="1590" w:author="Michael Decker" w:date="2020-04-18T18:16:00Z"/>
                <w:rFonts w:cs="Times New Roman"/>
                <w:szCs w:val="24"/>
              </w:rPr>
            </w:pPr>
            <w:del w:id="1591" w:author="Michael Decker" w:date="2020-04-18T18:16:00Z">
              <w:r w:rsidDel="00990A51">
                <w:rPr>
                  <w:color w:val="000000"/>
                  <w:sz w:val="20"/>
                  <w:szCs w:val="20"/>
                </w:rPr>
                <w:delText>14</w:delText>
              </w:r>
            </w:del>
          </w:p>
        </w:tc>
        <w:tc>
          <w:tcPr>
            <w:tcW w:w="0" w:type="auto"/>
            <w:vAlign w:val="bottom"/>
          </w:tcPr>
          <w:p w14:paraId="2D39286C" w14:textId="174EC0EE" w:rsidR="00F25551" w:rsidDel="00990A51" w:rsidRDefault="00F25551" w:rsidP="00F25551">
            <w:pPr>
              <w:ind w:firstLine="0"/>
              <w:jc w:val="right"/>
              <w:rPr>
                <w:del w:id="1592" w:author="Michael Decker" w:date="2020-04-18T18:16:00Z"/>
                <w:rFonts w:cs="Times New Roman"/>
                <w:szCs w:val="24"/>
              </w:rPr>
            </w:pPr>
            <w:del w:id="1593" w:author="Michael Decker" w:date="2020-04-18T18:16:00Z">
              <w:r w:rsidDel="00990A51">
                <w:rPr>
                  <w:color w:val="000000"/>
                  <w:sz w:val="20"/>
                  <w:szCs w:val="20"/>
                </w:rPr>
                <w:delText>0</w:delText>
              </w:r>
            </w:del>
          </w:p>
        </w:tc>
        <w:tc>
          <w:tcPr>
            <w:tcW w:w="0" w:type="auto"/>
            <w:vAlign w:val="bottom"/>
          </w:tcPr>
          <w:p w14:paraId="04D08490" w14:textId="59FD13AB" w:rsidR="00F25551" w:rsidDel="00990A51" w:rsidRDefault="00F25551" w:rsidP="00F25551">
            <w:pPr>
              <w:ind w:firstLine="0"/>
              <w:jc w:val="right"/>
              <w:rPr>
                <w:del w:id="1594" w:author="Michael Decker" w:date="2020-04-18T18:16:00Z"/>
                <w:rFonts w:cs="Times New Roman"/>
                <w:szCs w:val="24"/>
              </w:rPr>
            </w:pPr>
            <w:del w:id="1595" w:author="Michael Decker" w:date="2020-04-18T18:16:00Z">
              <w:r w:rsidDel="00990A51">
                <w:rPr>
                  <w:color w:val="000000"/>
                  <w:sz w:val="20"/>
                  <w:szCs w:val="20"/>
                </w:rPr>
                <w:delText>0.17</w:delText>
              </w:r>
            </w:del>
          </w:p>
        </w:tc>
        <w:tc>
          <w:tcPr>
            <w:tcW w:w="0" w:type="auto"/>
            <w:vAlign w:val="bottom"/>
          </w:tcPr>
          <w:p w14:paraId="4E7A4D2C" w14:textId="5CB0EE73" w:rsidR="00F25551" w:rsidDel="00990A51" w:rsidRDefault="00F25551" w:rsidP="00F25551">
            <w:pPr>
              <w:ind w:firstLine="0"/>
              <w:jc w:val="right"/>
              <w:rPr>
                <w:del w:id="1596" w:author="Michael Decker" w:date="2020-04-18T18:16:00Z"/>
                <w:rFonts w:cs="Times New Roman"/>
                <w:szCs w:val="24"/>
              </w:rPr>
            </w:pPr>
            <w:del w:id="1597" w:author="Michael Decker" w:date="2020-04-18T18:16:00Z">
              <w:r w:rsidDel="00990A51">
                <w:rPr>
                  <w:color w:val="000000"/>
                  <w:sz w:val="20"/>
                  <w:szCs w:val="20"/>
                </w:rPr>
                <w:delText>0.4770</w:delText>
              </w:r>
            </w:del>
          </w:p>
        </w:tc>
      </w:tr>
      <w:tr w:rsidR="00F25551" w:rsidDel="00990A51" w14:paraId="7D188739" w14:textId="18400F11" w:rsidTr="002F6D12">
        <w:trPr>
          <w:del w:id="1598" w:author="Michael Decker" w:date="2020-04-18T18:16:00Z"/>
        </w:trPr>
        <w:tc>
          <w:tcPr>
            <w:tcW w:w="0" w:type="auto"/>
            <w:vAlign w:val="bottom"/>
          </w:tcPr>
          <w:p w14:paraId="2F77971C" w14:textId="29227286" w:rsidR="00F25551" w:rsidDel="00990A51" w:rsidRDefault="00F25551" w:rsidP="00F25551">
            <w:pPr>
              <w:ind w:firstLine="0"/>
              <w:rPr>
                <w:del w:id="1599" w:author="Michael Decker" w:date="2020-04-18T18:16:00Z"/>
                <w:rFonts w:cs="Times New Roman"/>
                <w:szCs w:val="24"/>
              </w:rPr>
            </w:pPr>
            <w:del w:id="1600" w:author="Michael Decker" w:date="2020-04-18T18:16:00Z">
              <w:r w:rsidDel="00990A51">
                <w:rPr>
                  <w:color w:val="000000"/>
                  <w:sz w:val="20"/>
                  <w:szCs w:val="20"/>
                </w:rPr>
                <w:delText>XobotOS</w:delText>
              </w:r>
            </w:del>
          </w:p>
        </w:tc>
        <w:tc>
          <w:tcPr>
            <w:tcW w:w="0" w:type="auto"/>
            <w:vAlign w:val="bottom"/>
          </w:tcPr>
          <w:p w14:paraId="19ECE597" w14:textId="1D878732" w:rsidR="00F25551" w:rsidDel="00990A51" w:rsidRDefault="00F25551" w:rsidP="00F25551">
            <w:pPr>
              <w:ind w:firstLine="0"/>
              <w:rPr>
                <w:del w:id="1601" w:author="Michael Decker" w:date="2020-04-18T18:16:00Z"/>
                <w:rFonts w:cs="Times New Roman"/>
                <w:szCs w:val="24"/>
              </w:rPr>
            </w:pPr>
            <w:del w:id="1602" w:author="Michael Decker" w:date="2020-04-18T18:16:00Z">
              <w:r w:rsidDel="00990A51">
                <w:rPr>
                  <w:color w:val="000000"/>
                  <w:sz w:val="20"/>
                  <w:szCs w:val="20"/>
                </w:rPr>
                <w:delText>Java/C++/C#/C</w:delText>
              </w:r>
            </w:del>
          </w:p>
        </w:tc>
        <w:tc>
          <w:tcPr>
            <w:tcW w:w="0" w:type="auto"/>
            <w:vAlign w:val="bottom"/>
          </w:tcPr>
          <w:p w14:paraId="30309238" w14:textId="68F78430" w:rsidR="00F25551" w:rsidDel="00990A51" w:rsidRDefault="00F25551" w:rsidP="00F25551">
            <w:pPr>
              <w:ind w:firstLine="0"/>
              <w:jc w:val="right"/>
              <w:rPr>
                <w:del w:id="1603" w:author="Michael Decker" w:date="2020-04-18T18:16:00Z"/>
                <w:rFonts w:cs="Times New Roman"/>
                <w:szCs w:val="24"/>
              </w:rPr>
            </w:pPr>
            <w:del w:id="1604" w:author="Michael Decker" w:date="2020-04-18T18:16:00Z">
              <w:r w:rsidDel="00990A51">
                <w:rPr>
                  <w:color w:val="000000"/>
                  <w:sz w:val="20"/>
                  <w:szCs w:val="20"/>
                </w:rPr>
                <w:delText>1</w:delText>
              </w:r>
            </w:del>
          </w:p>
        </w:tc>
        <w:tc>
          <w:tcPr>
            <w:tcW w:w="0" w:type="auto"/>
            <w:vAlign w:val="bottom"/>
          </w:tcPr>
          <w:p w14:paraId="5266494E" w14:textId="0E9B0F28" w:rsidR="00F25551" w:rsidDel="00990A51" w:rsidRDefault="00F25551" w:rsidP="00F25551">
            <w:pPr>
              <w:ind w:firstLine="0"/>
              <w:jc w:val="right"/>
              <w:rPr>
                <w:del w:id="1605" w:author="Michael Decker" w:date="2020-04-18T18:16:00Z"/>
                <w:rFonts w:cs="Times New Roman"/>
                <w:szCs w:val="24"/>
              </w:rPr>
            </w:pPr>
            <w:del w:id="1606" w:author="Michael Decker" w:date="2020-04-18T18:16:00Z">
              <w:r w:rsidDel="00990A51">
                <w:rPr>
                  <w:color w:val="000000"/>
                  <w:sz w:val="20"/>
                  <w:szCs w:val="20"/>
                </w:rPr>
                <w:delText>2002448</w:delText>
              </w:r>
            </w:del>
          </w:p>
        </w:tc>
        <w:tc>
          <w:tcPr>
            <w:tcW w:w="0" w:type="auto"/>
            <w:vAlign w:val="bottom"/>
          </w:tcPr>
          <w:p w14:paraId="391722CF" w14:textId="5B90FE53" w:rsidR="00F25551" w:rsidDel="00990A51" w:rsidRDefault="00F25551" w:rsidP="00F25551">
            <w:pPr>
              <w:ind w:firstLine="0"/>
              <w:jc w:val="right"/>
              <w:rPr>
                <w:del w:id="1607" w:author="Michael Decker" w:date="2020-04-18T18:16:00Z"/>
                <w:rFonts w:cs="Times New Roman"/>
                <w:szCs w:val="24"/>
              </w:rPr>
            </w:pPr>
            <w:del w:id="1608" w:author="Michael Decker" w:date="2020-04-18T18:16:00Z">
              <w:r w:rsidDel="00990A51">
                <w:rPr>
                  <w:color w:val="000000"/>
                  <w:sz w:val="20"/>
                  <w:szCs w:val="20"/>
                </w:rPr>
                <w:delText>1125133</w:delText>
              </w:r>
            </w:del>
          </w:p>
        </w:tc>
        <w:tc>
          <w:tcPr>
            <w:tcW w:w="0" w:type="auto"/>
            <w:vAlign w:val="bottom"/>
          </w:tcPr>
          <w:p w14:paraId="479F2123" w14:textId="2B419F26" w:rsidR="00F25551" w:rsidDel="00990A51" w:rsidRDefault="00F25551" w:rsidP="00F25551">
            <w:pPr>
              <w:ind w:firstLine="0"/>
              <w:jc w:val="right"/>
              <w:rPr>
                <w:del w:id="1609" w:author="Michael Decker" w:date="2020-04-18T18:16:00Z"/>
                <w:rFonts w:cs="Times New Roman"/>
                <w:szCs w:val="24"/>
              </w:rPr>
            </w:pPr>
            <w:del w:id="1610" w:author="Michael Decker" w:date="2020-04-18T18:16:00Z">
              <w:r w:rsidDel="00990A51">
                <w:rPr>
                  <w:color w:val="000000"/>
                  <w:sz w:val="20"/>
                  <w:szCs w:val="20"/>
                </w:rPr>
                <w:delText>33</w:delText>
              </w:r>
            </w:del>
          </w:p>
        </w:tc>
        <w:tc>
          <w:tcPr>
            <w:tcW w:w="0" w:type="auto"/>
            <w:vAlign w:val="bottom"/>
          </w:tcPr>
          <w:p w14:paraId="3EC70F8F" w14:textId="3767CFEA" w:rsidR="00F25551" w:rsidDel="00990A51" w:rsidRDefault="00F25551" w:rsidP="00F25551">
            <w:pPr>
              <w:ind w:firstLine="0"/>
              <w:jc w:val="right"/>
              <w:rPr>
                <w:del w:id="1611" w:author="Michael Decker" w:date="2020-04-18T18:16:00Z"/>
                <w:rFonts w:cs="Times New Roman"/>
                <w:szCs w:val="24"/>
              </w:rPr>
            </w:pPr>
            <w:del w:id="1612" w:author="Michael Decker" w:date="2020-04-18T18:16:00Z">
              <w:r w:rsidDel="00990A51">
                <w:rPr>
                  <w:color w:val="000000"/>
                  <w:sz w:val="20"/>
                  <w:szCs w:val="20"/>
                </w:rPr>
                <w:delText>0</w:delText>
              </w:r>
            </w:del>
          </w:p>
        </w:tc>
        <w:tc>
          <w:tcPr>
            <w:tcW w:w="0" w:type="auto"/>
            <w:vAlign w:val="bottom"/>
          </w:tcPr>
          <w:p w14:paraId="75ACC49A" w14:textId="2A75843C" w:rsidR="00F25551" w:rsidDel="00990A51" w:rsidRDefault="00F25551" w:rsidP="00F25551">
            <w:pPr>
              <w:ind w:firstLine="0"/>
              <w:jc w:val="right"/>
              <w:rPr>
                <w:del w:id="1613" w:author="Michael Decker" w:date="2020-04-18T18:16:00Z"/>
                <w:rFonts w:cs="Times New Roman"/>
                <w:szCs w:val="24"/>
              </w:rPr>
            </w:pPr>
            <w:del w:id="1614" w:author="Michael Decker" w:date="2020-04-18T18:16:00Z">
              <w:r w:rsidDel="00990A51">
                <w:rPr>
                  <w:color w:val="000000"/>
                  <w:sz w:val="20"/>
                  <w:szCs w:val="20"/>
                </w:rPr>
                <w:delText>0.56</w:delText>
              </w:r>
            </w:del>
          </w:p>
        </w:tc>
        <w:tc>
          <w:tcPr>
            <w:tcW w:w="0" w:type="auto"/>
            <w:vAlign w:val="bottom"/>
          </w:tcPr>
          <w:p w14:paraId="7FFF381C" w14:textId="41D15F41" w:rsidR="00F25551" w:rsidDel="00990A51" w:rsidRDefault="00F25551" w:rsidP="00F25551">
            <w:pPr>
              <w:ind w:firstLine="0"/>
              <w:jc w:val="right"/>
              <w:rPr>
                <w:del w:id="1615" w:author="Michael Decker" w:date="2020-04-18T18:16:00Z"/>
                <w:rFonts w:cs="Times New Roman"/>
                <w:szCs w:val="24"/>
              </w:rPr>
            </w:pPr>
            <w:del w:id="1616" w:author="Michael Decker" w:date="2020-04-18T18:16:00Z">
              <w:r w:rsidDel="00990A51">
                <w:rPr>
                  <w:color w:val="000000"/>
                  <w:sz w:val="20"/>
                  <w:szCs w:val="20"/>
                </w:rPr>
                <w:delText>1.1244</w:delText>
              </w:r>
            </w:del>
          </w:p>
        </w:tc>
      </w:tr>
      <w:tr w:rsidR="00F25551" w:rsidDel="00990A51" w14:paraId="1B1AF2F8" w14:textId="2EC519B0" w:rsidTr="002F6D12">
        <w:trPr>
          <w:del w:id="1617" w:author="Michael Decker" w:date="2020-04-18T18:16:00Z"/>
        </w:trPr>
        <w:tc>
          <w:tcPr>
            <w:tcW w:w="0" w:type="auto"/>
            <w:vAlign w:val="bottom"/>
          </w:tcPr>
          <w:p w14:paraId="31089C0E" w14:textId="3A6E1692" w:rsidR="00F25551" w:rsidDel="00990A51" w:rsidRDefault="00F25551" w:rsidP="00F25551">
            <w:pPr>
              <w:ind w:firstLine="0"/>
              <w:rPr>
                <w:del w:id="1618" w:author="Michael Decker" w:date="2020-04-18T18:16:00Z"/>
                <w:rFonts w:cs="Times New Roman"/>
                <w:szCs w:val="24"/>
              </w:rPr>
            </w:pPr>
            <w:del w:id="1619" w:author="Michael Decker" w:date="2020-04-18T18:16:00Z">
              <w:r w:rsidDel="00990A51">
                <w:rPr>
                  <w:color w:val="000000"/>
                  <w:sz w:val="20"/>
                  <w:szCs w:val="20"/>
                </w:rPr>
                <w:delText>Total</w:delText>
              </w:r>
            </w:del>
          </w:p>
        </w:tc>
        <w:tc>
          <w:tcPr>
            <w:tcW w:w="0" w:type="auto"/>
            <w:vAlign w:val="bottom"/>
          </w:tcPr>
          <w:p w14:paraId="325792CA" w14:textId="2C64C11F" w:rsidR="00F25551" w:rsidDel="00990A51" w:rsidRDefault="00F25551" w:rsidP="00F25551">
            <w:pPr>
              <w:ind w:firstLine="0"/>
              <w:rPr>
                <w:del w:id="1620" w:author="Michael Decker" w:date="2020-04-18T18:16:00Z"/>
                <w:rFonts w:cs="Times New Roman"/>
                <w:szCs w:val="24"/>
              </w:rPr>
            </w:pPr>
          </w:p>
        </w:tc>
        <w:tc>
          <w:tcPr>
            <w:tcW w:w="0" w:type="auto"/>
            <w:vAlign w:val="bottom"/>
          </w:tcPr>
          <w:p w14:paraId="64A710B8" w14:textId="44885282" w:rsidR="00F25551" w:rsidDel="00990A51" w:rsidRDefault="00F25551" w:rsidP="00F25551">
            <w:pPr>
              <w:ind w:firstLine="0"/>
              <w:jc w:val="right"/>
              <w:rPr>
                <w:del w:id="1621" w:author="Michael Decker" w:date="2020-04-18T18:16:00Z"/>
                <w:rFonts w:cs="Times New Roman"/>
                <w:szCs w:val="24"/>
              </w:rPr>
            </w:pPr>
            <w:del w:id="1622" w:author="Michael Decker" w:date="2020-04-18T18:16:00Z">
              <w:r w:rsidDel="00990A51">
                <w:rPr>
                  <w:color w:val="000000"/>
                  <w:sz w:val="20"/>
                  <w:szCs w:val="20"/>
                </w:rPr>
                <w:delText>5022.00</w:delText>
              </w:r>
            </w:del>
          </w:p>
        </w:tc>
        <w:tc>
          <w:tcPr>
            <w:tcW w:w="0" w:type="auto"/>
            <w:vAlign w:val="bottom"/>
          </w:tcPr>
          <w:p w14:paraId="78394BAA" w14:textId="62AE4FFA" w:rsidR="00F25551" w:rsidDel="00990A51" w:rsidRDefault="00F25551" w:rsidP="00F25551">
            <w:pPr>
              <w:ind w:firstLine="0"/>
              <w:jc w:val="right"/>
              <w:rPr>
                <w:del w:id="1623" w:author="Michael Decker" w:date="2020-04-18T18:16:00Z"/>
                <w:rFonts w:cs="Times New Roman"/>
                <w:szCs w:val="24"/>
              </w:rPr>
            </w:pPr>
            <w:del w:id="1624" w:author="Michael Decker" w:date="2020-04-18T18:16:00Z">
              <w:r w:rsidDel="00990A51">
                <w:rPr>
                  <w:color w:val="000000"/>
                  <w:sz w:val="20"/>
                  <w:szCs w:val="20"/>
                </w:rPr>
                <w:delText>18999004.00</w:delText>
              </w:r>
            </w:del>
          </w:p>
        </w:tc>
        <w:tc>
          <w:tcPr>
            <w:tcW w:w="0" w:type="auto"/>
            <w:vAlign w:val="bottom"/>
          </w:tcPr>
          <w:p w14:paraId="4918BD61" w14:textId="13AF7736" w:rsidR="00F25551" w:rsidDel="00990A51" w:rsidRDefault="00F25551" w:rsidP="00F25551">
            <w:pPr>
              <w:ind w:firstLine="0"/>
              <w:jc w:val="right"/>
              <w:rPr>
                <w:del w:id="1625" w:author="Michael Decker" w:date="2020-04-18T18:16:00Z"/>
                <w:rFonts w:cs="Times New Roman"/>
                <w:szCs w:val="24"/>
              </w:rPr>
            </w:pPr>
            <w:del w:id="1626" w:author="Michael Decker" w:date="2020-04-18T18:16:00Z">
              <w:r w:rsidDel="00990A51">
                <w:rPr>
                  <w:color w:val="000000"/>
                  <w:sz w:val="20"/>
                  <w:szCs w:val="20"/>
                </w:rPr>
                <w:delText>7762476.00</w:delText>
              </w:r>
            </w:del>
          </w:p>
        </w:tc>
        <w:tc>
          <w:tcPr>
            <w:tcW w:w="0" w:type="auto"/>
            <w:vAlign w:val="bottom"/>
          </w:tcPr>
          <w:p w14:paraId="55261F8F" w14:textId="52849FB0" w:rsidR="00F25551" w:rsidDel="00990A51" w:rsidRDefault="00F25551" w:rsidP="00F25551">
            <w:pPr>
              <w:ind w:firstLine="0"/>
              <w:jc w:val="right"/>
              <w:rPr>
                <w:del w:id="1627" w:author="Michael Decker" w:date="2020-04-18T18:16:00Z"/>
                <w:rFonts w:cs="Times New Roman"/>
                <w:szCs w:val="24"/>
              </w:rPr>
            </w:pPr>
            <w:del w:id="1628" w:author="Michael Decker" w:date="2020-04-18T18:16:00Z">
              <w:r w:rsidDel="00990A51">
                <w:rPr>
                  <w:color w:val="000000"/>
                  <w:sz w:val="20"/>
                  <w:szCs w:val="20"/>
                </w:rPr>
                <w:delText>2935.00</w:delText>
              </w:r>
            </w:del>
          </w:p>
        </w:tc>
        <w:tc>
          <w:tcPr>
            <w:tcW w:w="0" w:type="auto"/>
            <w:vAlign w:val="bottom"/>
          </w:tcPr>
          <w:p w14:paraId="32958B50" w14:textId="2218F0CD" w:rsidR="00F25551" w:rsidDel="00990A51" w:rsidRDefault="00F25551" w:rsidP="00F25551">
            <w:pPr>
              <w:ind w:firstLine="0"/>
              <w:jc w:val="right"/>
              <w:rPr>
                <w:del w:id="1629" w:author="Michael Decker" w:date="2020-04-18T18:16:00Z"/>
                <w:rFonts w:cs="Times New Roman"/>
                <w:szCs w:val="24"/>
              </w:rPr>
            </w:pPr>
            <w:del w:id="1630" w:author="Michael Decker" w:date="2020-04-18T18:16:00Z">
              <w:r w:rsidDel="00990A51">
                <w:rPr>
                  <w:color w:val="000000"/>
                  <w:sz w:val="20"/>
                  <w:szCs w:val="20"/>
                </w:rPr>
                <w:delText>303.00</w:delText>
              </w:r>
            </w:del>
          </w:p>
        </w:tc>
        <w:tc>
          <w:tcPr>
            <w:tcW w:w="0" w:type="auto"/>
            <w:vAlign w:val="bottom"/>
          </w:tcPr>
          <w:p w14:paraId="2E0E5827" w14:textId="31DA9FC5" w:rsidR="00F25551" w:rsidDel="00990A51" w:rsidRDefault="00F25551" w:rsidP="00F25551">
            <w:pPr>
              <w:ind w:firstLine="0"/>
              <w:jc w:val="right"/>
              <w:rPr>
                <w:del w:id="1631" w:author="Michael Decker" w:date="2020-04-18T18:16:00Z"/>
                <w:rFonts w:cs="Times New Roman"/>
                <w:szCs w:val="24"/>
              </w:rPr>
            </w:pPr>
          </w:p>
        </w:tc>
        <w:tc>
          <w:tcPr>
            <w:tcW w:w="0" w:type="auto"/>
            <w:vAlign w:val="bottom"/>
          </w:tcPr>
          <w:p w14:paraId="77588CB5" w14:textId="70EF7E17" w:rsidR="00F25551" w:rsidDel="00990A51" w:rsidRDefault="00F25551" w:rsidP="00F25551">
            <w:pPr>
              <w:ind w:firstLine="0"/>
              <w:jc w:val="right"/>
              <w:rPr>
                <w:del w:id="1632" w:author="Michael Decker" w:date="2020-04-18T18:16:00Z"/>
                <w:rFonts w:cs="Times New Roman"/>
                <w:szCs w:val="24"/>
              </w:rPr>
            </w:pPr>
            <w:del w:id="1633" w:author="Michael Decker" w:date="2020-04-18T18:16:00Z">
              <w:r w:rsidDel="00990A51">
                <w:rPr>
                  <w:color w:val="000000"/>
                  <w:sz w:val="20"/>
                  <w:szCs w:val="20"/>
                </w:rPr>
                <w:delText>100.0000</w:delText>
              </w:r>
            </w:del>
          </w:p>
        </w:tc>
      </w:tr>
      <w:tr w:rsidR="00F25551" w:rsidDel="00990A51" w14:paraId="2239CFE0" w14:textId="173379B3" w:rsidTr="002F6D12">
        <w:trPr>
          <w:del w:id="1634" w:author="Michael Decker" w:date="2020-04-18T18:16:00Z"/>
        </w:trPr>
        <w:tc>
          <w:tcPr>
            <w:tcW w:w="0" w:type="auto"/>
            <w:vAlign w:val="bottom"/>
          </w:tcPr>
          <w:p w14:paraId="73E7C744" w14:textId="2DD0FD12" w:rsidR="00F25551" w:rsidDel="00990A51" w:rsidRDefault="00F25551" w:rsidP="00F25551">
            <w:pPr>
              <w:ind w:firstLine="0"/>
              <w:rPr>
                <w:del w:id="1635" w:author="Michael Decker" w:date="2020-04-18T18:16:00Z"/>
                <w:rFonts w:cs="Times New Roman"/>
                <w:szCs w:val="24"/>
              </w:rPr>
            </w:pPr>
            <w:del w:id="1636" w:author="Michael Decker" w:date="2020-04-18T18:16:00Z">
              <w:r w:rsidDel="00990A51">
                <w:rPr>
                  <w:color w:val="000000"/>
                  <w:sz w:val="20"/>
                  <w:szCs w:val="20"/>
                </w:rPr>
                <w:delText>Average</w:delText>
              </w:r>
            </w:del>
          </w:p>
        </w:tc>
        <w:tc>
          <w:tcPr>
            <w:tcW w:w="0" w:type="auto"/>
            <w:vAlign w:val="bottom"/>
          </w:tcPr>
          <w:p w14:paraId="1DD47E3B" w14:textId="458964BE" w:rsidR="00F25551" w:rsidDel="00990A51" w:rsidRDefault="00F25551" w:rsidP="00F25551">
            <w:pPr>
              <w:ind w:firstLine="0"/>
              <w:rPr>
                <w:del w:id="1637" w:author="Michael Decker" w:date="2020-04-18T18:16:00Z"/>
                <w:rFonts w:cs="Times New Roman"/>
                <w:szCs w:val="24"/>
              </w:rPr>
            </w:pPr>
          </w:p>
        </w:tc>
        <w:tc>
          <w:tcPr>
            <w:tcW w:w="0" w:type="auto"/>
            <w:vAlign w:val="bottom"/>
          </w:tcPr>
          <w:p w14:paraId="7BFB6117" w14:textId="41B97F4F" w:rsidR="00F25551" w:rsidDel="00990A51" w:rsidRDefault="00F25551" w:rsidP="00F25551">
            <w:pPr>
              <w:ind w:firstLine="0"/>
              <w:jc w:val="right"/>
              <w:rPr>
                <w:del w:id="1638" w:author="Michael Decker" w:date="2020-04-18T18:16:00Z"/>
                <w:rFonts w:cs="Times New Roman"/>
                <w:szCs w:val="24"/>
              </w:rPr>
            </w:pPr>
            <w:del w:id="1639" w:author="Michael Decker" w:date="2020-04-18T18:16:00Z">
              <w:r w:rsidDel="00990A51">
                <w:rPr>
                  <w:color w:val="000000"/>
                  <w:sz w:val="20"/>
                  <w:szCs w:val="20"/>
                </w:rPr>
                <w:delText>64.38</w:delText>
              </w:r>
            </w:del>
          </w:p>
        </w:tc>
        <w:tc>
          <w:tcPr>
            <w:tcW w:w="0" w:type="auto"/>
            <w:vAlign w:val="bottom"/>
          </w:tcPr>
          <w:p w14:paraId="75C8B061" w14:textId="68EC65F8" w:rsidR="00F25551" w:rsidDel="00990A51" w:rsidRDefault="00F25551" w:rsidP="00F25551">
            <w:pPr>
              <w:ind w:firstLine="0"/>
              <w:jc w:val="right"/>
              <w:rPr>
                <w:del w:id="1640" w:author="Michael Decker" w:date="2020-04-18T18:16:00Z"/>
                <w:rFonts w:cs="Times New Roman"/>
                <w:szCs w:val="24"/>
              </w:rPr>
            </w:pPr>
            <w:del w:id="1641" w:author="Michael Decker" w:date="2020-04-18T18:16:00Z">
              <w:r w:rsidDel="00990A51">
                <w:rPr>
                  <w:color w:val="000000"/>
                  <w:sz w:val="20"/>
                  <w:szCs w:val="20"/>
                </w:rPr>
                <w:delText>243576.97</w:delText>
              </w:r>
            </w:del>
          </w:p>
        </w:tc>
        <w:tc>
          <w:tcPr>
            <w:tcW w:w="0" w:type="auto"/>
            <w:vAlign w:val="bottom"/>
          </w:tcPr>
          <w:p w14:paraId="2F23715A" w14:textId="3104AC6E" w:rsidR="00F25551" w:rsidDel="00990A51" w:rsidRDefault="00F25551" w:rsidP="00F25551">
            <w:pPr>
              <w:ind w:firstLine="0"/>
              <w:jc w:val="right"/>
              <w:rPr>
                <w:del w:id="1642" w:author="Michael Decker" w:date="2020-04-18T18:16:00Z"/>
                <w:rFonts w:cs="Times New Roman"/>
                <w:szCs w:val="24"/>
              </w:rPr>
            </w:pPr>
            <w:del w:id="1643" w:author="Michael Decker" w:date="2020-04-18T18:16:00Z">
              <w:r w:rsidDel="00990A51">
                <w:rPr>
                  <w:color w:val="000000"/>
                  <w:sz w:val="20"/>
                  <w:szCs w:val="20"/>
                </w:rPr>
                <w:delText>99518.92</w:delText>
              </w:r>
            </w:del>
          </w:p>
        </w:tc>
        <w:tc>
          <w:tcPr>
            <w:tcW w:w="0" w:type="auto"/>
            <w:vAlign w:val="bottom"/>
          </w:tcPr>
          <w:p w14:paraId="7DC043C3" w14:textId="11B12750" w:rsidR="00F25551" w:rsidDel="00990A51" w:rsidRDefault="00F25551" w:rsidP="00F25551">
            <w:pPr>
              <w:ind w:firstLine="0"/>
              <w:jc w:val="right"/>
              <w:rPr>
                <w:del w:id="1644" w:author="Michael Decker" w:date="2020-04-18T18:16:00Z"/>
                <w:rFonts w:cs="Times New Roman"/>
                <w:szCs w:val="24"/>
              </w:rPr>
            </w:pPr>
            <w:del w:id="1645" w:author="Michael Decker" w:date="2020-04-18T18:16:00Z">
              <w:r w:rsidDel="00990A51">
                <w:rPr>
                  <w:color w:val="000000"/>
                  <w:sz w:val="20"/>
                  <w:szCs w:val="20"/>
                </w:rPr>
                <w:delText>37.63</w:delText>
              </w:r>
            </w:del>
          </w:p>
        </w:tc>
        <w:tc>
          <w:tcPr>
            <w:tcW w:w="0" w:type="auto"/>
            <w:vAlign w:val="bottom"/>
          </w:tcPr>
          <w:p w14:paraId="53F48746" w14:textId="66805342" w:rsidR="00F25551" w:rsidDel="00990A51" w:rsidRDefault="00F25551" w:rsidP="00F25551">
            <w:pPr>
              <w:ind w:firstLine="0"/>
              <w:jc w:val="right"/>
              <w:rPr>
                <w:del w:id="1646" w:author="Michael Decker" w:date="2020-04-18T18:16:00Z"/>
                <w:rFonts w:cs="Times New Roman"/>
                <w:szCs w:val="24"/>
              </w:rPr>
            </w:pPr>
            <w:del w:id="1647" w:author="Michael Decker" w:date="2020-04-18T18:16:00Z">
              <w:r w:rsidDel="00990A51">
                <w:rPr>
                  <w:color w:val="000000"/>
                  <w:sz w:val="20"/>
                  <w:szCs w:val="20"/>
                </w:rPr>
                <w:delText>3.88</w:delText>
              </w:r>
            </w:del>
          </w:p>
        </w:tc>
        <w:tc>
          <w:tcPr>
            <w:tcW w:w="0" w:type="auto"/>
            <w:vAlign w:val="bottom"/>
          </w:tcPr>
          <w:p w14:paraId="66F676F2" w14:textId="7823107B" w:rsidR="00F25551" w:rsidDel="00990A51" w:rsidRDefault="00F25551" w:rsidP="00F25551">
            <w:pPr>
              <w:ind w:firstLine="0"/>
              <w:jc w:val="right"/>
              <w:rPr>
                <w:del w:id="1648" w:author="Michael Decker" w:date="2020-04-18T18:16:00Z"/>
                <w:rFonts w:cs="Times New Roman"/>
                <w:szCs w:val="24"/>
              </w:rPr>
            </w:pPr>
            <w:del w:id="1649" w:author="Michael Decker" w:date="2020-04-18T18:16:00Z">
              <w:r w:rsidDel="00990A51">
                <w:rPr>
                  <w:color w:val="000000"/>
                  <w:sz w:val="20"/>
                  <w:szCs w:val="20"/>
                </w:rPr>
                <w:delText>0.23</w:delText>
              </w:r>
            </w:del>
          </w:p>
        </w:tc>
        <w:tc>
          <w:tcPr>
            <w:tcW w:w="0" w:type="auto"/>
            <w:vAlign w:val="bottom"/>
          </w:tcPr>
          <w:p w14:paraId="183E1F0C" w14:textId="46BB36D6" w:rsidR="00F25551" w:rsidDel="00990A51" w:rsidRDefault="00F25551" w:rsidP="00F25551">
            <w:pPr>
              <w:ind w:firstLine="0"/>
              <w:jc w:val="right"/>
              <w:rPr>
                <w:del w:id="1650" w:author="Michael Decker" w:date="2020-04-18T18:16:00Z"/>
                <w:rFonts w:cs="Times New Roman"/>
                <w:szCs w:val="24"/>
              </w:rPr>
            </w:pPr>
            <w:del w:id="1651" w:author="Michael Decker" w:date="2020-04-18T18:16:00Z">
              <w:r w:rsidDel="00990A51">
                <w:rPr>
                  <w:color w:val="000000"/>
                  <w:sz w:val="20"/>
                  <w:szCs w:val="20"/>
                </w:rPr>
                <w:delText>1.2821</w:delText>
              </w:r>
            </w:del>
          </w:p>
        </w:tc>
      </w:tr>
      <w:tr w:rsidR="00F25551" w:rsidDel="00990A51" w14:paraId="50A21896" w14:textId="6DCC5715" w:rsidTr="002F6D12">
        <w:trPr>
          <w:del w:id="1652" w:author="Michael Decker" w:date="2020-04-18T18:16:00Z"/>
        </w:trPr>
        <w:tc>
          <w:tcPr>
            <w:tcW w:w="0" w:type="auto"/>
            <w:vAlign w:val="bottom"/>
          </w:tcPr>
          <w:p w14:paraId="1EE886EA" w14:textId="56B9E30A" w:rsidR="00F25551" w:rsidDel="00990A51" w:rsidRDefault="00F25551" w:rsidP="00F25551">
            <w:pPr>
              <w:ind w:firstLine="0"/>
              <w:rPr>
                <w:del w:id="1653" w:author="Michael Decker" w:date="2020-04-18T18:16:00Z"/>
                <w:rFonts w:cs="Times New Roman"/>
                <w:szCs w:val="24"/>
              </w:rPr>
            </w:pPr>
            <w:del w:id="1654" w:author="Michael Decker" w:date="2020-04-18T18:16:00Z">
              <w:r w:rsidDel="00990A51">
                <w:rPr>
                  <w:color w:val="000000"/>
                  <w:sz w:val="20"/>
                  <w:szCs w:val="20"/>
                </w:rPr>
                <w:delText>Median</w:delText>
              </w:r>
            </w:del>
          </w:p>
        </w:tc>
        <w:tc>
          <w:tcPr>
            <w:tcW w:w="0" w:type="auto"/>
            <w:vAlign w:val="bottom"/>
          </w:tcPr>
          <w:p w14:paraId="598C7DDF" w14:textId="3447E886" w:rsidR="00F25551" w:rsidDel="00990A51" w:rsidRDefault="00F25551" w:rsidP="00F25551">
            <w:pPr>
              <w:ind w:firstLine="0"/>
              <w:rPr>
                <w:del w:id="1655" w:author="Michael Decker" w:date="2020-04-18T18:16:00Z"/>
                <w:rFonts w:cs="Times New Roman"/>
                <w:szCs w:val="24"/>
              </w:rPr>
            </w:pPr>
          </w:p>
        </w:tc>
        <w:tc>
          <w:tcPr>
            <w:tcW w:w="0" w:type="auto"/>
            <w:vAlign w:val="bottom"/>
          </w:tcPr>
          <w:p w14:paraId="7DC5BD0F" w14:textId="14B257C9" w:rsidR="00F25551" w:rsidDel="00990A51" w:rsidRDefault="00F25551" w:rsidP="00F25551">
            <w:pPr>
              <w:ind w:firstLine="0"/>
              <w:jc w:val="right"/>
              <w:rPr>
                <w:del w:id="1656" w:author="Michael Decker" w:date="2020-04-18T18:16:00Z"/>
                <w:rFonts w:cs="Times New Roman"/>
                <w:szCs w:val="24"/>
              </w:rPr>
            </w:pPr>
            <w:del w:id="1657" w:author="Michael Decker" w:date="2020-04-18T18:16:00Z">
              <w:r w:rsidDel="00990A51">
                <w:rPr>
                  <w:color w:val="000000"/>
                  <w:sz w:val="20"/>
                  <w:szCs w:val="20"/>
                </w:rPr>
                <w:delText>32.50</w:delText>
              </w:r>
            </w:del>
          </w:p>
        </w:tc>
        <w:tc>
          <w:tcPr>
            <w:tcW w:w="0" w:type="auto"/>
            <w:vAlign w:val="bottom"/>
          </w:tcPr>
          <w:p w14:paraId="25F2DB9E" w14:textId="27243DEF" w:rsidR="00F25551" w:rsidDel="00990A51" w:rsidRDefault="00F25551" w:rsidP="00F25551">
            <w:pPr>
              <w:ind w:firstLine="0"/>
              <w:jc w:val="right"/>
              <w:rPr>
                <w:del w:id="1658" w:author="Michael Decker" w:date="2020-04-18T18:16:00Z"/>
                <w:rFonts w:cs="Times New Roman"/>
                <w:szCs w:val="24"/>
              </w:rPr>
            </w:pPr>
            <w:del w:id="1659" w:author="Michael Decker" w:date="2020-04-18T18:16:00Z">
              <w:r w:rsidDel="00990A51">
                <w:rPr>
                  <w:color w:val="000000"/>
                  <w:sz w:val="20"/>
                  <w:szCs w:val="20"/>
                </w:rPr>
                <w:delText>19934.00</w:delText>
              </w:r>
            </w:del>
          </w:p>
        </w:tc>
        <w:tc>
          <w:tcPr>
            <w:tcW w:w="0" w:type="auto"/>
            <w:vAlign w:val="bottom"/>
          </w:tcPr>
          <w:p w14:paraId="70DFF6EA" w14:textId="301AA5A5" w:rsidR="00F25551" w:rsidDel="00990A51" w:rsidRDefault="00F25551" w:rsidP="00F25551">
            <w:pPr>
              <w:ind w:firstLine="0"/>
              <w:jc w:val="right"/>
              <w:rPr>
                <w:del w:id="1660" w:author="Michael Decker" w:date="2020-04-18T18:16:00Z"/>
                <w:rFonts w:cs="Times New Roman"/>
                <w:szCs w:val="24"/>
              </w:rPr>
            </w:pPr>
            <w:del w:id="1661" w:author="Michael Decker" w:date="2020-04-18T18:16:00Z">
              <w:r w:rsidDel="00990A51">
                <w:rPr>
                  <w:color w:val="000000"/>
                  <w:sz w:val="20"/>
                  <w:szCs w:val="20"/>
                </w:rPr>
                <w:delText>3687.50</w:delText>
              </w:r>
            </w:del>
          </w:p>
        </w:tc>
        <w:tc>
          <w:tcPr>
            <w:tcW w:w="0" w:type="auto"/>
            <w:vAlign w:val="bottom"/>
          </w:tcPr>
          <w:p w14:paraId="5B1069E4" w14:textId="14A81DA1" w:rsidR="00F25551" w:rsidDel="00990A51" w:rsidRDefault="00F25551" w:rsidP="00F25551">
            <w:pPr>
              <w:ind w:firstLine="0"/>
              <w:jc w:val="right"/>
              <w:rPr>
                <w:del w:id="1662" w:author="Michael Decker" w:date="2020-04-18T18:16:00Z"/>
                <w:rFonts w:cs="Times New Roman"/>
                <w:szCs w:val="24"/>
              </w:rPr>
            </w:pPr>
            <w:del w:id="1663" w:author="Michael Decker" w:date="2020-04-18T18:16:00Z">
              <w:r w:rsidDel="00990A51">
                <w:rPr>
                  <w:color w:val="000000"/>
                  <w:sz w:val="20"/>
                  <w:szCs w:val="20"/>
                </w:rPr>
                <w:delText>0.00</w:delText>
              </w:r>
            </w:del>
          </w:p>
        </w:tc>
        <w:tc>
          <w:tcPr>
            <w:tcW w:w="0" w:type="auto"/>
            <w:vAlign w:val="bottom"/>
          </w:tcPr>
          <w:p w14:paraId="1FBB2579" w14:textId="6735426F" w:rsidR="00F25551" w:rsidDel="00990A51" w:rsidRDefault="00F25551" w:rsidP="00F25551">
            <w:pPr>
              <w:ind w:firstLine="0"/>
              <w:jc w:val="right"/>
              <w:rPr>
                <w:del w:id="1664" w:author="Michael Decker" w:date="2020-04-18T18:16:00Z"/>
                <w:rFonts w:cs="Times New Roman"/>
                <w:szCs w:val="24"/>
              </w:rPr>
            </w:pPr>
            <w:del w:id="1665" w:author="Michael Decker" w:date="2020-04-18T18:16:00Z">
              <w:r w:rsidDel="00990A51">
                <w:rPr>
                  <w:color w:val="000000"/>
                  <w:sz w:val="20"/>
                  <w:szCs w:val="20"/>
                </w:rPr>
                <w:delText>0.00</w:delText>
              </w:r>
            </w:del>
          </w:p>
        </w:tc>
        <w:tc>
          <w:tcPr>
            <w:tcW w:w="0" w:type="auto"/>
            <w:vAlign w:val="bottom"/>
          </w:tcPr>
          <w:p w14:paraId="69995E08" w14:textId="729B82CD" w:rsidR="00F25551" w:rsidDel="00990A51" w:rsidRDefault="00F25551" w:rsidP="00F25551">
            <w:pPr>
              <w:ind w:firstLine="0"/>
              <w:jc w:val="right"/>
              <w:rPr>
                <w:del w:id="1666" w:author="Michael Decker" w:date="2020-04-18T18:16:00Z"/>
                <w:rFonts w:cs="Times New Roman"/>
                <w:szCs w:val="24"/>
              </w:rPr>
            </w:pPr>
            <w:del w:id="1667" w:author="Michael Decker" w:date="2020-04-18T18:16:00Z">
              <w:r w:rsidDel="00990A51">
                <w:rPr>
                  <w:color w:val="000000"/>
                  <w:sz w:val="20"/>
                  <w:szCs w:val="20"/>
                </w:rPr>
                <w:delText>0.19</w:delText>
              </w:r>
            </w:del>
          </w:p>
        </w:tc>
        <w:tc>
          <w:tcPr>
            <w:tcW w:w="0" w:type="auto"/>
            <w:vAlign w:val="bottom"/>
          </w:tcPr>
          <w:p w14:paraId="3BB95942" w14:textId="3CC85E09" w:rsidR="00F25551" w:rsidDel="00990A51" w:rsidRDefault="00F25551" w:rsidP="00F25551">
            <w:pPr>
              <w:ind w:firstLine="0"/>
              <w:jc w:val="right"/>
              <w:rPr>
                <w:del w:id="1668" w:author="Michael Decker" w:date="2020-04-18T18:16:00Z"/>
                <w:rFonts w:cs="Times New Roman"/>
                <w:szCs w:val="24"/>
              </w:rPr>
            </w:pPr>
            <w:del w:id="1669" w:author="Michael Decker" w:date="2020-04-18T18:16:00Z">
              <w:r w:rsidDel="00990A51">
                <w:rPr>
                  <w:color w:val="000000"/>
                  <w:sz w:val="20"/>
                  <w:szCs w:val="20"/>
                </w:rPr>
                <w:delText>0.0000</w:delText>
              </w:r>
            </w:del>
          </w:p>
        </w:tc>
      </w:tr>
    </w:tbl>
    <w:p w14:paraId="4531EF6E" w14:textId="50F5C151" w:rsidR="00665A7C" w:rsidDel="00990A51" w:rsidRDefault="00665A7C" w:rsidP="00665A7C">
      <w:pPr>
        <w:ind w:firstLine="0"/>
        <w:rPr>
          <w:del w:id="1670" w:author="Michael Decker" w:date="2020-04-18T18:18:00Z"/>
          <w:rFonts w:cs="Times New Roman"/>
          <w:szCs w:val="24"/>
        </w:rPr>
        <w:sectPr w:rsidR="00665A7C" w:rsidDel="00990A51" w:rsidSect="00990A51">
          <w:pgSz w:w="12240" w:h="15840" w:orient="portrait"/>
          <w:pgMar w:top="1440" w:right="1440" w:bottom="1440" w:left="1440" w:header="720" w:footer="720" w:gutter="0"/>
          <w:cols w:space="720"/>
          <w:docGrid w:linePitch="360"/>
          <w:sectPrChange w:id="1671" w:author="Michael Decker" w:date="2020-04-18T18:18:00Z">
            <w:sectPr w:rsidR="00665A7C" w:rsidDel="00990A51" w:rsidSect="00990A51">
              <w:pgSz w:w="15840" w:h="12240" w:orient="landscape"/>
              <w:pgMar w:top="1440" w:right="1440" w:bottom="1440" w:left="1440" w:header="720" w:footer="720" w:gutter="0"/>
            </w:sectPr>
          </w:sectPrChange>
        </w:sectPr>
      </w:pPr>
    </w:p>
    <w:p w14:paraId="232245C7" w14:textId="6917C90D" w:rsidR="008F6B44" w:rsidDel="00990A51" w:rsidRDefault="008F6B44" w:rsidP="008F6B44">
      <w:pPr>
        <w:jc w:val="center"/>
        <w:rPr>
          <w:del w:id="1672" w:author="Michael Decker" w:date="2020-04-18T18:18:00Z"/>
          <w:rFonts w:cs="Times New Roman"/>
          <w:b/>
          <w:bCs/>
          <w:sz w:val="32"/>
          <w:szCs w:val="32"/>
        </w:rPr>
      </w:pPr>
    </w:p>
    <w:p w14:paraId="74DB9711" w14:textId="5088F0A8" w:rsidR="008F6B44" w:rsidDel="00990A51" w:rsidRDefault="008F6B44" w:rsidP="008F6B44">
      <w:pPr>
        <w:jc w:val="center"/>
        <w:rPr>
          <w:del w:id="1673" w:author="Michael Decker" w:date="2020-04-18T18:18:00Z"/>
          <w:rFonts w:cs="Times New Roman"/>
          <w:b/>
          <w:bCs/>
          <w:sz w:val="32"/>
          <w:szCs w:val="32"/>
        </w:rPr>
      </w:pPr>
    </w:p>
    <w:p w14:paraId="273F54B9" w14:textId="6C8DF894" w:rsidR="008F6B44" w:rsidDel="00990A51" w:rsidRDefault="008F6B44" w:rsidP="008F6B44">
      <w:pPr>
        <w:jc w:val="center"/>
        <w:rPr>
          <w:del w:id="1674" w:author="Michael Decker" w:date="2020-04-18T18:18:00Z"/>
          <w:rFonts w:cs="Times New Roman"/>
          <w:b/>
          <w:bCs/>
          <w:sz w:val="32"/>
          <w:szCs w:val="32"/>
        </w:rPr>
      </w:pPr>
    </w:p>
    <w:p w14:paraId="43A20643" w14:textId="3401E7B3" w:rsidR="008F6B44" w:rsidRPr="00347B64" w:rsidRDefault="008F6B44" w:rsidP="00A5362D">
      <w:pPr>
        <w:pStyle w:val="Heading1"/>
      </w:pPr>
      <w:r>
        <w:br/>
      </w:r>
      <w:bookmarkStart w:id="1675" w:name="_Ref37723467"/>
      <w:bookmarkStart w:id="1676" w:name="_Toc37725996"/>
      <w:ins w:id="1677" w:author="Michael Decker" w:date="2020-04-18T19:51:00Z">
        <w:r w:rsidR="005E73F5">
          <w:t>Approaches</w:t>
        </w:r>
      </w:ins>
      <w:del w:id="1678" w:author="Michael Decker" w:date="2020-04-18T19:51:00Z">
        <w:r w:rsidRPr="00347B64" w:rsidDel="005E73F5">
          <w:delText xml:space="preserve">Data </w:delText>
        </w:r>
        <w:r w:rsidDel="005E73F5">
          <w:delText>Analysis</w:delText>
        </w:r>
      </w:del>
      <w:bookmarkEnd w:id="1675"/>
      <w:bookmarkEnd w:id="1676"/>
    </w:p>
    <w:p w14:paraId="39D71600" w14:textId="58669B65" w:rsidR="008F6B44" w:rsidRPr="002248ED" w:rsidRDefault="008F6B44" w:rsidP="008F6B44">
      <w:pPr>
        <w:rPr>
          <w:rFonts w:cs="Times New Roman"/>
          <w:szCs w:val="24"/>
        </w:rPr>
      </w:pPr>
      <w:r>
        <w:rPr>
          <w:rFonts w:cs="Times New Roman"/>
          <w:szCs w:val="24"/>
        </w:rPr>
        <w:t xml:space="preserve">In this chapter </w:t>
      </w:r>
      <w:ins w:id="1679" w:author="Michael Decker" w:date="2020-04-18T19:52:00Z">
        <w:r w:rsidR="007552BC">
          <w:rPr>
            <w:rFonts w:cs="Times New Roman"/>
            <w:szCs w:val="24"/>
          </w:rPr>
          <w:t>,</w:t>
        </w:r>
      </w:ins>
      <w:r>
        <w:rPr>
          <w:rFonts w:cs="Times New Roman"/>
          <w:szCs w:val="24"/>
        </w:rPr>
        <w:t xml:space="preserve">we present our method for </w:t>
      </w:r>
      <w:del w:id="1680" w:author="Michael Decker" w:date="2020-04-18T19:52:00Z">
        <w:r w:rsidDel="004B5E87">
          <w:rPr>
            <w:rFonts w:cs="Times New Roman"/>
            <w:szCs w:val="24"/>
          </w:rPr>
          <w:delText>data analysis</w:delText>
        </w:r>
      </w:del>
      <w:ins w:id="1681" w:author="Michael Decker" w:date="2020-04-18T19:52:00Z">
        <w:r w:rsidR="004B5E87">
          <w:rPr>
            <w:rFonts w:cs="Times New Roman"/>
            <w:szCs w:val="24"/>
          </w:rPr>
          <w:t>classifying commented-out code,</w:t>
        </w:r>
      </w:ins>
      <w:r>
        <w:rPr>
          <w:rFonts w:cs="Times New Roman"/>
          <w:szCs w:val="24"/>
        </w:rPr>
        <w:t xml:space="preserve"> as well as</w:t>
      </w:r>
      <w:del w:id="1682" w:author="Michael Decker" w:date="2020-04-18T19:52:00Z">
        <w:r w:rsidDel="007271AB">
          <w:rPr>
            <w:rFonts w:cs="Times New Roman"/>
            <w:szCs w:val="24"/>
          </w:rPr>
          <w:delText xml:space="preserve"> </w:delText>
        </w:r>
      </w:del>
      <w:ins w:id="1683" w:author="Michael Decker" w:date="2020-04-18T19:52:00Z">
        <w:r w:rsidR="004B5E87">
          <w:rPr>
            <w:rFonts w:cs="Times New Roman"/>
            <w:szCs w:val="24"/>
          </w:rPr>
          <w:t>,</w:t>
        </w:r>
        <w:r w:rsidR="007271AB">
          <w:rPr>
            <w:rFonts w:cs="Times New Roman"/>
            <w:szCs w:val="24"/>
          </w:rPr>
          <w:t xml:space="preserve"> other approaches</w:t>
        </w:r>
      </w:ins>
      <w:del w:id="1684" w:author="Michael Decker" w:date="2020-04-18T19:52:00Z">
        <w:r w:rsidDel="007271AB">
          <w:rPr>
            <w:rFonts w:cs="Times New Roman"/>
            <w:szCs w:val="24"/>
          </w:rPr>
          <w:delText>the data analysis ef</w:delText>
        </w:r>
      </w:del>
      <w:ins w:id="1685" w:author="Michael Decker" w:date="2020-04-18T19:52:00Z">
        <w:r w:rsidR="007271AB">
          <w:rPr>
            <w:rFonts w:cs="Times New Roman"/>
            <w:szCs w:val="24"/>
          </w:rPr>
          <w:t xml:space="preserve"> that we considered</w:t>
        </w:r>
      </w:ins>
      <w:del w:id="1686" w:author="Michael Decker" w:date="2020-04-18T19:52:00Z">
        <w:r w:rsidDel="007271AB">
          <w:rPr>
            <w:rFonts w:cs="Times New Roman"/>
            <w:szCs w:val="24"/>
          </w:rPr>
          <w:delText>forts that have failed</w:delText>
        </w:r>
      </w:del>
      <w:r>
        <w:rPr>
          <w:rFonts w:cs="Times New Roman"/>
          <w:szCs w:val="24"/>
        </w:rPr>
        <w:t xml:space="preserve">.  </w:t>
      </w:r>
      <w:del w:id="1687" w:author="Michael Decker" w:date="2020-04-18T19:53:00Z">
        <w:r w:rsidRPr="002248ED" w:rsidDel="007552BC">
          <w:rPr>
            <w:rFonts w:cs="Times New Roman"/>
            <w:szCs w:val="24"/>
          </w:rPr>
          <w:delText xml:space="preserve">When attempting to determine whether or not a comment, or a line of a block comment, is a piece of </w:delText>
        </w:r>
        <w:r w:rsidDel="007552BC">
          <w:rPr>
            <w:rFonts w:cs="Times New Roman"/>
            <w:szCs w:val="24"/>
          </w:rPr>
          <w:delText>commented-out code</w:delText>
        </w:r>
        <w:r w:rsidRPr="002248ED" w:rsidDel="007552BC">
          <w:rPr>
            <w:rFonts w:cs="Times New Roman"/>
            <w:szCs w:val="24"/>
          </w:rPr>
          <w:delText xml:space="preserve"> things become much more complicated then when a trained programmer is simply able to review it</w:delText>
        </w:r>
        <w:r w:rsidDel="007552BC">
          <w:rPr>
            <w:rFonts w:cs="Times New Roman"/>
            <w:szCs w:val="24"/>
          </w:rPr>
          <w:delText xml:space="preserve">.  </w:delText>
        </w:r>
        <w:r w:rsidRPr="002248ED" w:rsidDel="007552BC">
          <w:rPr>
            <w:rFonts w:cs="Times New Roman"/>
            <w:szCs w:val="24"/>
          </w:rPr>
          <w:delText>Over the progress of this research we</w:delText>
        </w:r>
      </w:del>
      <w:ins w:id="1688" w:author="Michael Decker" w:date="2020-04-18T19:53:00Z">
        <w:r w:rsidR="007552BC">
          <w:rPr>
            <w:rFonts w:cs="Times New Roman"/>
            <w:szCs w:val="24"/>
          </w:rPr>
          <w:t xml:space="preserve">The </w:t>
        </w:r>
      </w:ins>
      <w:r>
        <w:rPr>
          <w:rFonts w:cs="Times New Roman"/>
          <w:szCs w:val="24"/>
        </w:rPr>
        <w:t xml:space="preserve"> investigated </w:t>
      </w:r>
      <w:del w:id="1689" w:author="Michael Decker" w:date="2020-04-18T19:53:00Z">
        <w:r w:rsidDel="007552BC">
          <w:rPr>
            <w:rFonts w:cs="Times New Roman"/>
            <w:szCs w:val="24"/>
          </w:rPr>
          <w:delText xml:space="preserve">several </w:delText>
        </w:r>
      </w:del>
      <w:r>
        <w:rPr>
          <w:rFonts w:cs="Times New Roman"/>
          <w:szCs w:val="24"/>
        </w:rPr>
        <w:t>approaches</w:t>
      </w:r>
      <w:ins w:id="1690" w:author="Michael Decker" w:date="2020-04-18T19:53:00Z">
        <w:r w:rsidR="007552BC">
          <w:rPr>
            <w:rFonts w:cs="Times New Roman"/>
            <w:szCs w:val="24"/>
          </w:rPr>
          <w:t xml:space="preserve"> are</w:t>
        </w:r>
      </w:ins>
      <w:r>
        <w:rPr>
          <w:rFonts w:cs="Times New Roman"/>
          <w:szCs w:val="24"/>
        </w:rPr>
        <w:t>:</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691" w:name="_Ref37725630"/>
      <w:bookmarkStart w:id="1692" w:name="_Ref37725643"/>
      <w:bookmarkStart w:id="1693" w:name="_Toc37725997"/>
      <w:r w:rsidRPr="002248ED">
        <w:t>Syntax-based Approach</w:t>
      </w:r>
      <w:bookmarkEnd w:id="1691"/>
      <w:bookmarkEnd w:id="1692"/>
      <w:bookmarkEnd w:id="1693"/>
    </w:p>
    <w:p w14:paraId="7676E169" w14:textId="2BEEE707" w:rsidR="008F6B44" w:rsidRDefault="008F6B44" w:rsidP="008F6B44">
      <w:pPr>
        <w:rPr>
          <w:rFonts w:cs="Times New Roman"/>
          <w:szCs w:val="24"/>
        </w:rPr>
      </w:pPr>
      <w:r w:rsidRPr="002248ED">
        <w:rPr>
          <w:rFonts w:cs="Times New Roman"/>
          <w:szCs w:val="24"/>
        </w:rPr>
        <w:t xml:space="preserve"> In the syntax-based approach</w:t>
      </w:r>
      <w:ins w:id="1694" w:author="Michael Decker" w:date="2020-04-18T19:55:00Z">
        <w:r w:rsidR="00D45EFD">
          <w:rPr>
            <w:rFonts w:cs="Times New Roman"/>
            <w:szCs w:val="24"/>
          </w:rPr>
          <w:t>,</w:t>
        </w:r>
      </w:ins>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ins w:id="1695" w:author="Michael Decker" w:date="2020-04-18T19:56:00Z">
        <w:r w:rsidR="00F21018">
          <w:rPr>
            <w:rFonts w:cs="Times New Roman"/>
            <w:szCs w:val="24"/>
          </w:rPr>
          <w:t>,</w:t>
        </w:r>
      </w:ins>
      <w:r w:rsidRPr="002248ED">
        <w:rPr>
          <w:rFonts w:cs="Times New Roman"/>
          <w:szCs w:val="24"/>
        </w:rPr>
        <w:t xml:space="preserve"> respectively</w:t>
      </w:r>
      <w:r>
        <w:rPr>
          <w:rFonts w:cs="Times New Roman"/>
          <w:szCs w:val="24"/>
        </w:rPr>
        <w:t xml:space="preserve">.  </w:t>
      </w:r>
      <w:ins w:id="1696" w:author="Michael Decker" w:date="2020-04-18T19:57:00Z">
        <w:r w:rsidR="00297D3D">
          <w:rPr>
            <w:rFonts w:cs="Times New Roman"/>
            <w:szCs w:val="24"/>
          </w:rPr>
          <w:t>All three checks are done in t</w:t>
        </w:r>
      </w:ins>
      <w:del w:id="1697" w:author="Michael Decker" w:date="2020-04-18T19:56:00Z">
        <w:r w:rsidDel="00F21018">
          <w:rPr>
            <w:rFonts w:cs="Times New Roman"/>
            <w:szCs w:val="24"/>
          </w:rPr>
          <w:delText xml:space="preserve">What </w:delText>
        </w:r>
        <w:r w:rsidDel="00AC5FE7">
          <w:rPr>
            <w:rFonts w:cs="Times New Roman"/>
            <w:szCs w:val="24"/>
          </w:rPr>
          <w:delText xml:space="preserve">we do when we are </w:delText>
        </w:r>
        <w:r w:rsidDel="00F21018">
          <w:rPr>
            <w:rFonts w:cs="Times New Roman"/>
            <w:szCs w:val="24"/>
          </w:rPr>
          <w:delText>checking for these syntax markers</w:delText>
        </w:r>
      </w:del>
      <w:ins w:id="1698" w:author="Michael Decker" w:date="2020-04-18T19:57:00Z">
        <w:r w:rsidR="001949DC">
          <w:rPr>
            <w:rFonts w:cs="Times New Roman"/>
            <w:szCs w:val="24"/>
          </w:rPr>
          <w:t>he following way.  First, the line</w:t>
        </w:r>
      </w:ins>
      <w:r>
        <w:rPr>
          <w:rFonts w:cs="Times New Roman"/>
          <w:szCs w:val="24"/>
        </w:rPr>
        <w:t xml:space="preserve"> is parse</w:t>
      </w:r>
      <w:ins w:id="1699" w:author="Michael Decker" w:date="2020-04-18T19:57:00Z">
        <w:r w:rsidR="001949DC">
          <w:rPr>
            <w:rFonts w:cs="Times New Roman"/>
            <w:szCs w:val="24"/>
          </w:rPr>
          <w:t>d</w:t>
        </w:r>
      </w:ins>
      <w:r>
        <w:rPr>
          <w:rFonts w:cs="Times New Roman"/>
          <w:szCs w:val="24"/>
        </w:rPr>
        <w:t xml:space="preserve"> </w:t>
      </w:r>
      <w:ins w:id="1700" w:author="Michael Decker" w:date="2020-04-18T19:57:00Z">
        <w:r w:rsidR="00CB1604">
          <w:rPr>
            <w:rFonts w:cs="Times New Roman"/>
            <w:szCs w:val="24"/>
          </w:rPr>
          <w:t xml:space="preserve">one </w:t>
        </w:r>
      </w:ins>
      <w:del w:id="1701" w:author="Michael Decker" w:date="2020-04-18T19:57:00Z">
        <w:r w:rsidDel="00CB1604">
          <w:rPr>
            <w:rFonts w:cs="Times New Roman"/>
            <w:szCs w:val="24"/>
          </w:rPr>
          <w:delText xml:space="preserve">the line one </w:delText>
        </w:r>
      </w:del>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ins w:id="1702" w:author="Michael Decker" w:date="2020-04-18T19:58:00Z">
        <w:r w:rsidR="00E10C86">
          <w:rPr>
            <w:rFonts w:cs="Times New Roman"/>
            <w:szCs w:val="24"/>
          </w:rPr>
          <w:t xml:space="preserve">. </w:t>
        </w:r>
      </w:ins>
      <w:del w:id="1703" w:author="Michael Decker" w:date="2020-04-18T19:58:00Z">
        <w:r w:rsidDel="00E10C86">
          <w:rPr>
            <w:rFonts w:cs="Times New Roman"/>
            <w:szCs w:val="24"/>
          </w:rPr>
          <w:delText>,</w:delText>
        </w:r>
      </w:del>
      <w:r>
        <w:rPr>
          <w:rFonts w:cs="Times New Roman"/>
          <w:szCs w:val="24"/>
        </w:rPr>
        <w:t xml:space="preserve"> </w:t>
      </w:r>
      <w:ins w:id="1704" w:author="Michael Decker" w:date="2020-04-18T19:58:00Z">
        <w:r w:rsidR="00E10C86">
          <w:rPr>
            <w:rFonts w:cs="Times New Roman"/>
            <w:szCs w:val="24"/>
          </w:rPr>
          <w:t>H</w:t>
        </w:r>
      </w:ins>
      <w:del w:id="1705" w:author="Michael Decker" w:date="2020-04-18T19:58:00Z">
        <w:r w:rsidDel="00E10C86">
          <w:rPr>
            <w:rFonts w:cs="Times New Roman"/>
            <w:szCs w:val="24"/>
          </w:rPr>
          <w:delText>h</w:delText>
        </w:r>
      </w:del>
      <w:r>
        <w:rPr>
          <w:rFonts w:cs="Times New Roman"/>
          <w:szCs w:val="24"/>
        </w:rPr>
        <w:t>owever</w:t>
      </w:r>
      <w:ins w:id="1706" w:author="Michael Decker" w:date="2020-04-18T19:58:00Z">
        <w:r w:rsidR="00E10C86">
          <w:rPr>
            <w:rFonts w:cs="Times New Roman"/>
            <w:szCs w:val="24"/>
          </w:rPr>
          <w:t>,</w:t>
        </w:r>
      </w:ins>
      <w:r>
        <w:rPr>
          <w:rFonts w:cs="Times New Roman"/>
          <w:szCs w:val="24"/>
        </w:rPr>
        <w:t xml:space="preserve"> if the </w:t>
      </w:r>
      <w:ins w:id="1707" w:author="Michael Decker" w:date="2020-04-18T19:58:00Z">
        <w:r w:rsidR="00E10C86">
          <w:rPr>
            <w:rFonts w:cs="Times New Roman"/>
            <w:szCs w:val="24"/>
          </w:rPr>
          <w:t xml:space="preserve">matching </w:t>
        </w:r>
      </w:ins>
      <w:r>
        <w:rPr>
          <w:rFonts w:cs="Times New Roman"/>
          <w:szCs w:val="24"/>
        </w:rPr>
        <w:t>closing brace or closing parenthesis is not found</w:t>
      </w:r>
      <w:ins w:id="1708" w:author="Michael Decker" w:date="2020-04-18T19:58:00Z">
        <w:r w:rsidR="001E0C9B">
          <w:rPr>
            <w:rFonts w:cs="Times New Roman"/>
            <w:szCs w:val="24"/>
          </w:rPr>
          <w:t>,</w:t>
        </w:r>
      </w:ins>
      <w:r>
        <w:rPr>
          <w:rFonts w:cs="Times New Roman"/>
          <w:szCs w:val="24"/>
        </w:rPr>
        <w:t xml:space="preserve"> then the comment </w:t>
      </w:r>
      <w:del w:id="1709" w:author="Michael Decker" w:date="2020-04-18T19:58:00Z">
        <w:r w:rsidDel="001E0C9B">
          <w:rPr>
            <w:rFonts w:cs="Times New Roman"/>
            <w:szCs w:val="24"/>
          </w:rPr>
          <w:delText xml:space="preserve">would </w:delText>
        </w:r>
      </w:del>
      <w:ins w:id="1710" w:author="Michael Decker" w:date="2020-04-18T19:58:00Z">
        <w:r w:rsidR="001E0C9B">
          <w:rPr>
            <w:rFonts w:cs="Times New Roman"/>
            <w:szCs w:val="24"/>
          </w:rPr>
          <w:t>will</w:t>
        </w:r>
        <w:r w:rsidR="001E0C9B">
          <w:rPr>
            <w:rFonts w:cs="Times New Roman"/>
            <w:szCs w:val="24"/>
          </w:rPr>
          <w:t xml:space="preserve"> </w:t>
        </w:r>
      </w:ins>
      <w:r>
        <w:rPr>
          <w:rFonts w:cs="Times New Roman"/>
          <w:szCs w:val="24"/>
        </w:rPr>
        <w:t xml:space="preserve">not be considered commented-out code.  </w:t>
      </w:r>
      <w:ins w:id="1711" w:author="Michael Decker" w:date="2020-04-18T19:59:00Z">
        <w:r w:rsidR="009D6FF0">
          <w:rPr>
            <w:rFonts w:cs="Times New Roman"/>
            <w:szCs w:val="24"/>
          </w:rPr>
          <w:t>There are  several reasons why t</w:t>
        </w:r>
      </w:ins>
      <w:ins w:id="1712" w:author="Michael Decker" w:date="2020-04-18T20:03:00Z">
        <w:r w:rsidR="003C7AEE">
          <w:rPr>
            <w:rFonts w:cs="Times New Roman"/>
            <w:szCs w:val="24"/>
          </w:rPr>
          <w:t>h</w:t>
        </w:r>
      </w:ins>
      <w:ins w:id="1713" w:author="Michael Decker" w:date="2020-04-18T19:59:00Z">
        <w:r w:rsidR="009D6FF0">
          <w:rPr>
            <w:rFonts w:cs="Times New Roman"/>
            <w:szCs w:val="24"/>
          </w:rPr>
          <w:t xml:space="preserve">is approach is insufficient.  </w:t>
        </w:r>
      </w:ins>
      <w:del w:id="1714" w:author="Michael Decker" w:date="2020-04-18T19:59:00Z">
        <w:r w:rsidDel="0092567A">
          <w:rPr>
            <w:rFonts w:cs="Times New Roman"/>
            <w:szCs w:val="24"/>
          </w:rPr>
          <w:delText>Further</w:delText>
        </w:r>
      </w:del>
      <w:ins w:id="1715" w:author="Michael Decker" w:date="2020-04-18T19:59:00Z">
        <w:r w:rsidR="0092567A">
          <w:rPr>
            <w:rFonts w:cs="Times New Roman"/>
            <w:szCs w:val="24"/>
          </w:rPr>
          <w:t>First</w:t>
        </w:r>
      </w:ins>
      <w:r>
        <w:rPr>
          <w:rFonts w:cs="Times New Roman"/>
          <w:szCs w:val="24"/>
        </w:rPr>
        <w:t xml:space="preserve">, there are varies times that </w:t>
      </w:r>
      <w:ins w:id="1716" w:author="Michael Decker" w:date="2020-04-18T20:03:00Z">
        <w:r w:rsidR="00B16747">
          <w:rPr>
            <w:rFonts w:cs="Times New Roman"/>
            <w:szCs w:val="24"/>
          </w:rPr>
          <w:t xml:space="preserve">a line </w:t>
        </w:r>
        <w:r w:rsidR="00EF3EC3">
          <w:rPr>
            <w:rFonts w:cs="Times New Roman"/>
            <w:szCs w:val="24"/>
          </w:rPr>
          <w:t xml:space="preserve">of </w:t>
        </w:r>
      </w:ins>
      <w:r>
        <w:rPr>
          <w:rFonts w:cs="Times New Roman"/>
          <w:szCs w:val="24"/>
        </w:rPr>
        <w:t xml:space="preserve">commented-out code may not contain a semicolon, such as </w:t>
      </w:r>
      <w:del w:id="1717" w:author="Michael Decker" w:date="2020-04-18T19:59:00Z">
        <w:r w:rsidDel="00A14493">
          <w:rPr>
            <w:rFonts w:cs="Times New Roman"/>
            <w:szCs w:val="24"/>
          </w:rPr>
          <w:delText xml:space="preserve">inside </w:delText>
        </w:r>
      </w:del>
      <w:ins w:id="1718" w:author="Michael Decker" w:date="2020-04-18T19:59:00Z">
        <w:r w:rsidR="00A14493">
          <w:rPr>
            <w:rFonts w:cs="Times New Roman"/>
            <w:szCs w:val="24"/>
          </w:rPr>
          <w:t xml:space="preserve">the </w:t>
        </w:r>
      </w:ins>
      <w:ins w:id="1719" w:author="Michael Decker" w:date="2020-04-18T20:00:00Z">
        <w:r w:rsidR="00141880">
          <w:rPr>
            <w:rFonts w:cs="Times New Roman"/>
            <w:szCs w:val="24"/>
          </w:rPr>
          <w:t>beginning of</w:t>
        </w:r>
      </w:ins>
      <w:ins w:id="1720" w:author="Michael Decker" w:date="2020-04-18T19:59:00Z">
        <w:r w:rsidR="00A14493">
          <w:rPr>
            <w:rFonts w:cs="Times New Roman"/>
            <w:szCs w:val="24"/>
          </w:rPr>
          <w:t xml:space="preserve"> </w:t>
        </w:r>
      </w:ins>
      <w:r>
        <w:rPr>
          <w:rFonts w:cs="Times New Roman"/>
          <w:szCs w:val="24"/>
        </w:rPr>
        <w:t>a</w:t>
      </w:r>
      <w:ins w:id="1721" w:author="Michael Decker" w:date="2020-04-18T20:03:00Z">
        <w:r w:rsidR="006A5D0B">
          <w:rPr>
            <w:rFonts w:cs="Times New Roman"/>
            <w:szCs w:val="24"/>
          </w:rPr>
          <w:t>n</w:t>
        </w:r>
      </w:ins>
      <w:r>
        <w:rPr>
          <w:rFonts w:cs="Times New Roman"/>
          <w:szCs w:val="24"/>
        </w:rPr>
        <w:t xml:space="preserve"> </w:t>
      </w:r>
      <w:del w:id="1722" w:author="Michael Decker" w:date="2020-04-18T20:00:00Z">
        <w:r w:rsidDel="00141880">
          <w:rPr>
            <w:rFonts w:cs="Times New Roman"/>
            <w:szCs w:val="24"/>
          </w:rPr>
          <w:delText xml:space="preserve">simple </w:delText>
        </w:r>
      </w:del>
      <w:r>
        <w:rPr>
          <w:rFonts w:cs="Times New Roman"/>
          <w:szCs w:val="24"/>
        </w:rPr>
        <w:t>if</w:t>
      </w:r>
      <w:ins w:id="1723" w:author="Michael Decker" w:date="2020-04-18T20:00:00Z">
        <w:r w:rsidR="00141880">
          <w:rPr>
            <w:rFonts w:cs="Times New Roman"/>
            <w:szCs w:val="24"/>
          </w:rPr>
          <w:t>-</w:t>
        </w:r>
      </w:ins>
      <w:del w:id="1724" w:author="Michael Decker" w:date="2020-04-18T20:00:00Z">
        <w:r w:rsidDel="00141880">
          <w:rPr>
            <w:rFonts w:cs="Times New Roman"/>
            <w:szCs w:val="24"/>
          </w:rPr>
          <w:delText xml:space="preserve"> </w:delText>
        </w:r>
      </w:del>
      <w:r>
        <w:rPr>
          <w:rFonts w:cs="Times New Roman"/>
          <w:szCs w:val="24"/>
        </w:rPr>
        <w:t xml:space="preserve">statement.  </w:t>
      </w:r>
      <w:del w:id="1725" w:author="Michael Decker" w:date="2020-04-18T20:00:00Z">
        <w:r w:rsidRPr="002248ED" w:rsidDel="00AE7266">
          <w:rPr>
            <w:rFonts w:cs="Times New Roman"/>
            <w:szCs w:val="24"/>
          </w:rPr>
          <w:delText xml:space="preserve">This was not something that we had at first expected to be a problem, and in fact it was, as in cases where optional snippets of code had been commented out such as </w:delText>
        </w:r>
      </w:del>
      <w:ins w:id="1726" w:author="Michael Decker" w:date="2020-04-18T20:00:00Z">
        <w:r w:rsidR="00AE7266">
          <w:rPr>
            <w:rFonts w:cs="Times New Roman"/>
            <w:szCs w:val="24"/>
          </w:rPr>
          <w:t>The following is an example</w:t>
        </w:r>
        <w:r w:rsidR="00BA5C9E">
          <w:rPr>
            <w:rFonts w:cs="Times New Roman"/>
            <w:szCs w:val="24"/>
          </w:rPr>
          <w:t>:</w:t>
        </w:r>
      </w:ins>
    </w:p>
    <w:p w14:paraId="49B280D7" w14:textId="4C464C48" w:rsidR="008F6B44" w:rsidRPr="002C4D6A" w:rsidDel="00C613B6" w:rsidRDefault="008F6B44" w:rsidP="00C613B6">
      <w:pPr>
        <w:spacing w:line="240" w:lineRule="auto"/>
        <w:ind w:firstLine="0"/>
        <w:jc w:val="center"/>
        <w:rPr>
          <w:del w:id="1727" w:author="Michael Decker" w:date="2020-04-18T20:01:00Z"/>
          <w:rStyle w:val="Code"/>
        </w:rPr>
        <w:pPrChange w:id="1728" w:author="Michael Decker" w:date="2020-04-18T20:01:00Z">
          <w:pPr>
            <w:spacing w:line="240" w:lineRule="auto"/>
            <w:ind w:firstLine="0"/>
            <w:jc w:val="center"/>
          </w:pPr>
        </w:pPrChange>
      </w:pPr>
      <w:r w:rsidRPr="002C4D6A">
        <w:rPr>
          <w:rStyle w:val="Code"/>
        </w:rPr>
        <w:t>//if(x &gt; 10){</w:t>
      </w:r>
    </w:p>
    <w:p w14:paraId="60059025" w14:textId="701B4465" w:rsidR="008F6B44" w:rsidRPr="002C4D6A" w:rsidRDefault="008F6B44" w:rsidP="00C613B6">
      <w:pPr>
        <w:spacing w:line="240" w:lineRule="auto"/>
        <w:ind w:firstLine="0"/>
        <w:jc w:val="center"/>
        <w:rPr>
          <w:rStyle w:val="Code"/>
        </w:rPr>
        <w:pPrChange w:id="1729" w:author="Michael Decker" w:date="2020-04-18T20:01:00Z">
          <w:pPr>
            <w:ind w:firstLine="0"/>
            <w:jc w:val="center"/>
          </w:pPr>
        </w:pPrChange>
      </w:pPr>
      <w:del w:id="1730" w:author="Michael Decker" w:date="2020-04-18T20:01:00Z">
        <w:r w:rsidDel="00C613B6">
          <w:rPr>
            <w:rStyle w:val="Code"/>
          </w:rPr>
          <w:delText>i</w:delText>
        </w:r>
        <w:r w:rsidRPr="002C4D6A" w:rsidDel="00C613B6">
          <w:rPr>
            <w:rStyle w:val="Code"/>
          </w:rPr>
          <w:delText>f(x == 10){</w:delText>
        </w:r>
      </w:del>
    </w:p>
    <w:p w14:paraId="5077C5B0" w14:textId="13FCB6CD" w:rsidR="008F6B44" w:rsidRPr="002248ED" w:rsidRDefault="008F6B44" w:rsidP="008F6B44">
      <w:pPr>
        <w:ind w:firstLine="0"/>
        <w:rPr>
          <w:rFonts w:cs="Times New Roman"/>
          <w:szCs w:val="24"/>
        </w:rPr>
      </w:pPr>
      <w:r w:rsidRPr="002248ED">
        <w:rPr>
          <w:rFonts w:cs="Times New Roman"/>
          <w:i/>
          <w:iCs/>
          <w:szCs w:val="24"/>
        </w:rPr>
        <w:t xml:space="preserve"> </w:t>
      </w:r>
      <w:del w:id="1731" w:author="Michael Decker" w:date="2020-04-18T20:01:00Z">
        <w:r w:rsidRPr="002248ED" w:rsidDel="00C613B6">
          <w:rPr>
            <w:rFonts w:cs="Times New Roman"/>
            <w:szCs w:val="24"/>
          </w:rPr>
          <w:delText>(assuming the line following this comment is another if statement),</w:delText>
        </w:r>
      </w:del>
      <w:ins w:id="1732" w:author="Michael Decker" w:date="2020-04-18T20:01:00Z">
        <w:r w:rsidR="00C613B6">
          <w:rPr>
            <w:rFonts w:cs="Times New Roman"/>
            <w:szCs w:val="24"/>
          </w:rPr>
          <w:t>Here the beginning of the if-statement is commented out.</w:t>
        </w:r>
      </w:ins>
      <w:ins w:id="1733" w:author="Michael Decker" w:date="2020-04-18T20:02:00Z">
        <w:r w:rsidR="00C613B6">
          <w:rPr>
            <w:rFonts w:cs="Times New Roman"/>
            <w:szCs w:val="24"/>
          </w:rPr>
          <w:t xml:space="preserve">  Although there is a matching open and closing parenthesis, there is no closing curly b</w:t>
        </w:r>
      </w:ins>
      <w:ins w:id="1734" w:author="Michael Decker" w:date="2020-04-18T20:04:00Z">
        <w:r w:rsidR="006A5D0B">
          <w:rPr>
            <w:rFonts w:cs="Times New Roman"/>
            <w:szCs w:val="24"/>
          </w:rPr>
          <w:t>r</w:t>
        </w:r>
      </w:ins>
      <w:ins w:id="1735" w:author="Michael Decker" w:date="2020-04-18T20:02:00Z">
        <w:r w:rsidR="00C613B6">
          <w:rPr>
            <w:rFonts w:cs="Times New Roman"/>
            <w:szCs w:val="24"/>
          </w:rPr>
          <w:t>a</w:t>
        </w:r>
      </w:ins>
      <w:ins w:id="1736" w:author="Michael Decker" w:date="2020-04-18T20:04:00Z">
        <w:r w:rsidR="006A5D0B">
          <w:rPr>
            <w:rFonts w:cs="Times New Roman"/>
            <w:szCs w:val="24"/>
          </w:rPr>
          <w:t>c</w:t>
        </w:r>
      </w:ins>
      <w:ins w:id="1737" w:author="Michael Decker" w:date="2020-04-18T20:02:00Z">
        <w:r w:rsidR="00C613B6">
          <w:rPr>
            <w:rFonts w:cs="Times New Roman"/>
            <w:szCs w:val="24"/>
          </w:rPr>
          <w:t>e nor is th</w:t>
        </w:r>
      </w:ins>
      <w:ins w:id="1738" w:author="Michael Decker" w:date="2020-04-18T20:04:00Z">
        <w:r w:rsidR="006A5D0B">
          <w:rPr>
            <w:rFonts w:cs="Times New Roman"/>
            <w:szCs w:val="24"/>
          </w:rPr>
          <w:t>e</w:t>
        </w:r>
      </w:ins>
      <w:ins w:id="1739" w:author="Michael Decker" w:date="2020-04-18T20:02:00Z">
        <w:r w:rsidR="00C613B6">
          <w:rPr>
            <w:rFonts w:cs="Times New Roman"/>
            <w:szCs w:val="24"/>
          </w:rPr>
          <w:t xml:space="preserve">re a semicolon, so the approach fails to detect this </w:t>
        </w:r>
      </w:ins>
      <w:ins w:id="1740" w:author="Michael Decker" w:date="2020-04-18T20:04:00Z">
        <w:r w:rsidR="00545C79">
          <w:rPr>
            <w:rFonts w:cs="Times New Roman"/>
            <w:szCs w:val="24"/>
          </w:rPr>
          <w:t xml:space="preserve">as </w:t>
        </w:r>
      </w:ins>
      <w:ins w:id="1741" w:author="Michael Decker" w:date="2020-04-18T20:02:00Z">
        <w:r w:rsidR="00C613B6">
          <w:rPr>
            <w:rFonts w:cs="Times New Roman"/>
            <w:szCs w:val="24"/>
          </w:rPr>
          <w:t>commented out code.</w:t>
        </w:r>
      </w:ins>
      <w:del w:id="1742" w:author="Michael Decker" w:date="2020-04-18T20:01:00Z">
        <w:r w:rsidRPr="002248ED" w:rsidDel="00C613B6">
          <w:rPr>
            <w:rFonts w:cs="Times New Roman"/>
            <w:szCs w:val="24"/>
          </w:rPr>
          <w:delText xml:space="preserve"> the automation process would disregard these sections as it did not find the opening or closing piece that it was looking for</w:delText>
        </w:r>
        <w:r w:rsidDel="00C613B6">
          <w:rPr>
            <w:rFonts w:cs="Times New Roman"/>
            <w:szCs w:val="24"/>
          </w:rPr>
          <w:delText>.</w:delText>
        </w:r>
      </w:del>
      <w:r>
        <w:rPr>
          <w:rFonts w:cs="Times New Roman"/>
          <w:szCs w:val="24"/>
        </w:rPr>
        <w:t xml:space="preserve">  </w:t>
      </w:r>
      <w:r w:rsidRPr="002248ED">
        <w:rPr>
          <w:rFonts w:cs="Times New Roman"/>
          <w:szCs w:val="24"/>
        </w:rPr>
        <w:t>The second approach, which was considered</w:t>
      </w:r>
      <w:ins w:id="1743" w:author="Michael Decker" w:date="2020-04-18T20:04:00Z">
        <w:r w:rsidR="00B45DBE">
          <w:rPr>
            <w:rFonts w:cs="Times New Roman"/>
            <w:szCs w:val="24"/>
          </w:rPr>
          <w:t>,</w:t>
        </w:r>
      </w:ins>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1744" w:name="_Ref37725655"/>
      <w:bookmarkStart w:id="1745" w:name="_Toc37725998"/>
      <w:r w:rsidRPr="002248ED">
        <w:t>Bag of Words Approach</w:t>
      </w:r>
      <w:bookmarkEnd w:id="1744"/>
      <w:bookmarkEnd w:id="1745"/>
    </w:p>
    <w:p w14:paraId="639CA075" w14:textId="4E79A5A3" w:rsidR="008F6B44" w:rsidRPr="002248ED" w:rsidRDefault="008F6B44" w:rsidP="008F6B44">
      <w:pPr>
        <w:rPr>
          <w:rFonts w:cs="Times New Roman"/>
          <w:szCs w:val="24"/>
        </w:rPr>
      </w:pPr>
      <w:del w:id="1746" w:author="Michael Decker" w:date="2020-04-18T20:04:00Z">
        <w:r w:rsidRPr="002248ED" w:rsidDel="00F4664E">
          <w:rPr>
            <w:rFonts w:cs="Times New Roman"/>
            <w:szCs w:val="24"/>
          </w:rPr>
          <w:delText>This bag of words approach is not to be confused with the keyword approach mentioned earlier in the data collection chapter, which proposes the use of common terms as an additional method of verification</w:delText>
        </w:r>
        <w:r w:rsidDel="00F4664E">
          <w:rPr>
            <w:rFonts w:cs="Times New Roman"/>
            <w:szCs w:val="24"/>
          </w:rPr>
          <w:delText xml:space="preserve">.  </w:delText>
        </w:r>
        <w:r w:rsidRPr="002248ED" w:rsidDel="00F4664E">
          <w:rPr>
            <w:rFonts w:cs="Times New Roman"/>
            <w:szCs w:val="24"/>
          </w:rPr>
          <w:delText>Rather, the</w:delText>
        </w:r>
      </w:del>
      <w:ins w:id="1747" w:author="Michael Decker" w:date="2020-04-18T20:04:00Z">
        <w:r w:rsidR="00F4664E">
          <w:rPr>
            <w:rFonts w:cs="Times New Roman"/>
            <w:szCs w:val="24"/>
          </w:rPr>
          <w:t>Th</w:t>
        </w:r>
      </w:ins>
      <w:ins w:id="1748" w:author="Michael Decker" w:date="2020-04-18T20:05:00Z">
        <w:r w:rsidR="00915C99">
          <w:rPr>
            <w:rFonts w:cs="Times New Roman"/>
            <w:szCs w:val="24"/>
          </w:rPr>
          <w:t>e</w:t>
        </w:r>
      </w:ins>
      <w:r w:rsidRPr="002248ED">
        <w:rPr>
          <w:rFonts w:cs="Times New Roman"/>
          <w:szCs w:val="24"/>
        </w:rPr>
        <w:t xml:space="preserve"> concept of this approach is to break down an entire piece of source code and create a bag of words from it</w:t>
      </w:r>
      <w:ins w:id="1749" w:author="Michael Decker" w:date="2020-04-18T20:05:00Z">
        <w:r w:rsidR="00915C99">
          <w:rPr>
            <w:rFonts w:cs="Times New Roman"/>
            <w:szCs w:val="24"/>
          </w:rPr>
          <w:t>.</w:t>
        </w:r>
      </w:ins>
      <w:del w:id="1750" w:author="Michael Decker" w:date="2020-04-18T20:05:00Z">
        <w:r w:rsidRPr="002248ED" w:rsidDel="00915C99">
          <w:rPr>
            <w:rFonts w:cs="Times New Roman"/>
            <w:szCs w:val="24"/>
          </w:rPr>
          <w:delText>,</w:delText>
        </w:r>
      </w:del>
      <w:r w:rsidRPr="002248ED">
        <w:rPr>
          <w:rFonts w:cs="Times New Roman"/>
          <w:szCs w:val="24"/>
        </w:rPr>
        <w:t xml:space="preserve"> </w:t>
      </w:r>
      <w:ins w:id="1751" w:author="Michael Decker" w:date="2020-04-18T20:05:00Z">
        <w:r w:rsidR="009F490B">
          <w:rPr>
            <w:rFonts w:cs="Times New Roman"/>
            <w:szCs w:val="24"/>
          </w:rPr>
          <w:t xml:space="preserve"> </w:t>
        </w:r>
      </w:ins>
      <w:del w:id="1752" w:author="Michael Decker" w:date="2020-04-18T20:05:00Z">
        <w:r w:rsidRPr="002248ED" w:rsidDel="00915C99">
          <w:rPr>
            <w:rFonts w:cs="Times New Roman"/>
            <w:szCs w:val="24"/>
          </w:rPr>
          <w:delText xml:space="preserve">which </w:delText>
        </w:r>
      </w:del>
      <w:ins w:id="1753" w:author="Michael Decker" w:date="2020-04-18T20:05:00Z">
        <w:r w:rsidR="00915C99">
          <w:rPr>
            <w:rFonts w:cs="Times New Roman"/>
            <w:szCs w:val="24"/>
          </w:rPr>
          <w:t>This</w:t>
        </w:r>
        <w:r w:rsidR="00915C99" w:rsidRPr="002248ED">
          <w:rPr>
            <w:rFonts w:cs="Times New Roman"/>
            <w:szCs w:val="24"/>
          </w:rPr>
          <w:t xml:space="preserve"> </w:t>
        </w:r>
      </w:ins>
      <w:r w:rsidRPr="002248ED">
        <w:rPr>
          <w:rFonts w:cs="Times New Roman"/>
          <w:szCs w:val="24"/>
        </w:rPr>
        <w:t>could then be used to cross check comment</w:t>
      </w:r>
      <w:ins w:id="1754" w:author="Michael Decker" w:date="2020-04-18T20:05:00Z">
        <w:r w:rsidR="00F25A85">
          <w:rPr>
            <w:rFonts w:cs="Times New Roman"/>
            <w:szCs w:val="24"/>
          </w:rPr>
          <w:t xml:space="preserve"> lines</w:t>
        </w:r>
      </w:ins>
      <w:del w:id="1755" w:author="Michael Decker" w:date="2020-04-18T20:05:00Z">
        <w:r w:rsidRPr="002248ED" w:rsidDel="00F25A85">
          <w:rPr>
            <w:rFonts w:cs="Times New Roman"/>
            <w:szCs w:val="24"/>
          </w:rPr>
          <w:delText>s</w:delText>
        </w:r>
      </w:del>
      <w:r w:rsidRPr="002248ED">
        <w:rPr>
          <w:rFonts w:cs="Times New Roman"/>
          <w:szCs w:val="24"/>
        </w:rPr>
        <w:t xml:space="preserve">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w:t>
      </w:r>
      <w:ins w:id="1756" w:author="Michael Decker" w:date="2020-04-18T20:06:00Z">
        <w:r w:rsidR="009F490B">
          <w:rPr>
            <w:rFonts w:cs="Times New Roman"/>
            <w:szCs w:val="24"/>
          </w:rPr>
          <w:t>,</w:t>
        </w:r>
      </w:ins>
      <w:r w:rsidRPr="002248ED">
        <w:rPr>
          <w:rFonts w:cs="Times New Roman"/>
          <w:szCs w:val="24"/>
        </w:rPr>
        <w:t xml:space="preserve">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First, when considering variable names</w:t>
      </w:r>
      <w:ins w:id="1757" w:author="Michael Decker" w:date="2020-04-18T20:11:00Z">
        <w:r w:rsidR="001D2888">
          <w:rPr>
            <w:rFonts w:cs="Times New Roman"/>
            <w:szCs w:val="24"/>
          </w:rPr>
          <w:t xml:space="preserve"> such as</w:t>
        </w:r>
      </w:ins>
      <w:del w:id="1758" w:author="Michael Decker" w:date="2020-04-18T20:08:00Z">
        <w:r w:rsidRPr="002248ED" w:rsidDel="009F490B">
          <w:rPr>
            <w:rFonts w:cs="Times New Roman"/>
            <w:szCs w:val="24"/>
          </w:rPr>
          <w:delText>,</w:delText>
        </w:r>
      </w:del>
      <w:r w:rsidRPr="002248ED">
        <w:rPr>
          <w:rFonts w:cs="Times New Roman"/>
          <w:szCs w:val="24"/>
        </w:rPr>
        <w:t xml:space="preserve"> </w:t>
      </w:r>
      <w:del w:id="1759" w:author="Michael Decker" w:date="2020-04-18T20:10:00Z">
        <w:r w:rsidRPr="002248ED" w:rsidDel="008D3FCD">
          <w:rPr>
            <w:rFonts w:cs="Times New Roman"/>
            <w:szCs w:val="24"/>
          </w:rPr>
          <w:delText xml:space="preserve">one </w:delText>
        </w:r>
      </w:del>
      <w:ins w:id="1760" w:author="Michael Decker" w:date="2020-04-18T20:10:00Z">
        <w:r w:rsidR="008D3FCD">
          <w:rPr>
            <w:rFonts w:cs="Times New Roman"/>
            <w:szCs w:val="24"/>
          </w:rPr>
          <w:t>rarely used</w:t>
        </w:r>
      </w:ins>
      <w:del w:id="1761" w:author="Michael Decker" w:date="2020-04-18T20:11:00Z">
        <w:r w:rsidRPr="002248ED" w:rsidDel="006C5E8B">
          <w:rPr>
            <w:rFonts w:cs="Times New Roman"/>
            <w:szCs w:val="24"/>
          </w:rPr>
          <w:delText>time use</w:delText>
        </w:r>
      </w:del>
      <w:r w:rsidRPr="002248ED">
        <w:rPr>
          <w:rFonts w:cs="Times New Roman"/>
          <w:szCs w:val="24"/>
        </w:rPr>
        <w:t xml:space="preserve"> variables</w:t>
      </w:r>
      <w:ins w:id="1762" w:author="Michael Decker" w:date="2020-04-18T20:11:00Z">
        <w:r w:rsidR="001D2888">
          <w:rPr>
            <w:rFonts w:cs="Times New Roman"/>
            <w:szCs w:val="24"/>
          </w:rPr>
          <w:t xml:space="preserve"> </w:t>
        </w:r>
      </w:ins>
      <w:del w:id="1763" w:author="Michael Decker" w:date="2020-04-18T20:11:00Z">
        <w:r w:rsidRPr="002248ED" w:rsidDel="001D2888">
          <w:rPr>
            <w:rFonts w:cs="Times New Roman"/>
            <w:szCs w:val="24"/>
          </w:rPr>
          <w:delText xml:space="preserve">, </w:delText>
        </w:r>
      </w:del>
      <w:ins w:id="1764" w:author="Michael Decker" w:date="2020-04-18T20:11:00Z">
        <w:r w:rsidR="001D2888">
          <w:rPr>
            <w:rFonts w:cs="Times New Roman"/>
            <w:szCs w:val="24"/>
          </w:rPr>
          <w:t xml:space="preserve">and </w:t>
        </w:r>
      </w:ins>
      <w:r w:rsidRPr="002248ED">
        <w:rPr>
          <w:rFonts w:cs="Times New Roman"/>
          <w:szCs w:val="24"/>
        </w:rPr>
        <w:t xml:space="preserve">variables created in a piece of </w:t>
      </w:r>
      <w:r>
        <w:rPr>
          <w:rFonts w:cs="Times New Roman"/>
          <w:szCs w:val="24"/>
        </w:rPr>
        <w:t>commented-out code</w:t>
      </w:r>
      <w:ins w:id="1765" w:author="Michael Decker" w:date="2020-04-18T20:12:00Z">
        <w:r w:rsidR="001D2888">
          <w:rPr>
            <w:rFonts w:cs="Times New Roman"/>
            <w:szCs w:val="24"/>
          </w:rPr>
          <w:t>,</w:t>
        </w:r>
      </w:ins>
      <w:del w:id="1766" w:author="Michael Decker" w:date="2020-04-18T20:11:00Z">
        <w:r w:rsidRPr="002248ED" w:rsidDel="001D2888">
          <w:rPr>
            <w:rFonts w:cs="Times New Roman"/>
            <w:szCs w:val="24"/>
          </w:rPr>
          <w:delText>,</w:delText>
        </w:r>
      </w:del>
      <w:r w:rsidRPr="002248ED">
        <w:rPr>
          <w:rFonts w:cs="Times New Roman"/>
          <w:szCs w:val="24"/>
        </w:rPr>
        <w:t xml:space="preserve"> </w:t>
      </w:r>
      <w:del w:id="1767" w:author="Michael Decker" w:date="2020-04-18T20:11:00Z">
        <w:r w:rsidRPr="002248ED" w:rsidDel="001D2888">
          <w:rPr>
            <w:rFonts w:cs="Times New Roman"/>
            <w:szCs w:val="24"/>
          </w:rPr>
          <w:delText>and commented out functions</w:delText>
        </w:r>
        <w:r w:rsidDel="001D2888">
          <w:rPr>
            <w:rFonts w:cs="Times New Roman"/>
            <w:szCs w:val="24"/>
          </w:rPr>
          <w:delText xml:space="preserve">, </w:delText>
        </w:r>
      </w:del>
      <w:ins w:id="1768" w:author="Michael Decker" w:date="2020-04-18T20:09:00Z">
        <w:r w:rsidR="0068443D">
          <w:rPr>
            <w:rFonts w:cs="Times New Roman"/>
            <w:szCs w:val="24"/>
          </w:rPr>
          <w:t xml:space="preserve">they </w:t>
        </w:r>
      </w:ins>
      <w:del w:id="1769" w:author="Michael Decker" w:date="2020-04-18T20:07:00Z">
        <w:r w:rsidDel="009F490B">
          <w:rPr>
            <w:rFonts w:cs="Times New Roman"/>
            <w:szCs w:val="24"/>
          </w:rPr>
          <w:delText>they</w:delText>
        </w:r>
        <w:r w:rsidRPr="002248ED" w:rsidDel="009F490B">
          <w:rPr>
            <w:rFonts w:cs="Times New Roman"/>
            <w:szCs w:val="24"/>
          </w:rPr>
          <w:delText xml:space="preserve"> </w:delText>
        </w:r>
      </w:del>
      <w:r w:rsidRPr="002248ED">
        <w:rPr>
          <w:rFonts w:cs="Times New Roman"/>
          <w:szCs w:val="24"/>
        </w:rPr>
        <w:t xml:space="preserve">are all highly likely to be </w:t>
      </w:r>
      <w:del w:id="1770" w:author="Michael Decker" w:date="2020-04-18T20:12:00Z">
        <w:r w:rsidRPr="002248ED" w:rsidDel="00331104">
          <w:rPr>
            <w:rFonts w:cs="Times New Roman"/>
            <w:szCs w:val="24"/>
          </w:rPr>
          <w:delText>ignored</w:delText>
        </w:r>
      </w:del>
      <w:ins w:id="1771" w:author="Michael Decker" w:date="2020-04-18T20:12:00Z">
        <w:r w:rsidR="00331104">
          <w:rPr>
            <w:rFonts w:cs="Times New Roman"/>
            <w:szCs w:val="24"/>
          </w:rPr>
          <w:t>miss</w:t>
        </w:r>
      </w:ins>
      <w:ins w:id="1772" w:author="Michael Decker" w:date="2020-04-18T20:13:00Z">
        <w:r w:rsidR="00D448D9">
          <w:rPr>
            <w:rFonts w:cs="Times New Roman"/>
            <w:szCs w:val="24"/>
          </w:rPr>
          <w:t>-</w:t>
        </w:r>
      </w:ins>
      <w:ins w:id="1773" w:author="Michael Decker" w:date="2020-04-18T20:12:00Z">
        <w:r w:rsidR="00331104">
          <w:rPr>
            <w:rFonts w:cs="Times New Roman"/>
            <w:szCs w:val="24"/>
          </w:rPr>
          <w:t>classified</w:t>
        </w:r>
      </w:ins>
      <w:ins w:id="1774" w:author="Michael Decker" w:date="2020-04-18T20:08:00Z">
        <w:r w:rsidR="009F490B">
          <w:rPr>
            <w:rFonts w:cs="Times New Roman"/>
            <w:szCs w:val="24"/>
          </w:rPr>
          <w:t xml:space="preserve">.  </w:t>
        </w:r>
      </w:ins>
      <w:ins w:id="1775" w:author="Michael Decker" w:date="2020-04-18T20:09:00Z">
        <w:r w:rsidR="009F490B">
          <w:rPr>
            <w:rFonts w:cs="Times New Roman"/>
            <w:szCs w:val="24"/>
          </w:rPr>
          <w:t>T</w:t>
        </w:r>
      </w:ins>
      <w:ins w:id="1776" w:author="Michael Decker" w:date="2020-04-18T20:08:00Z">
        <w:r w:rsidR="009F490B">
          <w:rPr>
            <w:rFonts w:cs="Times New Roman"/>
            <w:szCs w:val="24"/>
          </w:rPr>
          <w:t>his</w:t>
        </w:r>
      </w:ins>
      <w:r w:rsidRPr="002248ED">
        <w:rPr>
          <w:rFonts w:cs="Times New Roman"/>
          <w:szCs w:val="24"/>
        </w:rPr>
        <w:t xml:space="preserve"> </w:t>
      </w:r>
      <w:ins w:id="1777" w:author="Michael Decker" w:date="2020-04-18T20:09:00Z">
        <w:r w:rsidR="008672D9">
          <w:rPr>
            <w:rFonts w:cs="Times New Roman"/>
            <w:szCs w:val="24"/>
          </w:rPr>
          <w:t xml:space="preserve">is </w:t>
        </w:r>
      </w:ins>
      <w:r w:rsidRPr="002248ED">
        <w:rPr>
          <w:rFonts w:cs="Times New Roman"/>
          <w:szCs w:val="24"/>
        </w:rPr>
        <w:t xml:space="preserve">due to the fact that </w:t>
      </w:r>
      <w:ins w:id="1778" w:author="Michael Decker" w:date="2020-04-18T20:08:00Z">
        <w:r w:rsidR="009F490B">
          <w:rPr>
            <w:rFonts w:cs="Times New Roman"/>
            <w:szCs w:val="24"/>
          </w:rPr>
          <w:t xml:space="preserve">the identifiers may be infrequent or not appear </w:t>
        </w:r>
      </w:ins>
      <w:ins w:id="1779" w:author="Michael Decker" w:date="2020-04-18T20:09:00Z">
        <w:r w:rsidR="009F490B">
          <w:rPr>
            <w:rFonts w:cs="Times New Roman"/>
            <w:szCs w:val="24"/>
          </w:rPr>
          <w:t>at all</w:t>
        </w:r>
      </w:ins>
      <w:ins w:id="1780" w:author="Michael Decker" w:date="2020-04-18T20:10:00Z">
        <w:r w:rsidR="00BF75E7">
          <w:rPr>
            <w:rFonts w:cs="Times New Roman"/>
            <w:szCs w:val="24"/>
          </w:rPr>
          <w:t>.</w:t>
        </w:r>
      </w:ins>
      <w:ins w:id="1781" w:author="Michael Decker" w:date="2020-04-18T20:09:00Z">
        <w:r w:rsidR="009F490B">
          <w:rPr>
            <w:rFonts w:cs="Times New Roman"/>
            <w:szCs w:val="24"/>
          </w:rPr>
          <w:t xml:space="preserve"> </w:t>
        </w:r>
      </w:ins>
      <w:ins w:id="1782" w:author="Michael Decker" w:date="2020-04-18T20:10:00Z">
        <w:r w:rsidR="00BF75E7">
          <w:rPr>
            <w:rFonts w:cs="Times New Roman"/>
            <w:szCs w:val="24"/>
          </w:rPr>
          <w:t xml:space="preserve"> In contrast,</w:t>
        </w:r>
      </w:ins>
      <w:del w:id="1783" w:author="Michael Decker" w:date="2020-04-18T20:09:00Z">
        <w:r w:rsidRPr="002248ED" w:rsidDel="009F490B">
          <w:rPr>
            <w:rFonts w:cs="Times New Roman"/>
            <w:szCs w:val="24"/>
          </w:rPr>
          <w:delText xml:space="preserve">in </w:delText>
        </w:r>
      </w:del>
      <w:del w:id="1784" w:author="Michael Decker" w:date="2020-04-18T20:10:00Z">
        <w:r w:rsidRPr="002248ED" w:rsidDel="00BF75E7">
          <w:rPr>
            <w:rFonts w:cs="Times New Roman"/>
            <w:szCs w:val="24"/>
          </w:rPr>
          <w:delText>comparison to</w:delText>
        </w:r>
      </w:del>
      <w:r w:rsidRPr="002248ED">
        <w:rPr>
          <w:rFonts w:cs="Times New Roman"/>
          <w:szCs w:val="24"/>
        </w:rPr>
        <w:t xml:space="preserve"> other terms in the bag of words </w:t>
      </w:r>
      <w:del w:id="1785" w:author="Michael Decker" w:date="2020-04-18T20:09:00Z">
        <w:r w:rsidRPr="002248ED" w:rsidDel="009F490B">
          <w:rPr>
            <w:rFonts w:cs="Times New Roman"/>
            <w:szCs w:val="24"/>
          </w:rPr>
          <w:delText xml:space="preserve">they may only have an appearance rate of 1-3 times in the entire source code where as a term </w:delText>
        </w:r>
      </w:del>
      <w:r w:rsidRPr="002248ED">
        <w:rPr>
          <w:rFonts w:cs="Times New Roman"/>
          <w:szCs w:val="24"/>
        </w:rPr>
        <w:t xml:space="preserve">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w:t>
      </w:r>
      <w:del w:id="1786" w:author="Michael Decker" w:date="2020-04-18T20:12:00Z">
        <w:r w:rsidDel="00331104">
          <w:rPr>
            <w:rFonts w:cs="Times New Roman"/>
            <w:szCs w:val="24"/>
          </w:rPr>
          <w:delText xml:space="preserve">This is where frequency comes into play and why bag of words is bound to fail in this case.  If a piece of commented-out code contains a variable that occurs nowhere else, it is not going to be caught.  </w:delText>
        </w:r>
      </w:del>
      <w:r w:rsidRPr="002248ED">
        <w:rPr>
          <w:rFonts w:cs="Times New Roman"/>
          <w:szCs w:val="24"/>
        </w:rPr>
        <w:t>The other issue with this method comes down to explanations of how code functions</w:t>
      </w:r>
      <w:r>
        <w:rPr>
          <w:rFonts w:cs="Times New Roman"/>
          <w:szCs w:val="24"/>
        </w:rPr>
        <w:t xml:space="preserve">.  </w:t>
      </w:r>
      <w:r>
        <w:rPr>
          <w:rFonts w:cs="Times New Roman"/>
          <w:szCs w:val="24"/>
        </w:rPr>
        <w:lastRenderedPageBreak/>
        <w:t>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w:t>
      </w:r>
      <w:ins w:id="1787" w:author="Michael Decker" w:date="2020-04-18T20:14:00Z">
        <w:r w:rsidR="0062666E">
          <w:rPr>
            <w:rFonts w:cs="Times New Roman"/>
            <w:szCs w:val="24"/>
          </w:rPr>
          <w:t>,</w:t>
        </w:r>
      </w:ins>
      <w:r w:rsidRPr="002248ED">
        <w:rPr>
          <w:rFonts w:cs="Times New Roman"/>
          <w:szCs w:val="24"/>
        </w:rPr>
        <w:t xml:space="preserve">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788" w:name="_Ref37725661"/>
      <w:bookmarkStart w:id="1789" w:name="_Toc37725999"/>
      <w:r w:rsidRPr="002248ED">
        <w:t>Frequency</w:t>
      </w:r>
      <w:r>
        <w:t>-based</w:t>
      </w:r>
      <w:r w:rsidRPr="002248ED">
        <w:t xml:space="preserve"> Approac</w:t>
      </w:r>
      <w:r>
        <w:t>h</w:t>
      </w:r>
      <w:bookmarkEnd w:id="1788"/>
      <w:bookmarkEnd w:id="1789"/>
    </w:p>
    <w:p w14:paraId="3497844A" w14:textId="20B63CE9"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A4C76" w:rsidRPr="0043682C" w:rsidRDefault="00CA4C76" w:rsidP="008F6B44">
                            <w:pPr>
                              <w:pStyle w:val="FigureCaption"/>
                              <w:rPr>
                                <w:rFonts w:cs="Times New Roman"/>
                                <w:noProof/>
                              </w:rPr>
                            </w:pPr>
                            <w:bookmarkStart w:id="1790" w:name="_Ref37725781"/>
                            <w:bookmarkStart w:id="1791"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790"/>
                            <w:r>
                              <w:t>.  From left to right 10 symbols which have the greatest difference between prose and commented-out code are shown.  Parenthesis both open and close, underscore, equals, curly brace open and close, semi colon, quotation, comma</w:t>
                            </w:r>
                            <w:ins w:id="1792" w:author="Michael Decker" w:date="2020-04-18T20:16:00Z">
                              <w:r w:rsidR="00161261">
                                <w:t>,</w:t>
                              </w:r>
                            </w:ins>
                            <w:r>
                              <w:t xml:space="preserve"> and space.  Each value represented in the graph is the difference between </w:t>
                            </w:r>
                            <w:del w:id="1793" w:author="Michael Decker" w:date="2020-04-18T20:16:00Z">
                              <w:r w:rsidDel="00D578E3">
                                <w:delText>commented-</w:delText>
                              </w:r>
                            </w:del>
                            <w:r>
                              <w:t>commented out code and English Prose</w:t>
                            </w:r>
                            <w:ins w:id="1794" w:author="Michael Decker" w:date="2020-04-18T20:17:00Z">
                              <w:r w:rsidR="00A949C0">
                                <w:t>,</w:t>
                              </w:r>
                            </w:ins>
                            <w:del w:id="1795" w:author="Michael Decker" w:date="2020-04-18T20:17:00Z">
                              <w:r w:rsidDel="00A949C0">
                                <w:delText>,</w:delText>
                              </w:r>
                            </w:del>
                            <w:r>
                              <w:t xml:space="preserve"> all of which favor commented-out code.</w:t>
                            </w:r>
                            <w:bookmarkEnd w:id="17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74EBE076" w:rsidR="00CA4C76" w:rsidRPr="0043682C" w:rsidRDefault="00CA4C76" w:rsidP="008F6B44">
                      <w:pPr>
                        <w:pStyle w:val="FigureCaption"/>
                        <w:rPr>
                          <w:rFonts w:cs="Times New Roman"/>
                          <w:noProof/>
                        </w:rPr>
                      </w:pPr>
                      <w:bookmarkStart w:id="1796" w:name="_Ref37725781"/>
                      <w:bookmarkStart w:id="1797"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796"/>
                      <w:r>
                        <w:t>.  From left to right 10 symbols which have the greatest difference between prose and commented-out code are shown.  Parenthesis both open and close, underscore, equals, curly brace open and close, semi colon, quotation, comma</w:t>
                      </w:r>
                      <w:ins w:id="1798" w:author="Michael Decker" w:date="2020-04-18T20:16:00Z">
                        <w:r w:rsidR="00161261">
                          <w:t>,</w:t>
                        </w:r>
                      </w:ins>
                      <w:r>
                        <w:t xml:space="preserve"> and space.  Each value represented in the graph is the difference between </w:t>
                      </w:r>
                      <w:del w:id="1799" w:author="Michael Decker" w:date="2020-04-18T20:16:00Z">
                        <w:r w:rsidDel="00D578E3">
                          <w:delText>commented-</w:delText>
                        </w:r>
                      </w:del>
                      <w:r>
                        <w:t>commented out code and English Prose</w:t>
                      </w:r>
                      <w:ins w:id="1800" w:author="Michael Decker" w:date="2020-04-18T20:17:00Z">
                        <w:r w:rsidR="00A949C0">
                          <w:t>,</w:t>
                        </w:r>
                      </w:ins>
                      <w:del w:id="1801" w:author="Michael Decker" w:date="2020-04-18T20:17:00Z">
                        <w:r w:rsidDel="00A949C0">
                          <w:delText>,</w:delText>
                        </w:r>
                      </w:del>
                      <w:r>
                        <w:t xml:space="preserve"> all of which favor commented-out code.</w:t>
                      </w:r>
                      <w:bookmarkEnd w:id="1797"/>
                    </w:p>
                  </w:txbxContent>
                </v:textbox>
                <w10:wrap type="topAndBottom"/>
              </v:shape>
            </w:pict>
          </mc:Fallback>
        </mc:AlternateContent>
      </w:r>
      <w:r w:rsidRPr="002248ED">
        <w:rPr>
          <w:rFonts w:cs="Times New Roman"/>
          <w:szCs w:val="24"/>
        </w:rPr>
        <w:t xml:space="preserve">The original basis of the frequency approach is derived from the works of Dvorak </w:t>
      </w:r>
      <w:del w:id="1802" w:author="Michael Decker" w:date="2020-04-18T20:13:00Z">
        <w:r w:rsidRPr="002248ED" w:rsidDel="008870CA">
          <w:rPr>
            <w:rFonts w:cs="Times New Roman"/>
            <w:szCs w:val="24"/>
          </w:rPr>
          <w:delText xml:space="preserve"> </w:delText>
        </w:r>
      </w:del>
      <w:r w:rsidRPr="002248ED">
        <w:rPr>
          <w:rFonts w:cs="Times New Roman"/>
          <w:szCs w:val="24"/>
        </w:rPr>
        <w:t xml:space="preserve">who is </w:t>
      </w:r>
      <w:del w:id="1803" w:author="Michael Decker" w:date="2020-04-18T20:14:00Z">
        <w:r w:rsidRPr="002248ED" w:rsidDel="0062666E">
          <w:rPr>
            <w:rFonts w:cs="Times New Roman"/>
            <w:szCs w:val="24"/>
          </w:rPr>
          <w:delText xml:space="preserve">famous </w:delText>
        </w:r>
      </w:del>
      <w:ins w:id="1804" w:author="Michael Decker" w:date="2020-04-18T20:14:00Z">
        <w:r w:rsidR="0062666E">
          <w:rPr>
            <w:rFonts w:cs="Times New Roman"/>
            <w:szCs w:val="24"/>
          </w:rPr>
          <w:t>well-known</w:t>
        </w:r>
        <w:r w:rsidR="0062666E" w:rsidRPr="002248ED">
          <w:rPr>
            <w:rFonts w:cs="Times New Roman"/>
            <w:szCs w:val="24"/>
          </w:rPr>
          <w:t xml:space="preserve"> </w:t>
        </w:r>
      </w:ins>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ins w:id="1805" w:author="Michael Decker" w:date="2020-04-18T20:14:00Z">
        <w:r w:rsidR="000D5233">
          <w:rPr>
            <w:rFonts w:cs="Times New Roman"/>
            <w:szCs w:val="24"/>
          </w:rPr>
          <w:t>,</w:t>
        </w:r>
      </w:ins>
      <w:r w:rsidRPr="002248ED">
        <w:rPr>
          <w:rFonts w:cs="Times New Roman"/>
          <w:szCs w:val="24"/>
        </w:rPr>
        <w:t xml:space="preserve"> and relocated their positions </w:t>
      </w:r>
      <w:ins w:id="1806" w:author="Michael Decker" w:date="2020-04-18T20:14:00Z">
        <w:r w:rsidR="000D5233">
          <w:rPr>
            <w:rFonts w:cs="Times New Roman"/>
            <w:szCs w:val="24"/>
          </w:rPr>
          <w:t>on the keyboar</w:t>
        </w:r>
      </w:ins>
      <w:ins w:id="1807" w:author="Michael Decker" w:date="2020-04-18T20:15:00Z">
        <w:r w:rsidR="000D5233">
          <w:rPr>
            <w:rFonts w:cs="Times New Roman"/>
            <w:szCs w:val="24"/>
          </w:rPr>
          <w:t xml:space="preserve">d </w:t>
        </w:r>
      </w:ins>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ins w:id="1808" w:author="Michael Decker" w:date="2020-04-18T20:18:00Z">
        <w:r w:rsidR="00CD22BC">
          <w:rPr>
            <w:rFonts w:cs="Times New Roman"/>
            <w:szCs w:val="24"/>
          </w:rPr>
          <w:t>S</w:t>
        </w:r>
      </w:ins>
      <w:del w:id="1809" w:author="Michael Decker" w:date="2020-04-18T20:18:00Z">
        <w:r w:rsidRPr="002248ED" w:rsidDel="00CD22BC">
          <w:rPr>
            <w:rFonts w:cs="Times New Roman"/>
            <w:szCs w:val="24"/>
          </w:rPr>
          <w:delText>As s</w:delText>
        </w:r>
      </w:del>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del w:id="1810" w:author="Michael Decker" w:date="2020-04-18T20:18:00Z">
        <w:r w:rsidRPr="002248ED" w:rsidDel="00CD22BC">
          <w:rPr>
            <w:rFonts w:cs="Times New Roman"/>
            <w:szCs w:val="24"/>
          </w:rPr>
          <w:delText>,</w:delText>
        </w:r>
      </w:del>
      <w:r w:rsidRPr="002248ED">
        <w:rPr>
          <w:rFonts w:cs="Times New Roman"/>
          <w:szCs w:val="24"/>
        </w:rPr>
        <w:t xml:space="preserve"> </w:t>
      </w:r>
      <w:del w:id="1811" w:author="Michael Decker" w:date="2020-04-18T20:18:00Z">
        <w:r w:rsidRPr="002248ED" w:rsidDel="00CD22BC">
          <w:rPr>
            <w:rFonts w:cs="Times New Roman"/>
            <w:szCs w:val="24"/>
          </w:rPr>
          <w:delText xml:space="preserve">there </w:delText>
        </w:r>
      </w:del>
      <w:r w:rsidRPr="002248ED">
        <w:rPr>
          <w:rFonts w:cs="Times New Roman"/>
          <w:szCs w:val="24"/>
        </w:rPr>
        <w:t xml:space="preserve">are </w:t>
      </w:r>
      <w:del w:id="1812" w:author="Michael Decker" w:date="2020-04-18T20:17:00Z">
        <w:r w:rsidRPr="002248ED" w:rsidDel="00E9111C">
          <w:rPr>
            <w:rFonts w:cs="Times New Roman"/>
            <w:szCs w:val="24"/>
          </w:rPr>
          <w:delText xml:space="preserve">thirteen </w:delText>
        </w:r>
      </w:del>
      <w:ins w:id="1813" w:author="Michael Decker" w:date="2020-04-18T20:17:00Z">
        <w:r w:rsidR="00E9111C">
          <w:rPr>
            <w:rFonts w:cs="Times New Roman"/>
            <w:szCs w:val="24"/>
          </w:rPr>
          <w:t>ten</w:t>
        </w:r>
        <w:r w:rsidR="00E9111C" w:rsidRPr="002248ED">
          <w:rPr>
            <w:rFonts w:cs="Times New Roman"/>
            <w:szCs w:val="24"/>
          </w:rPr>
          <w:t xml:space="preserve"> </w:t>
        </w:r>
      </w:ins>
      <w:del w:id="1814" w:author="Michael Decker" w:date="2020-04-18T20:18:00Z">
        <w:r w:rsidRPr="002248ED" w:rsidDel="00ED7FDE">
          <w:rPr>
            <w:rFonts w:cs="Times New Roman"/>
            <w:szCs w:val="24"/>
          </w:rPr>
          <w:delText xml:space="preserve">symbols </w:delText>
        </w:r>
      </w:del>
      <w:ins w:id="1815" w:author="Michael Decker" w:date="2020-04-18T20:19:00Z">
        <w:r w:rsidR="00ED7FDE">
          <w:rPr>
            <w:rFonts w:cs="Times New Roman"/>
            <w:szCs w:val="24"/>
          </w:rPr>
          <w:t>characters</w:t>
        </w:r>
      </w:ins>
      <w:ins w:id="1816" w:author="Michael Decker" w:date="2020-04-18T20:18:00Z">
        <w:r w:rsidR="00ED7FDE" w:rsidRPr="002248ED">
          <w:rPr>
            <w:rFonts w:cs="Times New Roman"/>
            <w:szCs w:val="24"/>
          </w:rPr>
          <w:t xml:space="preserve"> </w:t>
        </w:r>
      </w:ins>
      <w:commentRangeStart w:id="1817"/>
      <w:ins w:id="1818" w:author="Michael Decker" w:date="2020-04-18T20:17:00Z">
        <w:r w:rsidR="0049258E">
          <w:rPr>
            <w:rFonts w:cs="Times New Roman"/>
            <w:szCs w:val="24"/>
          </w:rPr>
          <w:t xml:space="preserve">from our gold set </w:t>
        </w:r>
      </w:ins>
      <w:commentRangeEnd w:id="1817"/>
      <w:ins w:id="1819" w:author="Michael Decker" w:date="2020-04-18T20:18:00Z">
        <w:r w:rsidR="0049258E">
          <w:rPr>
            <w:rStyle w:val="CommentReference"/>
          </w:rPr>
          <w:commentReference w:id="1817"/>
        </w:r>
      </w:ins>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054C29E7" w:rsidR="008F6B44" w:rsidRPr="002248ED" w:rsidRDefault="008F6B44" w:rsidP="008F6B44">
      <w:pPr>
        <w:rPr>
          <w:rFonts w:cs="Times New Roman"/>
          <w:szCs w:val="24"/>
        </w:rPr>
      </w:pPr>
      <w:r w:rsidRPr="002248ED">
        <w:rPr>
          <w:rFonts w:cs="Times New Roman"/>
          <w:szCs w:val="24"/>
        </w:rPr>
        <w:t xml:space="preserve">The most staggering of these numbers is </w:t>
      </w:r>
      <w:del w:id="1820" w:author="Michael Decker" w:date="2020-04-18T20:19:00Z">
        <w:r w:rsidRPr="002248ED" w:rsidDel="00C95F87">
          <w:rPr>
            <w:rFonts w:cs="Times New Roman"/>
            <w:szCs w:val="24"/>
          </w:rPr>
          <w:delText xml:space="preserve">actually </w:delText>
        </w:r>
      </w:del>
      <w:r w:rsidRPr="002248ED">
        <w:rPr>
          <w:rFonts w:cs="Times New Roman"/>
          <w:szCs w:val="24"/>
        </w:rPr>
        <w:t xml:space="preserve">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60D30C6B" w:rsidR="008F6B44" w:rsidRDefault="008F6B44" w:rsidP="008F6B44">
      <w:pPr>
        <w:rPr>
          <w:rFonts w:cs="Times New Roman"/>
          <w:szCs w:val="24"/>
        </w:rPr>
      </w:pPr>
      <w:r w:rsidRPr="002248ED">
        <w:rPr>
          <w:rFonts w:cs="Times New Roman"/>
          <w:szCs w:val="24"/>
        </w:rPr>
        <w:t>In this example</w:t>
      </w:r>
      <w:ins w:id="1821" w:author="Michael Decker" w:date="2020-04-18T20:20:00Z">
        <w:r w:rsidR="00781421">
          <w:rPr>
            <w:rFonts w:cs="Times New Roman"/>
            <w:szCs w:val="24"/>
          </w:rPr>
          <w:t>,</w:t>
        </w:r>
      </w:ins>
      <w:r w:rsidRPr="002248ED">
        <w:rPr>
          <w:rFonts w:cs="Times New Roman"/>
          <w:szCs w:val="24"/>
        </w:rPr>
        <w:t xml:space="preserve"> the average size of a term is roughly 1 character and a total of five non-space based characters being present</w:t>
      </w:r>
      <w:ins w:id="1822" w:author="Michael Decker" w:date="2020-04-18T20:20:00Z">
        <w:r w:rsidR="00592418">
          <w:rPr>
            <w:rFonts w:cs="Times New Roman"/>
            <w:szCs w:val="24"/>
          </w:rPr>
          <w:t xml:space="preserve">.  </w:t>
        </w:r>
      </w:ins>
      <w:del w:id="1823" w:author="Michael Decker" w:date="2020-04-18T20:20:00Z">
        <w:r w:rsidRPr="002248ED" w:rsidDel="00592418">
          <w:rPr>
            <w:rFonts w:cs="Times New Roman"/>
            <w:szCs w:val="24"/>
          </w:rPr>
          <w:delText>, n</w:delText>
        </w:r>
      </w:del>
      <w:ins w:id="1824" w:author="Michael Decker" w:date="2020-04-18T20:20:00Z">
        <w:r w:rsidR="00592418">
          <w:rPr>
            <w:rFonts w:cs="Times New Roman"/>
            <w:szCs w:val="24"/>
          </w:rPr>
          <w:t>N</w:t>
        </w:r>
      </w:ins>
      <w:r w:rsidRPr="002248ED">
        <w:rPr>
          <w:rFonts w:cs="Times New Roman"/>
          <w:szCs w:val="24"/>
        </w:rPr>
        <w:t>ow</w:t>
      </w:r>
      <w:ins w:id="1825" w:author="Michael Decker" w:date="2020-04-18T20:20:00Z">
        <w:r w:rsidR="00592418">
          <w:rPr>
            <w:rFonts w:cs="Times New Roman"/>
            <w:szCs w:val="24"/>
          </w:rPr>
          <w:t>,</w:t>
        </w:r>
      </w:ins>
      <w:r w:rsidRPr="002248ED">
        <w:rPr>
          <w:rFonts w:cs="Times New Roman"/>
          <w:szCs w:val="24"/>
        </w:rPr>
        <w:t xml:space="preserve">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ins w:id="1826" w:author="Michael Decker" w:date="2020-04-18T20:20:00Z">
        <w:r w:rsidR="00592418">
          <w:rPr>
            <w:rFonts w:cs="Times New Roman"/>
            <w:szCs w:val="24"/>
          </w:rPr>
          <w:t xml:space="preserve">of </w:t>
        </w:r>
      </w:ins>
      <w:r w:rsidRPr="002248ED">
        <w:rPr>
          <w:rFonts w:cs="Times New Roman"/>
          <w:szCs w:val="24"/>
        </w:rPr>
        <w:t>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ins w:id="1827" w:author="Michael Decker" w:date="2020-04-18T20:35:00Z">
        <w:r w:rsidR="004B2E40">
          <w:rPr>
            <w:rFonts w:cs="Times New Roman"/>
            <w:szCs w:val="24"/>
          </w:rPr>
          <w:t xml:space="preserve">about </w:t>
        </w:r>
      </w:ins>
      <w:r w:rsidRPr="002248ED">
        <w:rPr>
          <w:rFonts w:cs="Times New Roman"/>
          <w:szCs w:val="24"/>
        </w:rPr>
        <w:t xml:space="preserve">the same space of total characters, </w:t>
      </w:r>
      <w:commentRangeStart w:id="1828"/>
      <w:del w:id="1829" w:author="Michael Decker" w:date="2020-04-18T20:27:00Z">
        <w:r w:rsidRPr="002248ED" w:rsidDel="003B73D6">
          <w:rPr>
            <w:rFonts w:cs="Times New Roman"/>
            <w:szCs w:val="24"/>
          </w:rPr>
          <w:delText>fifteen</w:delText>
        </w:r>
      </w:del>
      <w:del w:id="1830" w:author="Michael Decker" w:date="2020-04-18T20:21:00Z">
        <w:r w:rsidRPr="002248ED" w:rsidDel="00AD0450">
          <w:rPr>
            <w:rFonts w:cs="Times New Roman"/>
            <w:szCs w:val="24"/>
          </w:rPr>
          <w:delText>,</w:delText>
        </w:r>
      </w:del>
      <w:ins w:id="1831" w:author="Michael Decker" w:date="2020-04-18T20:27:00Z">
        <w:r w:rsidR="003B73D6">
          <w:rPr>
            <w:rFonts w:cs="Times New Roman"/>
            <w:szCs w:val="24"/>
          </w:rPr>
          <w:t>fourteen</w:t>
        </w:r>
      </w:ins>
      <w:r w:rsidRPr="002248ED">
        <w:rPr>
          <w:rFonts w:cs="Times New Roman"/>
          <w:szCs w:val="24"/>
        </w:rPr>
        <w:t xml:space="preserve"> </w:t>
      </w:r>
      <w:del w:id="1832" w:author="Michael Decker" w:date="2020-04-18T20:26:00Z">
        <w:r w:rsidRPr="002248ED" w:rsidDel="0057791F">
          <w:rPr>
            <w:rFonts w:cs="Times New Roman"/>
            <w:szCs w:val="24"/>
          </w:rPr>
          <w:delText xml:space="preserve">on </w:delText>
        </w:r>
        <w:r w:rsidRPr="002248ED" w:rsidDel="00861AC8">
          <w:rPr>
            <w:rFonts w:cs="Times New Roman"/>
            <w:szCs w:val="24"/>
          </w:rPr>
          <w:delText>average</w:delText>
        </w:r>
      </w:del>
      <w:ins w:id="1833" w:author="Michael Decker" w:date="2020-04-18T20:21:00Z">
        <w:r w:rsidR="00AD0450">
          <w:rPr>
            <w:rFonts w:cs="Times New Roman"/>
            <w:szCs w:val="24"/>
          </w:rPr>
          <w:t xml:space="preserve">in </w:t>
        </w:r>
      </w:ins>
      <w:ins w:id="1834" w:author="Michael Decker" w:date="2020-04-18T20:26:00Z">
        <w:r w:rsidR="00F24236">
          <w:rPr>
            <w:rFonts w:cs="Times New Roman"/>
            <w:szCs w:val="24"/>
          </w:rPr>
          <w:t>the above example</w:t>
        </w:r>
      </w:ins>
      <w:ins w:id="1835" w:author="Michael Decker" w:date="2020-04-18T20:21:00Z">
        <w:r w:rsidR="00AD0450">
          <w:rPr>
            <w:rFonts w:cs="Times New Roman"/>
            <w:szCs w:val="24"/>
          </w:rPr>
          <w:t>,</w:t>
        </w:r>
      </w:ins>
      <w:r w:rsidRPr="002248ED">
        <w:rPr>
          <w:rFonts w:cs="Times New Roman"/>
          <w:szCs w:val="24"/>
        </w:rPr>
        <w:t xml:space="preserve"> </w:t>
      </w:r>
      <w:commentRangeEnd w:id="1828"/>
      <w:r w:rsidR="00FE3384">
        <w:rPr>
          <w:rStyle w:val="CommentReference"/>
        </w:rPr>
        <w:commentReference w:id="1828"/>
      </w:r>
      <w:del w:id="1836" w:author="Michael Decker" w:date="2020-04-18T20:29:00Z">
        <w:r w:rsidRPr="002248ED" w:rsidDel="002D0244">
          <w:rPr>
            <w:rFonts w:cs="Times New Roman"/>
            <w:szCs w:val="24"/>
          </w:rPr>
          <w:delText>3</w:delText>
        </w:r>
      </w:del>
      <w:r w:rsidRPr="002248ED">
        <w:rPr>
          <w:rFonts w:cs="Times New Roman"/>
          <w:szCs w:val="24"/>
        </w:rPr>
        <w:t xml:space="preserve"> </w:t>
      </w:r>
      <w:ins w:id="1837" w:author="Michael Decker" w:date="2020-04-18T20:35:00Z">
        <w:r w:rsidR="00B946A9">
          <w:rPr>
            <w:rFonts w:cs="Times New Roman"/>
            <w:szCs w:val="24"/>
          </w:rPr>
          <w:t xml:space="preserve">about </w:t>
        </w:r>
      </w:ins>
      <w:ins w:id="1838" w:author="Michael Decker" w:date="2020-04-18T20:36:00Z">
        <w:r w:rsidR="00B946A9">
          <w:rPr>
            <w:rFonts w:cs="Times New Roman"/>
            <w:szCs w:val="24"/>
          </w:rPr>
          <w:t xml:space="preserve">3 </w:t>
        </w:r>
      </w:ins>
      <w:r w:rsidRPr="002248ED">
        <w:rPr>
          <w:rFonts w:cs="Times New Roman"/>
          <w:szCs w:val="24"/>
        </w:rPr>
        <w:t xml:space="preserve">words </w:t>
      </w:r>
      <w:del w:id="1839" w:author="Michael Decker" w:date="2020-04-18T20:36:00Z">
        <w:r w:rsidRPr="002248ED" w:rsidDel="0053466D">
          <w:rPr>
            <w:rFonts w:cs="Times New Roman"/>
            <w:szCs w:val="24"/>
          </w:rPr>
          <w:delText>would fit</w:delText>
        </w:r>
      </w:del>
      <w:ins w:id="1840" w:author="Michael Decker" w:date="2020-04-18T20:36:00Z">
        <w:r w:rsidR="0053466D">
          <w:rPr>
            <w:rFonts w:cs="Times New Roman"/>
            <w:szCs w:val="24"/>
          </w:rPr>
          <w:t>with</w:t>
        </w:r>
      </w:ins>
      <w:del w:id="1841" w:author="Michael Decker" w:date="2020-04-18T20:36:00Z">
        <w:r w:rsidRPr="002248ED" w:rsidDel="00B946A9">
          <w:rPr>
            <w:rFonts w:cs="Times New Roman"/>
            <w:szCs w:val="24"/>
          </w:rPr>
          <w:delText>, assuming that it ends in a period</w:delText>
        </w:r>
      </w:del>
      <w:r w:rsidRPr="002248ED">
        <w:rPr>
          <w:rFonts w:cs="Times New Roman"/>
          <w:szCs w:val="24"/>
        </w:rPr>
        <w:t xml:space="preserve"> </w:t>
      </w:r>
      <w:del w:id="1842" w:author="Michael Decker" w:date="2020-04-18T20:36:00Z">
        <w:r w:rsidRPr="002248ED" w:rsidDel="00B946A9">
          <w:rPr>
            <w:rFonts w:cs="Times New Roman"/>
            <w:szCs w:val="24"/>
          </w:rPr>
          <w:delText xml:space="preserve">and </w:delText>
        </w:r>
        <w:r w:rsidRPr="002248ED" w:rsidDel="0053466D">
          <w:rPr>
            <w:rFonts w:cs="Times New Roman"/>
            <w:szCs w:val="24"/>
          </w:rPr>
          <w:delText xml:space="preserve">contains </w:delText>
        </w:r>
      </w:del>
      <w:r w:rsidRPr="002248ED">
        <w:rPr>
          <w:rFonts w:cs="Times New Roman"/>
          <w:szCs w:val="24"/>
        </w:rPr>
        <w:t>2 spaces</w:t>
      </w:r>
      <w:ins w:id="1843" w:author="Michael Decker" w:date="2020-04-18T20:36:00Z">
        <w:r w:rsidR="0053466D">
          <w:rPr>
            <w:rFonts w:cs="Times New Roman"/>
            <w:szCs w:val="24"/>
          </w:rPr>
          <w:t xml:space="preserve"> wou</w:t>
        </w:r>
      </w:ins>
      <w:ins w:id="1844" w:author="Michael Decker" w:date="2020-04-18T20:37:00Z">
        <w:r w:rsidR="0053466D">
          <w:rPr>
            <w:rFonts w:cs="Times New Roman"/>
            <w:szCs w:val="24"/>
          </w:rPr>
          <w:t>ld fit</w:t>
        </w:r>
      </w:ins>
      <w:ins w:id="1845" w:author="Michael Decker" w:date="2020-04-18T20:36:00Z">
        <w:r w:rsidR="00B946A9">
          <w:rPr>
            <w:rFonts w:cs="Times New Roman"/>
            <w:szCs w:val="24"/>
          </w:rPr>
          <w:t xml:space="preserve"> (total of 16.1)</w:t>
        </w:r>
      </w:ins>
      <w:r>
        <w:rPr>
          <w:rFonts w:cs="Times New Roman"/>
          <w:szCs w:val="24"/>
        </w:rPr>
        <w:t xml:space="preserve">. </w:t>
      </w:r>
      <w:del w:id="1846" w:author="Michael Decker" w:date="2020-04-18T20:37:00Z">
        <w:r w:rsidDel="00097EBA">
          <w:rPr>
            <w:rFonts w:cs="Times New Roman"/>
            <w:szCs w:val="24"/>
          </w:rPr>
          <w:delText xml:space="preserve"> The average length of a comment in our study is 40.5 characters.  </w:delText>
        </w:r>
      </w:del>
      <w:r w:rsidRPr="002248ED">
        <w:rPr>
          <w:rFonts w:cs="Times New Roman"/>
          <w:szCs w:val="24"/>
        </w:rPr>
        <w:t>Importantly, what this means is that spaces would be making up about 1</w:t>
      </w:r>
      <w:ins w:id="1847" w:author="Michael Decker" w:date="2020-04-18T20:37:00Z">
        <w:r w:rsidR="00A34893">
          <w:rPr>
            <w:rFonts w:cs="Times New Roman"/>
            <w:szCs w:val="24"/>
          </w:rPr>
          <w:t>2</w:t>
        </w:r>
      </w:ins>
      <w:del w:id="1848" w:author="Michael Decker" w:date="2020-04-18T20:37:00Z">
        <w:r w:rsidRPr="002248ED" w:rsidDel="00A34893">
          <w:rPr>
            <w:rFonts w:cs="Times New Roman"/>
            <w:szCs w:val="24"/>
          </w:rPr>
          <w:delText>3</w:delText>
        </w:r>
      </w:del>
      <w:r w:rsidRPr="002248ED">
        <w:rPr>
          <w:rFonts w:cs="Times New Roman"/>
          <w:szCs w:val="24"/>
        </w:rPr>
        <w:t xml:space="preserve">% of the total number of characters in the line which is </w:t>
      </w:r>
      <w:del w:id="1849" w:author="Michael Decker" w:date="2020-04-18T20:39:00Z">
        <w:r w:rsidRPr="002248ED" w:rsidDel="002C4EF2">
          <w:rPr>
            <w:rFonts w:cs="Times New Roman"/>
            <w:szCs w:val="24"/>
          </w:rPr>
          <w:delText xml:space="preserve">roughly </w:delText>
        </w:r>
      </w:del>
      <w:del w:id="1850" w:author="Michael Decker" w:date="2020-04-18T20:38:00Z">
        <w:r w:rsidDel="00097EBA">
          <w:rPr>
            <w:rFonts w:cs="Times New Roman"/>
            <w:szCs w:val="24"/>
          </w:rPr>
          <w:delText>78</w:delText>
        </w:r>
        <w:r w:rsidRPr="002248ED" w:rsidDel="00097EBA">
          <w:rPr>
            <w:rFonts w:cs="Times New Roman"/>
            <w:szCs w:val="24"/>
          </w:rPr>
          <w:delText>% less spaces than the commented-out code example</w:delText>
        </w:r>
      </w:del>
      <w:ins w:id="1851" w:author="Michael Decker" w:date="2020-04-18T20:38:00Z">
        <w:r w:rsidR="00097EBA">
          <w:rPr>
            <w:rFonts w:cs="Times New Roman"/>
            <w:szCs w:val="24"/>
          </w:rPr>
          <w:t>considerably less than in the commented-out code example</w:t>
        </w:r>
      </w:ins>
      <w:r>
        <w:rPr>
          <w:rFonts w:cs="Times New Roman"/>
          <w:szCs w:val="24"/>
        </w:rPr>
        <w:t xml:space="preserve">.  </w:t>
      </w:r>
      <w:r w:rsidRPr="002248ED">
        <w:rPr>
          <w:rFonts w:cs="Times New Roman"/>
          <w:szCs w:val="24"/>
        </w:rPr>
        <w:t>Th</w:t>
      </w:r>
      <w:del w:id="1852" w:author="Michael Decker" w:date="2020-04-18T20:39:00Z">
        <w:r w:rsidRPr="002248ED" w:rsidDel="002C4EF2">
          <w:rPr>
            <w:rFonts w:cs="Times New Roman"/>
            <w:szCs w:val="24"/>
          </w:rPr>
          <w:delText>ese method</w:delText>
        </w:r>
      </w:del>
      <w:ins w:id="1853" w:author="Michael Decker" w:date="2020-04-18T20:39:00Z">
        <w:r w:rsidR="002C4EF2">
          <w:rPr>
            <w:rFonts w:cs="Times New Roman"/>
            <w:szCs w:val="24"/>
          </w:rPr>
          <w:t>is ob</w:t>
        </w:r>
      </w:ins>
      <w:ins w:id="1854" w:author="Michael Decker" w:date="2020-04-18T20:40:00Z">
        <w:r w:rsidR="002C4EF2">
          <w:rPr>
            <w:rFonts w:cs="Times New Roman"/>
            <w:szCs w:val="24"/>
          </w:rPr>
          <w:t xml:space="preserve">servation </w:t>
        </w:r>
      </w:ins>
      <w:del w:id="1855" w:author="Michael Decker" w:date="2020-04-18T20:39:00Z">
        <w:r w:rsidRPr="002248ED" w:rsidDel="002C4EF2">
          <w:rPr>
            <w:rFonts w:cs="Times New Roman"/>
            <w:szCs w:val="24"/>
          </w:rPr>
          <w:delText xml:space="preserve">s </w:delText>
        </w:r>
      </w:del>
      <w:r w:rsidRPr="002248ED">
        <w:rPr>
          <w:rFonts w:cs="Times New Roman"/>
          <w:szCs w:val="24"/>
        </w:rPr>
        <w:t>continue</w:t>
      </w:r>
      <w:ins w:id="1856" w:author="Michael Decker" w:date="2020-04-18T20:40:00Z">
        <w:r w:rsidR="00E06495">
          <w:rPr>
            <w:rFonts w:cs="Times New Roman"/>
            <w:szCs w:val="24"/>
          </w:rPr>
          <w:t>s</w:t>
        </w:r>
      </w:ins>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del w:id="1857" w:author="Michael Decker" w:date="2020-04-18T20:41:00Z">
        <w:r w:rsidRPr="002248ED" w:rsidDel="00E507EA">
          <w:rPr>
            <w:rFonts w:cs="Times New Roman"/>
            <w:szCs w:val="24"/>
          </w:rPr>
          <w:delText xml:space="preserve">scanning </w:delText>
        </w:r>
      </w:del>
      <w:ins w:id="1858" w:author="Michael Decker" w:date="2020-04-18T20:41:00Z">
        <w:r w:rsidR="00E507EA">
          <w:rPr>
            <w:rFonts w:cs="Times New Roman"/>
            <w:szCs w:val="24"/>
          </w:rPr>
          <w:t>processing</w:t>
        </w:r>
        <w:r w:rsidR="00E507EA" w:rsidRPr="002248ED">
          <w:rPr>
            <w:rFonts w:cs="Times New Roman"/>
            <w:szCs w:val="24"/>
          </w:rPr>
          <w:t xml:space="preserve"> </w:t>
        </w:r>
      </w:ins>
      <w:r w:rsidRPr="002248ED">
        <w:rPr>
          <w:rFonts w:cs="Times New Roman"/>
          <w:szCs w:val="24"/>
        </w:rPr>
        <w:t>a variety of source code</w:t>
      </w:r>
      <w:ins w:id="1859" w:author="Michael Decker" w:date="2020-04-18T20:40:00Z">
        <w:r w:rsidR="00E507EA">
          <w:rPr>
            <w:rFonts w:cs="Times New Roman"/>
            <w:szCs w:val="24"/>
          </w:rPr>
          <w:t>,</w:t>
        </w:r>
      </w:ins>
      <w:r w:rsidRPr="002248ED">
        <w:rPr>
          <w:rFonts w:cs="Times New Roman"/>
          <w:szCs w:val="24"/>
        </w:rPr>
        <w:t xml:space="preserve"> you are able to create </w:t>
      </w:r>
      <w:ins w:id="1860" w:author="Michael Decker" w:date="2020-04-18T20:41:00Z">
        <w:r w:rsidR="00497F32">
          <w:rPr>
            <w:rFonts w:cs="Times New Roman"/>
            <w:szCs w:val="24"/>
          </w:rPr>
          <w:t xml:space="preserve">a wide variety of </w:t>
        </w:r>
      </w:ins>
      <w:r w:rsidRPr="002248ED">
        <w:rPr>
          <w:rFonts w:cs="Times New Roman"/>
          <w:szCs w:val="24"/>
        </w:rPr>
        <w:t>frequency distributions</w:t>
      </w:r>
      <w:del w:id="1861" w:author="Michael Decker" w:date="2020-04-18T20:41:00Z">
        <w:r w:rsidRPr="002248ED" w:rsidDel="00497F32">
          <w:rPr>
            <w:rFonts w:cs="Times New Roman"/>
            <w:szCs w:val="24"/>
          </w:rPr>
          <w:delText xml:space="preserve"> that are consistent</w:delText>
        </w:r>
      </w:del>
      <w:r>
        <w:rPr>
          <w:rFonts w:cs="Times New Roman"/>
          <w:szCs w:val="24"/>
        </w:rPr>
        <w:t xml:space="preserve">.  </w:t>
      </w:r>
      <w:r w:rsidRPr="002248ED">
        <w:rPr>
          <w:rFonts w:cs="Times New Roman"/>
          <w:szCs w:val="24"/>
        </w:rPr>
        <w:t>In the case of the final frequency distributions used in this research</w:t>
      </w:r>
      <w:ins w:id="1862" w:author="Michael Decker" w:date="2020-04-18T20:40:00Z">
        <w:r w:rsidR="00E507EA">
          <w:rPr>
            <w:rFonts w:cs="Times New Roman"/>
            <w:szCs w:val="24"/>
          </w:rPr>
          <w:t>,</w:t>
        </w:r>
      </w:ins>
      <w:r w:rsidRPr="002248ED">
        <w:rPr>
          <w:rFonts w:cs="Times New Roman"/>
          <w:szCs w:val="24"/>
        </w:rPr>
        <w:t xml:space="preserve"> the values are pulled from code and comments from amongst different projects, ensuring that </w:t>
      </w:r>
      <w:del w:id="1863" w:author="Michael Decker" w:date="2020-04-18T20:45:00Z">
        <w:r w:rsidRPr="002248ED" w:rsidDel="00346434">
          <w:rPr>
            <w:rFonts w:cs="Times New Roman"/>
            <w:szCs w:val="24"/>
          </w:rPr>
          <w:delText xml:space="preserve">it </w:delText>
        </w:r>
      </w:del>
      <w:ins w:id="1864" w:author="Michael Decker" w:date="2020-04-18T20:45:00Z">
        <w:r w:rsidR="00346434">
          <w:rPr>
            <w:rFonts w:cs="Times New Roman"/>
            <w:szCs w:val="24"/>
          </w:rPr>
          <w:t>we</w:t>
        </w:r>
        <w:r w:rsidR="00346434" w:rsidRPr="002248ED">
          <w:rPr>
            <w:rFonts w:cs="Times New Roman"/>
            <w:szCs w:val="24"/>
          </w:rPr>
          <w:t xml:space="preserve"> </w:t>
        </w:r>
      </w:ins>
      <w:r w:rsidRPr="002248ED">
        <w:rPr>
          <w:rFonts w:cs="Times New Roman"/>
          <w:szCs w:val="24"/>
        </w:rPr>
        <w:t>get</w:t>
      </w:r>
      <w:del w:id="1865" w:author="Michael Decker" w:date="2020-04-18T20:45:00Z">
        <w:r w:rsidRPr="002248ED" w:rsidDel="00346434">
          <w:rPr>
            <w:rFonts w:cs="Times New Roman"/>
            <w:szCs w:val="24"/>
          </w:rPr>
          <w:delText>s</w:delText>
        </w:r>
      </w:del>
      <w:r w:rsidRPr="002248ED">
        <w:rPr>
          <w:rFonts w:cs="Times New Roman"/>
          <w:szCs w:val="24"/>
        </w:rPr>
        <w:t xml:space="preserve"> a good </w:t>
      </w:r>
      <w:del w:id="1866" w:author="Michael Decker" w:date="2020-04-18T20:46:00Z">
        <w:r w:rsidRPr="002248ED" w:rsidDel="00E57E8C">
          <w:rPr>
            <w:rFonts w:cs="Times New Roman"/>
            <w:szCs w:val="24"/>
          </w:rPr>
          <w:delText xml:space="preserve">general </w:delText>
        </w:r>
      </w:del>
      <w:r w:rsidRPr="002248ED">
        <w:rPr>
          <w:rFonts w:cs="Times New Roman"/>
          <w:szCs w:val="24"/>
        </w:rPr>
        <w:t xml:space="preserve">representation of what </w:t>
      </w:r>
      <w:ins w:id="1867" w:author="Michael Decker" w:date="2020-04-18T20:47:00Z">
        <w:r w:rsidR="00E57E8C">
          <w:rPr>
            <w:rFonts w:cs="Times New Roman"/>
            <w:szCs w:val="24"/>
          </w:rPr>
          <w:t xml:space="preserve">the </w:t>
        </w:r>
      </w:ins>
      <w:del w:id="1868" w:author="Michael Decker" w:date="2020-04-18T20:47:00Z">
        <w:r w:rsidRPr="002248ED" w:rsidDel="00E57E8C">
          <w:rPr>
            <w:rFonts w:cs="Times New Roman"/>
            <w:szCs w:val="24"/>
          </w:rPr>
          <w:delText xml:space="preserve">a </w:delText>
        </w:r>
      </w:del>
      <w:r w:rsidRPr="002248ED">
        <w:rPr>
          <w:rFonts w:cs="Times New Roman"/>
          <w:szCs w:val="24"/>
        </w:rPr>
        <w:t>frequency distribution</w:t>
      </w:r>
      <w:ins w:id="1869" w:author="Michael Decker" w:date="2020-04-18T20:47:00Z">
        <w:r w:rsidR="00E57E8C">
          <w:rPr>
            <w:rFonts w:cs="Times New Roman"/>
            <w:szCs w:val="24"/>
          </w:rPr>
          <w:t>s</w:t>
        </w:r>
      </w:ins>
      <w:r w:rsidRPr="002248ED">
        <w:rPr>
          <w:rFonts w:cs="Times New Roman"/>
          <w:szCs w:val="24"/>
        </w:rPr>
        <w:t xml:space="preserve"> </w:t>
      </w:r>
      <w:del w:id="1870" w:author="Michael Decker" w:date="2020-04-18T20:44:00Z">
        <w:r w:rsidRPr="002248ED" w:rsidDel="00D34C42">
          <w:rPr>
            <w:rFonts w:cs="Times New Roman"/>
            <w:szCs w:val="24"/>
          </w:rPr>
          <w:delText xml:space="preserve">should look </w:delText>
        </w:r>
        <w:r w:rsidRPr="002248ED" w:rsidDel="000A3EEC">
          <w:rPr>
            <w:rFonts w:cs="Times New Roman"/>
            <w:szCs w:val="24"/>
          </w:rPr>
          <w:delText xml:space="preserve">like </w:delText>
        </w:r>
      </w:del>
      <w:ins w:id="1871" w:author="Michael Decker" w:date="2020-04-18T20:47:00Z">
        <w:r w:rsidR="00E57E8C">
          <w:rPr>
            <w:rFonts w:cs="Times New Roman"/>
            <w:szCs w:val="24"/>
          </w:rPr>
          <w:t>are</w:t>
        </w:r>
      </w:ins>
      <w:ins w:id="1872" w:author="Michael Decker" w:date="2020-04-18T20:44:00Z">
        <w:r w:rsidR="000A3EEC" w:rsidRPr="002248ED">
          <w:rPr>
            <w:rFonts w:cs="Times New Roman"/>
            <w:szCs w:val="24"/>
          </w:rPr>
          <w:t xml:space="preserve"> </w:t>
        </w:r>
      </w:ins>
      <w:ins w:id="1873" w:author="Michael Decker" w:date="2020-04-18T20:42:00Z">
        <w:r w:rsidR="004240A1">
          <w:rPr>
            <w:rFonts w:cs="Times New Roman"/>
            <w:szCs w:val="24"/>
          </w:rPr>
          <w:t>for commented</w:t>
        </w:r>
      </w:ins>
      <w:ins w:id="1874" w:author="Michael Decker" w:date="2020-04-18T20:47:00Z">
        <w:r w:rsidR="008221E9">
          <w:rPr>
            <w:rFonts w:cs="Times New Roman"/>
            <w:szCs w:val="24"/>
          </w:rPr>
          <w:t>-</w:t>
        </w:r>
      </w:ins>
      <w:ins w:id="1875" w:author="Michael Decker" w:date="2020-04-18T20:42:00Z">
        <w:r w:rsidR="004240A1">
          <w:rPr>
            <w:rFonts w:cs="Times New Roman"/>
            <w:szCs w:val="24"/>
          </w:rPr>
          <w:t xml:space="preserve">out code and English prose.  </w:t>
        </w:r>
      </w:ins>
      <w:del w:id="1876" w:author="Michael Decker" w:date="2020-04-18T20:42:00Z">
        <w:r w:rsidRPr="002248ED" w:rsidDel="004240A1">
          <w:rPr>
            <w:rFonts w:cs="Times New Roman"/>
            <w:szCs w:val="24"/>
          </w:rPr>
          <w:delText>and</w:delText>
        </w:r>
      </w:del>
      <w:ins w:id="1877" w:author="Michael Decker" w:date="2020-04-18T20:42:00Z">
        <w:r w:rsidR="004240A1">
          <w:rPr>
            <w:rFonts w:cs="Times New Roman"/>
            <w:szCs w:val="24"/>
          </w:rPr>
          <w:t>This</w:t>
        </w:r>
      </w:ins>
      <w:r w:rsidRPr="002248ED">
        <w:rPr>
          <w:rFonts w:cs="Times New Roman"/>
          <w:szCs w:val="24"/>
        </w:rPr>
        <w:t xml:space="preserve"> helps with generalizability and avoiding overfitting</w:t>
      </w:r>
      <w:r>
        <w:rPr>
          <w:rFonts w:cs="Times New Roman"/>
          <w:szCs w:val="24"/>
        </w:rPr>
        <w:t xml:space="preserve">. </w:t>
      </w:r>
      <w:del w:id="1878" w:author="Michael Decker" w:date="2020-04-18T20:47:00Z">
        <w:r w:rsidDel="008221E9">
          <w:rPr>
            <w:rFonts w:cs="Times New Roman"/>
            <w:szCs w:val="24"/>
          </w:rPr>
          <w:delText xml:space="preserve"> </w:delText>
        </w:r>
        <w:r w:rsidRPr="002248ED" w:rsidDel="008221E9">
          <w:rPr>
            <w:rFonts w:cs="Times New Roman"/>
            <w:szCs w:val="24"/>
          </w:rPr>
          <w:delText xml:space="preserve">Of course, an added benefit to this is if you are examining code and comments that are required to follow a very specific structure then the process is equally as beneficially once the </w:delText>
        </w:r>
      </w:del>
      <w:del w:id="1879" w:author="Michael Decker" w:date="2020-04-18T20:45:00Z">
        <w:r w:rsidRPr="002248ED" w:rsidDel="007819B1">
          <w:rPr>
            <w:rFonts w:cs="Times New Roman"/>
            <w:szCs w:val="24"/>
          </w:rPr>
          <w:delText xml:space="preserve">scanning </w:delText>
        </w:r>
      </w:del>
      <w:del w:id="1880" w:author="Michael Decker" w:date="2020-04-18T20:47:00Z">
        <w:r w:rsidRPr="002248ED" w:rsidDel="008221E9">
          <w:rPr>
            <w:rFonts w:cs="Times New Roman"/>
            <w:szCs w:val="24"/>
          </w:rPr>
          <w:delText>process is complete</w:delText>
        </w:r>
        <w:r w:rsidDel="008221E9">
          <w:rPr>
            <w:rFonts w:cs="Times New Roman"/>
            <w:szCs w:val="24"/>
          </w:rPr>
          <w:delText xml:space="preserve">.  </w:delText>
        </w:r>
      </w:del>
    </w:p>
    <w:p w14:paraId="1FC91C6F" w14:textId="395599CD" w:rsidR="008F6B44" w:rsidRDefault="008F6B44" w:rsidP="008F6B44">
      <w:pPr>
        <w:rPr>
          <w:rFonts w:cs="Times New Roman"/>
          <w:szCs w:val="24"/>
        </w:rPr>
      </w:pPr>
      <w:r>
        <w:rPr>
          <w:rFonts w:cs="Times New Roman"/>
          <w:szCs w:val="24"/>
        </w:rPr>
        <w:t>We now explain and illustrate via an example how we compute</w:t>
      </w:r>
      <w:del w:id="1881" w:author="Michael Decker" w:date="2020-04-18T20:51:00Z">
        <w:r w:rsidDel="00F91982">
          <w:rPr>
            <w:rFonts w:cs="Times New Roman"/>
            <w:szCs w:val="24"/>
          </w:rPr>
          <w:delText>r</w:delText>
        </w:r>
      </w:del>
      <w:r>
        <w:rPr>
          <w:rFonts w:cs="Times New Roman"/>
          <w:szCs w:val="24"/>
        </w:rPr>
        <w:t xml:space="preserve"> frequencies for a comment line.  </w:t>
      </w:r>
      <w:r w:rsidRPr="002248ED">
        <w:rPr>
          <w:rFonts w:cs="Times New Roman"/>
          <w:szCs w:val="24"/>
        </w:rPr>
        <w:t xml:space="preserve">The way this is done is by taking </w:t>
      </w:r>
      <w:del w:id="1882" w:author="Michael Decker" w:date="2020-04-18T20:48:00Z">
        <w:r w:rsidRPr="002248ED" w:rsidDel="008221E9">
          <w:rPr>
            <w:rFonts w:cs="Times New Roman"/>
            <w:szCs w:val="24"/>
          </w:rPr>
          <w:delText xml:space="preserve">each line one at a time and verifying </w:delText>
        </w:r>
      </w:del>
      <w:r w:rsidRPr="002248ED">
        <w:rPr>
          <w:rFonts w:cs="Times New Roman"/>
          <w:szCs w:val="24"/>
        </w:rPr>
        <w:t xml:space="preserve">each character </w:t>
      </w:r>
      <w:ins w:id="1883" w:author="Michael Decker" w:date="2020-04-18T20:48:00Z">
        <w:r w:rsidR="00CD4311">
          <w:rPr>
            <w:rFonts w:cs="Times New Roman"/>
            <w:szCs w:val="24"/>
          </w:rPr>
          <w:t xml:space="preserve">one at a </w:t>
        </w:r>
      </w:ins>
      <w:ins w:id="1884" w:author="Michael Decker" w:date="2020-04-18T20:49:00Z">
        <w:r w:rsidR="00CD4311">
          <w:rPr>
            <w:rFonts w:cs="Times New Roman"/>
            <w:szCs w:val="24"/>
          </w:rPr>
          <w:t>time</w:t>
        </w:r>
        <w:r w:rsidR="00BA2160">
          <w:rPr>
            <w:rFonts w:cs="Times New Roman"/>
            <w:szCs w:val="24"/>
          </w:rPr>
          <w:t xml:space="preserve">, </w:t>
        </w:r>
      </w:ins>
      <w:r w:rsidRPr="002248ED">
        <w:rPr>
          <w:rFonts w:cs="Times New Roman"/>
          <w:szCs w:val="24"/>
        </w:rPr>
        <w:t>convert</w:t>
      </w:r>
      <w:ins w:id="1885" w:author="Michael Decker" w:date="2020-04-18T20:49:00Z">
        <w:r w:rsidR="004143C6">
          <w:rPr>
            <w:rFonts w:cs="Times New Roman"/>
            <w:szCs w:val="24"/>
          </w:rPr>
          <w:t>ing it</w:t>
        </w:r>
      </w:ins>
      <w:del w:id="1886" w:author="Michael Decker" w:date="2020-04-18T20:49:00Z">
        <w:r w:rsidRPr="002248ED" w:rsidDel="004143C6">
          <w:rPr>
            <w:rFonts w:cs="Times New Roman"/>
            <w:szCs w:val="24"/>
          </w:rPr>
          <w:delText>ed</w:delText>
        </w:r>
      </w:del>
      <w:r w:rsidRPr="002248ED">
        <w:rPr>
          <w:rFonts w:cs="Times New Roman"/>
          <w:szCs w:val="24"/>
        </w:rPr>
        <w:t xml:space="preserve"> to lowercase for normalization</w:t>
      </w:r>
      <w:ins w:id="1887" w:author="Michael Decker" w:date="2020-04-18T20:49:00Z">
        <w:r w:rsidR="00164E47">
          <w:rPr>
            <w:rFonts w:cs="Times New Roman"/>
            <w:szCs w:val="24"/>
          </w:rPr>
          <w:t>, and then storing the current count of that character in a dictionary</w:t>
        </w:r>
      </w:ins>
      <w:del w:id="1888" w:author="Michael Decker" w:date="2020-04-18T20:49:00Z">
        <w:r w:rsidRPr="002248ED" w:rsidDel="00164E47">
          <w:rPr>
            <w:rFonts w:cs="Times New Roman"/>
            <w:szCs w:val="24"/>
          </w:rPr>
          <w:delText xml:space="preserve"> against a dictionary of characters and then consequently stored in the dictionary</w:delText>
        </w:r>
      </w:del>
      <w:r>
        <w:rPr>
          <w:rFonts w:cs="Times New Roman"/>
          <w:szCs w:val="24"/>
        </w:rPr>
        <w:t xml:space="preserve">.  </w:t>
      </w:r>
      <w:r w:rsidRPr="002248ED">
        <w:rPr>
          <w:rFonts w:cs="Times New Roman"/>
          <w:szCs w:val="24"/>
        </w:rPr>
        <w:t xml:space="preserve">Once the entire line has been read and all characters have been </w:t>
      </w:r>
      <w:del w:id="1889" w:author="Michael Decker" w:date="2020-04-18T20:50:00Z">
        <w:r w:rsidRPr="002248ED" w:rsidDel="00123CEC">
          <w:rPr>
            <w:rFonts w:cs="Times New Roman"/>
            <w:szCs w:val="24"/>
          </w:rPr>
          <w:delText xml:space="preserve">stored </w:delText>
        </w:r>
      </w:del>
      <w:ins w:id="1890" w:author="Michael Decker" w:date="2020-04-18T20:50:00Z">
        <w:r w:rsidR="00123CEC">
          <w:rPr>
            <w:rFonts w:cs="Times New Roman"/>
            <w:szCs w:val="24"/>
          </w:rPr>
          <w:t>counted</w:t>
        </w:r>
        <w:r w:rsidR="00123CEC" w:rsidRPr="002248ED">
          <w:rPr>
            <w:rFonts w:cs="Times New Roman"/>
            <w:szCs w:val="24"/>
          </w:rPr>
          <w:t xml:space="preserve"> </w:t>
        </w:r>
      </w:ins>
      <w:del w:id="1891" w:author="Michael Decker" w:date="2020-04-18T20:50:00Z">
        <w:r w:rsidRPr="002248ED" w:rsidDel="00C116E5">
          <w:rPr>
            <w:rFonts w:cs="Times New Roman"/>
            <w:szCs w:val="24"/>
          </w:rPr>
          <w:delText>and a final count of characters is obtained</w:delText>
        </w:r>
      </w:del>
      <w:r>
        <w:rPr>
          <w:rFonts w:cs="Times New Roman"/>
          <w:szCs w:val="24"/>
        </w:rPr>
        <w:t>,</w:t>
      </w:r>
      <w:r w:rsidRPr="002248ED">
        <w:rPr>
          <w:rFonts w:cs="Times New Roman"/>
          <w:szCs w:val="24"/>
        </w:rPr>
        <w:t xml:space="preserve"> the frequency of each character </w:t>
      </w:r>
      <w:del w:id="1892" w:author="Michael Decker" w:date="2020-04-18T20:50:00Z">
        <w:r w:rsidRPr="002248ED" w:rsidDel="00F91982">
          <w:rPr>
            <w:rFonts w:cs="Times New Roman"/>
            <w:szCs w:val="24"/>
          </w:rPr>
          <w:delText xml:space="preserve">is </w:delText>
        </w:r>
      </w:del>
      <w:ins w:id="1893" w:author="Michael Decker" w:date="2020-04-18T20:50:00Z">
        <w:r w:rsidR="00107356">
          <w:rPr>
            <w:rFonts w:cs="Times New Roman"/>
            <w:szCs w:val="24"/>
          </w:rPr>
          <w:t xml:space="preserve">out of the total </w:t>
        </w:r>
      </w:ins>
      <w:ins w:id="1894" w:author="Michael Decker" w:date="2020-04-18T20:51:00Z">
        <w:r w:rsidR="00F91982">
          <w:rPr>
            <w:rFonts w:cs="Times New Roman"/>
            <w:szCs w:val="24"/>
          </w:rPr>
          <w:t xml:space="preserve">number of characters </w:t>
        </w:r>
      </w:ins>
      <w:ins w:id="1895" w:author="Michael Decker" w:date="2020-04-18T20:50:00Z">
        <w:r w:rsidR="00107356">
          <w:rPr>
            <w:rFonts w:cs="Times New Roman"/>
            <w:szCs w:val="24"/>
          </w:rPr>
          <w:t>for that line is</w:t>
        </w:r>
        <w:r w:rsidR="00F91982">
          <w:rPr>
            <w:rFonts w:cs="Times New Roman"/>
            <w:szCs w:val="24"/>
          </w:rPr>
          <w:t xml:space="preserve"> </w:t>
        </w:r>
      </w:ins>
      <w:r w:rsidRPr="002248ED">
        <w:rPr>
          <w:rFonts w:cs="Times New Roman"/>
          <w:szCs w:val="24"/>
        </w:rPr>
        <w:t>calculated and stored in a list</w:t>
      </w:r>
      <w:r>
        <w:rPr>
          <w:rFonts w:cs="Times New Roman"/>
          <w:szCs w:val="24"/>
        </w:rPr>
        <w:t xml:space="preserve">.  </w:t>
      </w:r>
      <w:del w:id="1896" w:author="Michael Decker" w:date="2020-04-18T20:51:00Z">
        <w:r w:rsidDel="000A0EE2">
          <w:rPr>
            <w:rFonts w:cs="Times New Roman"/>
            <w:szCs w:val="24"/>
          </w:rPr>
          <w:delText xml:space="preserve">This </w:delText>
        </w:r>
        <w:r w:rsidRPr="002248ED" w:rsidDel="000A0EE2">
          <w:rPr>
            <w:rFonts w:cs="Times New Roman"/>
            <w:szCs w:val="24"/>
          </w:rPr>
          <w:delText>ensu</w:delText>
        </w:r>
        <w:r w:rsidDel="000A0EE2">
          <w:rPr>
            <w:rFonts w:cs="Times New Roman"/>
            <w:szCs w:val="24"/>
          </w:rPr>
          <w:delText xml:space="preserve">res </w:delText>
        </w:r>
        <w:r w:rsidRPr="002248ED" w:rsidDel="000A0EE2">
          <w:rPr>
            <w:rFonts w:cs="Times New Roman"/>
            <w:szCs w:val="24"/>
          </w:rPr>
          <w:delText>that they remain in order by using key based verification</w:delText>
        </w:r>
        <w:r w:rsidDel="000A0EE2">
          <w:rPr>
            <w:rFonts w:cs="Times New Roman"/>
            <w:szCs w:val="24"/>
          </w:rPr>
          <w:delText xml:space="preserve">.  </w:delText>
        </w:r>
      </w:del>
      <w:r>
        <w:rPr>
          <w:rFonts w:cs="Times New Roman"/>
          <w:szCs w:val="24"/>
        </w:rPr>
        <w:t xml:space="preserve">This </w:t>
      </w:r>
      <w:del w:id="1897" w:author="Michael Decker" w:date="2020-04-18T20:51:00Z">
        <w:r w:rsidDel="009268F1">
          <w:rPr>
            <w:rFonts w:cs="Times New Roman"/>
            <w:szCs w:val="24"/>
          </w:rPr>
          <w:delText xml:space="preserve">was </w:delText>
        </w:r>
      </w:del>
      <w:ins w:id="1898" w:author="Michael Decker" w:date="2020-04-18T20:51:00Z">
        <w:r w:rsidR="009268F1">
          <w:rPr>
            <w:rFonts w:cs="Times New Roman"/>
            <w:szCs w:val="24"/>
          </w:rPr>
          <w:t>is</w:t>
        </w:r>
        <w:r w:rsidR="009268F1">
          <w:rPr>
            <w:rFonts w:cs="Times New Roman"/>
            <w:szCs w:val="24"/>
          </w:rPr>
          <w:t xml:space="preserve"> </w:t>
        </w:r>
      </w:ins>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ins w:id="1899" w:author="Michael Decker" w:date="2020-04-18T20:53:00Z">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ins>
      <w:r w:rsidR="004932A8">
        <w:rPr>
          <w:rFonts w:cs="Times New Roman"/>
          <w:szCs w:val="24"/>
        </w:rPr>
        <w:fldChar w:fldCharType="separate"/>
      </w:r>
      <w:ins w:id="1900" w:author="Michael Decker" w:date="2020-04-18T20:53:00Z">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w:t>
        </w:r>
      </w:ins>
      <w:ins w:id="1901" w:author="Michael Decker" w:date="2020-04-18T20:54:00Z">
        <w:r w:rsidR="004932A8">
          <w:rPr>
            <w:rFonts w:cs="Times New Roman"/>
            <w:szCs w:val="24"/>
          </w:rPr>
          <w:t xml:space="preserve">make counts for with </w:t>
        </w:r>
        <w:r w:rsidR="00BF191D">
          <w:rPr>
            <w:rFonts w:cs="Times New Roman"/>
            <w:szCs w:val="24"/>
          </w:rPr>
          <w:t>UNK being any other character</w:t>
        </w:r>
      </w:ins>
      <w:ins w:id="1902" w:author="Michael Decker" w:date="2020-04-18T20:55:00Z">
        <w:r w:rsidR="00373BAF">
          <w:rPr>
            <w:rFonts w:cs="Times New Roman"/>
            <w:szCs w:val="24"/>
          </w:rPr>
          <w:t xml:space="preserve"> not listed</w:t>
        </w:r>
      </w:ins>
      <w:ins w:id="1903" w:author="Michael Decker" w:date="2020-04-18T20:54:00Z">
        <w:r w:rsidR="00BF191D">
          <w:rPr>
            <w:rFonts w:cs="Times New Roman"/>
            <w:szCs w:val="24"/>
          </w:rPr>
          <w:t>.</w:t>
        </w:r>
      </w:ins>
      <w:ins w:id="1904" w:author="Michael Decker" w:date="2020-04-18T20:55:00Z">
        <w:r w:rsidR="0050400B">
          <w:rPr>
            <w:rFonts w:cs="Times New Roman"/>
            <w:szCs w:val="24"/>
          </w:rPr>
          <w:t xml:space="preserve">  For classification, these character frequencies are used to train a decision tree model which we discuss in the following chapter</w:t>
        </w:r>
      </w:ins>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1905" w:name="_Ref37725753"/>
      <w:bookmarkStart w:id="1906"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905"/>
      <w:r>
        <w:t xml:space="preserve">.  </w:t>
      </w:r>
      <w:r w:rsidRPr="00824364">
        <w:t>Breakdown of the mathematical frequencies of the above comment line.</w:t>
      </w:r>
      <w:bookmarkEnd w:id="1906"/>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907" w:name="_Toc37726000"/>
      <w:r>
        <w:t>Internal Validity</w:t>
      </w:r>
      <w:bookmarkEnd w:id="1907"/>
    </w:p>
    <w:p w14:paraId="38E3FBB1" w14:textId="567CEA08" w:rsidR="008F6B44" w:rsidRDefault="008F6B44" w:rsidP="008F6B44">
      <w:pPr>
        <w:rPr>
          <w:rFonts w:cs="Times New Roman"/>
          <w:szCs w:val="24"/>
        </w:rPr>
      </w:pPr>
      <w:r>
        <w:rPr>
          <w:rFonts w:cs="Times New Roman"/>
          <w:szCs w:val="24"/>
        </w:rPr>
        <w:t>A threat to internal validity i</w:t>
      </w:r>
      <w:ins w:id="1908" w:author="Michael Decker" w:date="2020-04-18T20:56:00Z">
        <w:r w:rsidR="00BD5A7C">
          <w:rPr>
            <w:rFonts w:cs="Times New Roman"/>
            <w:szCs w:val="24"/>
          </w:rPr>
          <w:t>s</w:t>
        </w:r>
      </w:ins>
      <w:del w:id="1909" w:author="Michael Decker" w:date="2020-04-18T20:56:00Z">
        <w:r w:rsidDel="00BD5A7C">
          <w:rPr>
            <w:rFonts w:cs="Times New Roman"/>
            <w:szCs w:val="24"/>
          </w:rPr>
          <w:delText>n our project is the crux of our identification process,</w:delText>
        </w:r>
      </w:del>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910" w:name="_Ref37690511"/>
      <w:bookmarkStart w:id="1911" w:name="_Ref37691243"/>
      <w:bookmarkStart w:id="1912" w:name="_Ref37691261"/>
      <w:bookmarkStart w:id="1913" w:name="_Ref37691302"/>
      <w:bookmarkStart w:id="1914" w:name="_Toc37726001"/>
      <w:r w:rsidR="00685EEA">
        <w:t>Experiment and Results</w:t>
      </w:r>
      <w:bookmarkEnd w:id="1910"/>
      <w:bookmarkEnd w:id="1911"/>
      <w:bookmarkEnd w:id="1912"/>
      <w:bookmarkEnd w:id="1913"/>
      <w:bookmarkEnd w:id="1914"/>
    </w:p>
    <w:p w14:paraId="79A9A0AD" w14:textId="235727A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7276B1">
        <w:t>o</w:t>
      </w:r>
      <w:r>
        <w:t xml:space="preserve"> small for the algorithm that you are working with</w:t>
      </w:r>
      <w:r w:rsidR="00CF64B0">
        <w:t>.</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915" w:name="_Toc37726008"/>
      <w:bookmarkStart w:id="1916"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916"/>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915"/>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917" w:name="_Ref37509596"/>
      <w:bookmarkStart w:id="1918"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917"/>
      <w:r w:rsidR="00CF64B0">
        <w:rPr>
          <w:noProof/>
        </w:rPr>
        <w:t xml:space="preserve">.  </w:t>
      </w:r>
      <w:r w:rsidRPr="00AA6716">
        <w:rPr>
          <w:noProof/>
        </w:rPr>
        <w:t>This table shows each equation used as a hueristic in the analysis of our results.</w:t>
      </w:r>
      <w:bookmarkEnd w:id="191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919" w:name="_Ref35357782"/>
      <w:bookmarkStart w:id="1920" w:name="_Ref32772875"/>
      <w:bookmarkStart w:id="1921" w:name="_Ref33019599"/>
      <w:bookmarkStart w:id="1922"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919"/>
      <w:r w:rsidR="00CF64B0">
        <w:rPr>
          <w:noProof/>
        </w:rPr>
        <w:t xml:space="preserve">.  </w:t>
      </w:r>
      <w:r w:rsidRPr="00AA3373">
        <w:t>The following values are the results of each fold from the stratified k-fold cross validation.</w:t>
      </w:r>
      <w:bookmarkEnd w:id="1920"/>
      <w:bookmarkEnd w:id="1921"/>
      <w:bookmarkEnd w:id="192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6EB17F6"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923" w:name="_Ref33646320"/>
      <w:bookmarkStart w:id="1924" w:name="_Ref32495567"/>
      <w:bookmarkStart w:id="1925"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92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924"/>
      <w:bookmarkEnd w:id="192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926" w:name="_Ref37690518"/>
      <w:bookmarkStart w:id="1927" w:name="_Ref37691212"/>
      <w:bookmarkStart w:id="1928" w:name="_Toc37726002"/>
      <w:r w:rsidR="00251598" w:rsidRPr="002D3BDD">
        <w:t>Commented-out code in Open-source Software</w:t>
      </w:r>
      <w:bookmarkEnd w:id="1926"/>
      <w:bookmarkEnd w:id="1927"/>
      <w:bookmarkEnd w:id="1928"/>
      <w:r w:rsidR="00251598" w:rsidRPr="002D3BDD">
        <w:t xml:space="preserve"> </w:t>
      </w:r>
    </w:p>
    <w:p w14:paraId="5C532299" w14:textId="06B4D2B3"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del w:id="1929" w:author="Michael Decker" w:date="2020-04-18T20:43:00Z">
        <w:r w:rsidR="00EF1832" w:rsidRPr="00EF1832" w:rsidDel="0099391E">
          <w:rPr>
            <w:rFonts w:cs="Times New Roman"/>
            <w:szCs w:val="24"/>
          </w:rPr>
          <w:delText>English Prose</w:delText>
        </w:r>
      </w:del>
      <w:ins w:id="1930" w:author="Michael Decker" w:date="2020-04-18T20:43:00Z">
        <w:r w:rsidR="0099391E">
          <w:rPr>
            <w:rFonts w:cs="Times New Roman"/>
            <w:szCs w:val="24"/>
          </w:rPr>
          <w:t>English prose</w:t>
        </w:r>
      </w:ins>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6203C7A9" w:rsidR="004046C7" w:rsidRPr="00740BB2" w:rsidRDefault="004046C7" w:rsidP="00A927A3">
      <w:pPr>
        <w:pStyle w:val="TableCaption"/>
      </w:pPr>
      <w:bookmarkStart w:id="1931" w:name="_Ref36492013"/>
      <w:bookmarkStart w:id="1932"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933" w:name="_Hlk36492020"/>
      <w:bookmarkEnd w:id="1931"/>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del w:id="1934" w:author="Michael Decker" w:date="2020-04-18T20:43:00Z">
        <w:r w:rsidR="00EF1832" w:rsidRPr="00740BB2" w:rsidDel="0099391E">
          <w:delText>English Prose</w:delText>
        </w:r>
      </w:del>
      <w:ins w:id="1935" w:author="Michael Decker" w:date="2020-04-18T20:43:00Z">
        <w:r w:rsidR="0099391E">
          <w:t>English prose</w:t>
        </w:r>
      </w:ins>
      <w:r w:rsidR="00EF1832" w:rsidRPr="00740BB2">
        <w:t xml:space="preserve"> comments</w:t>
      </w:r>
      <w:r w:rsidR="00CF64B0">
        <w:t xml:space="preserve">.  </w:t>
      </w:r>
      <w:r w:rsidR="00EF1832" w:rsidRPr="00740BB2">
        <w:t>This of course had an effect on both accuracy and F1 score as well, lowering both of them respectively.</w:t>
      </w:r>
      <w:bookmarkEnd w:id="1932"/>
      <w:bookmarkEnd w:id="1933"/>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936" w:name="_Ref37163063"/>
      <w:bookmarkStart w:id="1937"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936"/>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937"/>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938" w:name="_Ref37690530"/>
      <w:bookmarkStart w:id="1939" w:name="_Toc37726003"/>
      <w:r w:rsidR="004E5433">
        <w:t>Future Works</w:t>
      </w:r>
      <w:bookmarkEnd w:id="1938"/>
      <w:bookmarkEnd w:id="1939"/>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940" w:name="_Ref37690537"/>
      <w:bookmarkStart w:id="1941" w:name="_Toc37726004"/>
      <w:r w:rsidR="004E5433">
        <w:t>Conclusion</w:t>
      </w:r>
      <w:bookmarkEnd w:id="1940"/>
      <w:bookmarkEnd w:id="1941"/>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Michael Decker" w:date="2020-04-17T19:41:00Z" w:initials="MD">
    <w:p w14:paraId="4F719B1B" w14:textId="31502877" w:rsidR="00CA4C76" w:rsidRDefault="00CA4C76">
      <w:pPr>
        <w:pStyle w:val="CommentText"/>
      </w:pPr>
      <w:r>
        <w:rPr>
          <w:rStyle w:val="CommentReference"/>
        </w:rPr>
        <w:annotationRef/>
      </w:r>
      <w:r>
        <w:t>Lehman</w:t>
      </w:r>
    </w:p>
  </w:comment>
  <w:comment w:id="9" w:author="Michael Decker" w:date="2020-04-17T19:39:00Z" w:initials="MD">
    <w:p w14:paraId="3F92A86E" w14:textId="36DDCB0C" w:rsidR="00CA4C76" w:rsidRDefault="00CA4C76">
      <w:pPr>
        <w:pStyle w:val="CommentText"/>
      </w:pPr>
      <w:r>
        <w:rPr>
          <w:rStyle w:val="CommentReference"/>
        </w:rPr>
        <w:annotationRef/>
      </w:r>
      <w:r>
        <w:t>Cite Parnas</w:t>
      </w:r>
    </w:p>
  </w:comment>
  <w:comment w:id="10" w:author="Michael Decker" w:date="2020-04-17T20:11:00Z" w:initials="MD">
    <w:p w14:paraId="67D80F25" w14:textId="1C45A663" w:rsidR="00CA4C76" w:rsidRDefault="00CA4C76">
      <w:pPr>
        <w:pStyle w:val="CommentText"/>
      </w:pPr>
      <w:r>
        <w:rPr>
          <w:rStyle w:val="CommentReference"/>
        </w:rPr>
        <w:annotationRef/>
      </w:r>
      <w:r>
        <w:t>Corbi programming understanding:Challege for the 1990’s. 1989</w:t>
      </w:r>
    </w:p>
  </w:comment>
  <w:comment w:id="12"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69" w:author="Michael Decker" w:date="2020-04-18T17:05:00Z" w:initials="MD">
    <w:p w14:paraId="327755DA" w14:textId="4FD5A711" w:rsidR="00367D3C" w:rsidRDefault="00367D3C">
      <w:pPr>
        <w:pStyle w:val="CommentText"/>
      </w:pPr>
      <w:r>
        <w:rPr>
          <w:rStyle w:val="CommentReference"/>
        </w:rPr>
        <w:annotationRef/>
      </w:r>
      <w:r>
        <w:t>fill</w:t>
      </w:r>
    </w:p>
  </w:comment>
  <w:comment w:id="1817" w:author="Michael Decker" w:date="2020-04-18T20:18:00Z" w:initials="MD">
    <w:p w14:paraId="12F739B6" w14:textId="7533F558" w:rsidR="0049258E" w:rsidRDefault="0049258E">
      <w:pPr>
        <w:pStyle w:val="CommentText"/>
      </w:pPr>
      <w:r>
        <w:rPr>
          <w:rStyle w:val="CommentReference"/>
        </w:rPr>
        <w:annotationRef/>
      </w:r>
      <w:r>
        <w:t>Ignore this if this is true, contact me otherwise.</w:t>
      </w:r>
    </w:p>
  </w:comment>
  <w:comment w:id="1828" w:author="Michael Decker" w:date="2020-04-18T20:28:00Z" w:initials="MD">
    <w:p w14:paraId="10CBF0FE" w14:textId="4CAC1CD5" w:rsidR="00FE3384" w:rsidRDefault="00FE3384">
      <w:pPr>
        <w:pStyle w:val="CommentText"/>
      </w:pPr>
      <w:r>
        <w:rPr>
          <w:rStyle w:val="CommentReference"/>
        </w:rPr>
        <w:annotationRef/>
      </w:r>
      <w:r>
        <w:t>IF correct delete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Ex w15:paraId="12F739B6" w15:done="0"/>
  <w15:commentEx w15:paraId="10CBF0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Extensible w16cex:durableId="2245DEFA" w16cex:dateUtc="2020-04-19T00:18:00Z"/>
  <w16cex:commentExtensible w16cex:durableId="2245E151" w16cex:dateUtc="2020-04-19T0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Id w16cid:paraId="12F739B6" w16cid:durableId="2245DEFA"/>
  <w16cid:commentId w16cid:paraId="10CBF0FE" w16cid:durableId="2245E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557E0" w14:textId="77777777" w:rsidR="006A4619" w:rsidRDefault="006A4619" w:rsidP="0082705B">
      <w:pPr>
        <w:spacing w:after="0" w:line="240" w:lineRule="auto"/>
      </w:pPr>
      <w:r>
        <w:separator/>
      </w:r>
    </w:p>
  </w:endnote>
  <w:endnote w:type="continuationSeparator" w:id="0">
    <w:p w14:paraId="31AA3772" w14:textId="77777777" w:rsidR="006A4619" w:rsidRDefault="006A4619"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C27047" w14:textId="77777777" w:rsidR="006A4619" w:rsidRDefault="006A4619" w:rsidP="0082705B">
      <w:pPr>
        <w:spacing w:after="0" w:line="240" w:lineRule="auto"/>
      </w:pPr>
      <w:r>
        <w:separator/>
      </w:r>
    </w:p>
  </w:footnote>
  <w:footnote w:type="continuationSeparator" w:id="0">
    <w:p w14:paraId="3E3E04D5" w14:textId="77777777" w:rsidR="006A4619" w:rsidRDefault="006A4619"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27D26"/>
    <w:rsid w:val="00030501"/>
    <w:rsid w:val="00030CDB"/>
    <w:rsid w:val="00031259"/>
    <w:rsid w:val="00031467"/>
    <w:rsid w:val="000319B6"/>
    <w:rsid w:val="00031E86"/>
    <w:rsid w:val="00032148"/>
    <w:rsid w:val="000337AE"/>
    <w:rsid w:val="00033B30"/>
    <w:rsid w:val="00033C01"/>
    <w:rsid w:val="00035A2C"/>
    <w:rsid w:val="00035C4A"/>
    <w:rsid w:val="00035F1E"/>
    <w:rsid w:val="0004189E"/>
    <w:rsid w:val="000506FA"/>
    <w:rsid w:val="00052AF1"/>
    <w:rsid w:val="00052DB5"/>
    <w:rsid w:val="000530D1"/>
    <w:rsid w:val="00053BF7"/>
    <w:rsid w:val="000555F6"/>
    <w:rsid w:val="00055980"/>
    <w:rsid w:val="00056EEA"/>
    <w:rsid w:val="000578C2"/>
    <w:rsid w:val="000606D0"/>
    <w:rsid w:val="0006311C"/>
    <w:rsid w:val="0006331D"/>
    <w:rsid w:val="00064050"/>
    <w:rsid w:val="000644F9"/>
    <w:rsid w:val="00066A8B"/>
    <w:rsid w:val="00070410"/>
    <w:rsid w:val="0007121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4B6"/>
    <w:rsid w:val="000B5819"/>
    <w:rsid w:val="000C5642"/>
    <w:rsid w:val="000C65F4"/>
    <w:rsid w:val="000D03BC"/>
    <w:rsid w:val="000D04F6"/>
    <w:rsid w:val="000D1A50"/>
    <w:rsid w:val="000D1E28"/>
    <w:rsid w:val="000D2B3E"/>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67D7"/>
    <w:rsid w:val="001067D9"/>
    <w:rsid w:val="00107356"/>
    <w:rsid w:val="001103A7"/>
    <w:rsid w:val="00110D77"/>
    <w:rsid w:val="00113B6F"/>
    <w:rsid w:val="00114577"/>
    <w:rsid w:val="00114A1E"/>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405F8"/>
    <w:rsid w:val="00141496"/>
    <w:rsid w:val="00141880"/>
    <w:rsid w:val="001436A6"/>
    <w:rsid w:val="00143870"/>
    <w:rsid w:val="0014398D"/>
    <w:rsid w:val="00144AFF"/>
    <w:rsid w:val="00144CB3"/>
    <w:rsid w:val="001464A0"/>
    <w:rsid w:val="0014662F"/>
    <w:rsid w:val="00146EA7"/>
    <w:rsid w:val="001510E2"/>
    <w:rsid w:val="001517FD"/>
    <w:rsid w:val="00151C8E"/>
    <w:rsid w:val="001533B9"/>
    <w:rsid w:val="0015388F"/>
    <w:rsid w:val="00155450"/>
    <w:rsid w:val="0015680C"/>
    <w:rsid w:val="00157635"/>
    <w:rsid w:val="00160AC9"/>
    <w:rsid w:val="00161261"/>
    <w:rsid w:val="001614B3"/>
    <w:rsid w:val="0016237A"/>
    <w:rsid w:val="00163393"/>
    <w:rsid w:val="00164E47"/>
    <w:rsid w:val="001657AB"/>
    <w:rsid w:val="00166788"/>
    <w:rsid w:val="00166BCD"/>
    <w:rsid w:val="001677A4"/>
    <w:rsid w:val="001700E6"/>
    <w:rsid w:val="001707DC"/>
    <w:rsid w:val="001709FF"/>
    <w:rsid w:val="001717D3"/>
    <w:rsid w:val="00173388"/>
    <w:rsid w:val="00173CD8"/>
    <w:rsid w:val="0017500D"/>
    <w:rsid w:val="00175613"/>
    <w:rsid w:val="00176AFE"/>
    <w:rsid w:val="00177283"/>
    <w:rsid w:val="00177FEB"/>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6DB"/>
    <w:rsid w:val="00234A07"/>
    <w:rsid w:val="0023523B"/>
    <w:rsid w:val="002371DB"/>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38B"/>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6766"/>
    <w:rsid w:val="0061684A"/>
    <w:rsid w:val="00616E0A"/>
    <w:rsid w:val="0061726A"/>
    <w:rsid w:val="00617285"/>
    <w:rsid w:val="006178EB"/>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619"/>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1180"/>
    <w:rsid w:val="006D20A0"/>
    <w:rsid w:val="006D2F90"/>
    <w:rsid w:val="006D3BDE"/>
    <w:rsid w:val="006D64C4"/>
    <w:rsid w:val="006D7A56"/>
    <w:rsid w:val="006E0970"/>
    <w:rsid w:val="006E15E6"/>
    <w:rsid w:val="006E23EA"/>
    <w:rsid w:val="006E4030"/>
    <w:rsid w:val="006E4FCB"/>
    <w:rsid w:val="006E68B8"/>
    <w:rsid w:val="006E68E2"/>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CCD"/>
    <w:rsid w:val="007271AB"/>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52BC"/>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6C9F"/>
    <w:rsid w:val="00881C9C"/>
    <w:rsid w:val="008821D4"/>
    <w:rsid w:val="008834B3"/>
    <w:rsid w:val="00884A84"/>
    <w:rsid w:val="0088586B"/>
    <w:rsid w:val="00885F1C"/>
    <w:rsid w:val="008862C7"/>
    <w:rsid w:val="008870CA"/>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360"/>
    <w:rsid w:val="008D79FB"/>
    <w:rsid w:val="008E0747"/>
    <w:rsid w:val="008E1E01"/>
    <w:rsid w:val="008E63A8"/>
    <w:rsid w:val="008E6A78"/>
    <w:rsid w:val="008E729E"/>
    <w:rsid w:val="008E7E97"/>
    <w:rsid w:val="008F093F"/>
    <w:rsid w:val="008F1347"/>
    <w:rsid w:val="008F2D7D"/>
    <w:rsid w:val="008F433F"/>
    <w:rsid w:val="008F6B44"/>
    <w:rsid w:val="008F7E3D"/>
    <w:rsid w:val="0090071E"/>
    <w:rsid w:val="0090100F"/>
    <w:rsid w:val="00903314"/>
    <w:rsid w:val="00903576"/>
    <w:rsid w:val="00903D1F"/>
    <w:rsid w:val="00904650"/>
    <w:rsid w:val="00904867"/>
    <w:rsid w:val="00904C48"/>
    <w:rsid w:val="00904EB7"/>
    <w:rsid w:val="00905964"/>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C13"/>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AF1"/>
    <w:rsid w:val="009E338E"/>
    <w:rsid w:val="009E40F7"/>
    <w:rsid w:val="009E46B5"/>
    <w:rsid w:val="009E5402"/>
    <w:rsid w:val="009E6084"/>
    <w:rsid w:val="009E6192"/>
    <w:rsid w:val="009E6307"/>
    <w:rsid w:val="009F03DF"/>
    <w:rsid w:val="009F0F91"/>
    <w:rsid w:val="009F1154"/>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6343"/>
    <w:rsid w:val="00A76524"/>
    <w:rsid w:val="00A80BB0"/>
    <w:rsid w:val="00A832E3"/>
    <w:rsid w:val="00A83369"/>
    <w:rsid w:val="00A83694"/>
    <w:rsid w:val="00A837B8"/>
    <w:rsid w:val="00A8402E"/>
    <w:rsid w:val="00A85809"/>
    <w:rsid w:val="00A8652B"/>
    <w:rsid w:val="00A877F8"/>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73FC"/>
    <w:rsid w:val="00BF191D"/>
    <w:rsid w:val="00BF3282"/>
    <w:rsid w:val="00BF448D"/>
    <w:rsid w:val="00BF48F4"/>
    <w:rsid w:val="00BF5C2C"/>
    <w:rsid w:val="00BF63DB"/>
    <w:rsid w:val="00BF75E7"/>
    <w:rsid w:val="00C01AA5"/>
    <w:rsid w:val="00C04195"/>
    <w:rsid w:val="00C04E2C"/>
    <w:rsid w:val="00C05F1E"/>
    <w:rsid w:val="00C061CA"/>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383B"/>
    <w:rsid w:val="00C8626A"/>
    <w:rsid w:val="00C8686F"/>
    <w:rsid w:val="00C872E2"/>
    <w:rsid w:val="00C876DD"/>
    <w:rsid w:val="00C87A48"/>
    <w:rsid w:val="00C87C44"/>
    <w:rsid w:val="00C917C3"/>
    <w:rsid w:val="00C92740"/>
    <w:rsid w:val="00C93313"/>
    <w:rsid w:val="00C954ED"/>
    <w:rsid w:val="00C95F87"/>
    <w:rsid w:val="00CA2456"/>
    <w:rsid w:val="00CA364B"/>
    <w:rsid w:val="00CA3D57"/>
    <w:rsid w:val="00CA4B03"/>
    <w:rsid w:val="00CA4C76"/>
    <w:rsid w:val="00CA509A"/>
    <w:rsid w:val="00CA546E"/>
    <w:rsid w:val="00CA5485"/>
    <w:rsid w:val="00CA6BF3"/>
    <w:rsid w:val="00CA75C9"/>
    <w:rsid w:val="00CB13BB"/>
    <w:rsid w:val="00CB1604"/>
    <w:rsid w:val="00CB1BB1"/>
    <w:rsid w:val="00CB20FE"/>
    <w:rsid w:val="00CB2248"/>
    <w:rsid w:val="00CB24AA"/>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57DC"/>
    <w:rsid w:val="00D25836"/>
    <w:rsid w:val="00D259CA"/>
    <w:rsid w:val="00D315D5"/>
    <w:rsid w:val="00D326FC"/>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13E6"/>
    <w:rsid w:val="00D51FED"/>
    <w:rsid w:val="00D5447F"/>
    <w:rsid w:val="00D544A0"/>
    <w:rsid w:val="00D5457A"/>
    <w:rsid w:val="00D5459A"/>
    <w:rsid w:val="00D54D0D"/>
    <w:rsid w:val="00D55726"/>
    <w:rsid w:val="00D55F71"/>
    <w:rsid w:val="00D56644"/>
    <w:rsid w:val="00D578E3"/>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6284"/>
    <w:rsid w:val="00E06495"/>
    <w:rsid w:val="00E07AF8"/>
    <w:rsid w:val="00E10960"/>
    <w:rsid w:val="00E10B38"/>
    <w:rsid w:val="00E10C86"/>
    <w:rsid w:val="00E12D06"/>
    <w:rsid w:val="00E1350B"/>
    <w:rsid w:val="00E13BA8"/>
    <w:rsid w:val="00E16291"/>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7C"/>
    <w:rsid w:val="00F904A4"/>
    <w:rsid w:val="00F90C37"/>
    <w:rsid w:val="00F9107A"/>
    <w:rsid w:val="00F91780"/>
    <w:rsid w:val="00F91982"/>
    <w:rsid w:val="00F91EAC"/>
    <w:rsid w:val="00F92559"/>
    <w:rsid w:val="00F92CF5"/>
    <w:rsid w:val="00F9355B"/>
    <w:rsid w:val="00F94348"/>
    <w:rsid w:val="00F9462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chart" Target="charts/chart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19</TotalTime>
  <Pages>94</Pages>
  <Words>29595</Words>
  <Characters>168698</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591</cp:revision>
  <cp:lastPrinted>2020-04-14T07:06:00Z</cp:lastPrinted>
  <dcterms:created xsi:type="dcterms:W3CDTF">2020-02-04T18:25:00Z</dcterms:created>
  <dcterms:modified xsi:type="dcterms:W3CDTF">2020-04-1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